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B35B92" w:rsidRDefault="0065225F" w:rsidP="0065225F">
      <w:pPr>
        <w:rPr>
          <w:lang w:val="de-DE"/>
          <w:rPrChange w:id="0" w:author="Ingo Ebersberger" w:date="2018-05-07T22:51:00Z">
            <w:rPr/>
          </w:rPrChange>
        </w:rPr>
      </w:pPr>
    </w:p>
    <w:p w14:paraId="529B5C47" w14:textId="77777777" w:rsidR="005826F2" w:rsidRPr="00B35B92" w:rsidRDefault="005826F2" w:rsidP="0065225F">
      <w:pPr>
        <w:rPr>
          <w:lang w:val="de-DE"/>
          <w:rPrChange w:id="1" w:author="Ingo Ebersberger" w:date="2018-05-07T22:51:00Z">
            <w:rPr/>
          </w:rPrChange>
        </w:rPr>
      </w:pPr>
    </w:p>
    <w:p w14:paraId="698F2845" w14:textId="77777777" w:rsidR="006E647A" w:rsidRPr="00B35B92" w:rsidRDefault="006E647A" w:rsidP="0065225F">
      <w:pPr>
        <w:rPr>
          <w:lang w:val="de-DE"/>
          <w:rPrChange w:id="2" w:author="Ingo Ebersberger" w:date="2018-05-07T22:51:00Z">
            <w:rPr/>
          </w:rPrChang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B35B92" w:rsidRDefault="00306254" w:rsidP="008D799A">
      <w:pPr>
        <w:spacing w:after="0" w:line="360" w:lineRule="auto"/>
        <w:rPr>
          <w:szCs w:val="24"/>
          <w:highlight w:val="green"/>
          <w:lang w:val="de-DE"/>
          <w:rPrChange w:id="3" w:author="Ingo Ebersberger" w:date="2018-05-07T22:51:00Z">
            <w:rPr>
              <w:szCs w:val="24"/>
              <w:highlight w:val="green"/>
            </w:rPr>
          </w:rPrChange>
        </w:rPr>
        <w:sectPr w:rsidR="00306254" w:rsidRPr="00B35B92"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B35B92" w:rsidRDefault="005F1A11" w:rsidP="008D799A">
      <w:pPr>
        <w:spacing w:after="0" w:line="360" w:lineRule="auto"/>
        <w:rPr>
          <w:szCs w:val="24"/>
          <w:highlight w:val="green"/>
          <w:lang w:val="de-DE"/>
          <w:rPrChange w:id="4" w:author="Ingo Ebersberger" w:date="2018-05-07T22:51:00Z">
            <w:rPr>
              <w:szCs w:val="24"/>
              <w:highlight w:val="green"/>
            </w:rPr>
          </w:rPrChange>
        </w:rPr>
      </w:pPr>
    </w:p>
    <w:p w14:paraId="08662E81" w14:textId="77777777" w:rsidR="000C3B8C" w:rsidRPr="00B35B92" w:rsidRDefault="000C3B8C" w:rsidP="008D799A">
      <w:pPr>
        <w:spacing w:after="0" w:line="360" w:lineRule="auto"/>
        <w:rPr>
          <w:szCs w:val="24"/>
          <w:highlight w:val="green"/>
          <w:lang w:val="de-DE"/>
          <w:rPrChange w:id="5" w:author="Ingo Ebersberger" w:date="2018-05-07T22:51:00Z">
            <w:rPr>
              <w:szCs w:val="24"/>
              <w:highlight w:val="green"/>
            </w:rPr>
          </w:rPrChange>
        </w:rPr>
      </w:pPr>
    </w:p>
    <w:p w14:paraId="0F287ABB" w14:textId="77777777" w:rsidR="000C3B8C" w:rsidRPr="00B35B92" w:rsidRDefault="000C3B8C" w:rsidP="008D799A">
      <w:pPr>
        <w:spacing w:after="0" w:line="360" w:lineRule="auto"/>
        <w:rPr>
          <w:szCs w:val="24"/>
          <w:highlight w:val="green"/>
          <w:lang w:val="de-DE"/>
          <w:rPrChange w:id="6" w:author="Ingo Ebersberger" w:date="2018-05-07T22:51:00Z">
            <w:rPr>
              <w:szCs w:val="24"/>
              <w:highlight w:val="green"/>
            </w:rPr>
          </w:rPrChang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3B8738E4" w14:textId="77777777" w:rsidR="002646EC"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2646EC">
            <w:rPr>
              <w:noProof/>
            </w:rPr>
            <w:t>List of Figures</w:t>
          </w:r>
          <w:r w:rsidR="002646EC">
            <w:rPr>
              <w:noProof/>
            </w:rPr>
            <w:tab/>
          </w:r>
          <w:r w:rsidR="002646EC">
            <w:rPr>
              <w:noProof/>
            </w:rPr>
            <w:fldChar w:fldCharType="begin"/>
          </w:r>
          <w:r w:rsidR="002646EC">
            <w:rPr>
              <w:noProof/>
            </w:rPr>
            <w:instrText xml:space="preserve"> PAGEREF _Toc387400347 \h </w:instrText>
          </w:r>
          <w:r w:rsidR="002646EC">
            <w:rPr>
              <w:noProof/>
            </w:rPr>
          </w:r>
          <w:r w:rsidR="002646EC">
            <w:rPr>
              <w:noProof/>
            </w:rPr>
            <w:fldChar w:fldCharType="separate"/>
          </w:r>
          <w:r w:rsidR="002646EC">
            <w:rPr>
              <w:noProof/>
            </w:rPr>
            <w:t>I</w:t>
          </w:r>
          <w:r w:rsidR="002646EC">
            <w:rPr>
              <w:noProof/>
            </w:rPr>
            <w:fldChar w:fldCharType="end"/>
          </w:r>
        </w:p>
        <w:p w14:paraId="4D9E4CEF" w14:textId="77777777" w:rsidR="002646EC" w:rsidRDefault="002646EC">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400348 \h </w:instrText>
          </w:r>
          <w:r>
            <w:rPr>
              <w:noProof/>
            </w:rPr>
          </w:r>
          <w:r>
            <w:rPr>
              <w:noProof/>
            </w:rPr>
            <w:fldChar w:fldCharType="separate"/>
          </w:r>
          <w:r>
            <w:rPr>
              <w:noProof/>
            </w:rPr>
            <w:t>VI</w:t>
          </w:r>
          <w:r>
            <w:rPr>
              <w:noProof/>
            </w:rPr>
            <w:fldChar w:fldCharType="end"/>
          </w:r>
        </w:p>
        <w:p w14:paraId="4CFA38F3"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400349 \h </w:instrText>
          </w:r>
          <w:r>
            <w:rPr>
              <w:noProof/>
            </w:rPr>
          </w:r>
          <w:r>
            <w:rPr>
              <w:noProof/>
            </w:rPr>
            <w:fldChar w:fldCharType="separate"/>
          </w:r>
          <w:r>
            <w:rPr>
              <w:noProof/>
            </w:rPr>
            <w:t>1</w:t>
          </w:r>
          <w:r>
            <w:rPr>
              <w:noProof/>
            </w:rPr>
            <w:fldChar w:fldCharType="end"/>
          </w:r>
        </w:p>
        <w:p w14:paraId="3667B119"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400350 \h </w:instrText>
          </w:r>
          <w:r>
            <w:rPr>
              <w:noProof/>
            </w:rPr>
          </w:r>
          <w:r>
            <w:rPr>
              <w:noProof/>
            </w:rPr>
            <w:fldChar w:fldCharType="separate"/>
          </w:r>
          <w:r>
            <w:rPr>
              <w:noProof/>
            </w:rPr>
            <w:t>1</w:t>
          </w:r>
          <w:r>
            <w:rPr>
              <w:noProof/>
            </w:rPr>
            <w:fldChar w:fldCharType="end"/>
          </w:r>
        </w:p>
        <w:p w14:paraId="4301D85C"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1.1</w:t>
          </w:r>
          <w:r>
            <w:rPr>
              <w:rFonts w:asciiTheme="minorHAnsi" w:eastAsiaTheme="minorEastAsia" w:hAnsiTheme="minorHAnsi"/>
              <w:noProof/>
              <w:sz w:val="24"/>
              <w:szCs w:val="24"/>
              <w:lang w:eastAsia="ja-JP"/>
            </w:rPr>
            <w:tab/>
          </w:r>
          <w:r>
            <w:rPr>
              <w:noProof/>
            </w:rPr>
            <w:t>Microsporidia and microsporidiosis</w:t>
          </w:r>
          <w:r>
            <w:rPr>
              <w:noProof/>
            </w:rPr>
            <w:tab/>
          </w:r>
          <w:r>
            <w:rPr>
              <w:noProof/>
            </w:rPr>
            <w:fldChar w:fldCharType="begin"/>
          </w:r>
          <w:r>
            <w:rPr>
              <w:noProof/>
            </w:rPr>
            <w:instrText xml:space="preserve"> PAGEREF _Toc387400351 \h </w:instrText>
          </w:r>
          <w:r>
            <w:rPr>
              <w:noProof/>
            </w:rPr>
          </w:r>
          <w:r>
            <w:rPr>
              <w:noProof/>
            </w:rPr>
            <w:fldChar w:fldCharType="separate"/>
          </w:r>
          <w:r>
            <w:rPr>
              <w:noProof/>
            </w:rPr>
            <w:t>1</w:t>
          </w:r>
          <w:r>
            <w:rPr>
              <w:noProof/>
            </w:rPr>
            <w:fldChar w:fldCharType="end"/>
          </w:r>
        </w:p>
        <w:p w14:paraId="38D617D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1.2</w:t>
          </w:r>
          <w:r>
            <w:rPr>
              <w:rFonts w:asciiTheme="minorHAnsi" w:eastAsiaTheme="minorEastAsia" w:hAnsiTheme="minorHAnsi"/>
              <w:noProof/>
              <w:sz w:val="24"/>
              <w:szCs w:val="24"/>
              <w:lang w:eastAsia="ja-JP"/>
            </w:rPr>
            <w:tab/>
          </w:r>
          <w:r>
            <w:rPr>
              <w:noProof/>
            </w:rPr>
            <w:t>The threat of human microsporidiosis</w:t>
          </w:r>
          <w:r>
            <w:rPr>
              <w:noProof/>
            </w:rPr>
            <w:tab/>
          </w:r>
          <w:r>
            <w:rPr>
              <w:noProof/>
            </w:rPr>
            <w:fldChar w:fldCharType="begin"/>
          </w:r>
          <w:r>
            <w:rPr>
              <w:noProof/>
            </w:rPr>
            <w:instrText xml:space="preserve"> PAGEREF _Toc387400352 \h </w:instrText>
          </w:r>
          <w:r>
            <w:rPr>
              <w:noProof/>
            </w:rPr>
          </w:r>
          <w:r>
            <w:rPr>
              <w:noProof/>
            </w:rPr>
            <w:fldChar w:fldCharType="separate"/>
          </w:r>
          <w:r>
            <w:rPr>
              <w:noProof/>
            </w:rPr>
            <w:t>3</w:t>
          </w:r>
          <w:r>
            <w:rPr>
              <w:noProof/>
            </w:rPr>
            <w:fldChar w:fldCharType="end"/>
          </w:r>
        </w:p>
        <w:p w14:paraId="085C70F7"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400353 \h </w:instrText>
          </w:r>
          <w:r>
            <w:rPr>
              <w:noProof/>
            </w:rPr>
          </w:r>
          <w:r>
            <w:rPr>
              <w:noProof/>
            </w:rPr>
            <w:fldChar w:fldCharType="separate"/>
          </w:r>
          <w:r>
            <w:rPr>
              <w:noProof/>
            </w:rPr>
            <w:t>4</w:t>
          </w:r>
          <w:r>
            <w:rPr>
              <w:noProof/>
            </w:rPr>
            <w:fldChar w:fldCharType="end"/>
          </w:r>
        </w:p>
        <w:p w14:paraId="5D666482"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400354 \h </w:instrText>
          </w:r>
          <w:r>
            <w:rPr>
              <w:noProof/>
            </w:rPr>
          </w:r>
          <w:r>
            <w:rPr>
              <w:noProof/>
            </w:rPr>
            <w:fldChar w:fldCharType="separate"/>
          </w:r>
          <w:r>
            <w:rPr>
              <w:noProof/>
            </w:rPr>
            <w:t>5</w:t>
          </w:r>
          <w:r>
            <w:rPr>
              <w:noProof/>
            </w:rPr>
            <w:fldChar w:fldCharType="end"/>
          </w:r>
        </w:p>
        <w:p w14:paraId="3C2AB295"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400355 \h </w:instrText>
          </w:r>
          <w:r>
            <w:rPr>
              <w:noProof/>
            </w:rPr>
          </w:r>
          <w:r>
            <w:rPr>
              <w:noProof/>
            </w:rPr>
            <w:fldChar w:fldCharType="separate"/>
          </w:r>
          <w:r>
            <w:rPr>
              <w:noProof/>
            </w:rPr>
            <w:t>5</w:t>
          </w:r>
          <w:r>
            <w:rPr>
              <w:noProof/>
            </w:rPr>
            <w:fldChar w:fldCharType="end"/>
          </w:r>
        </w:p>
        <w:p w14:paraId="4D11D26C"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400356 \h </w:instrText>
          </w:r>
          <w:r>
            <w:rPr>
              <w:noProof/>
            </w:rPr>
          </w:r>
          <w:r>
            <w:rPr>
              <w:noProof/>
            </w:rPr>
            <w:fldChar w:fldCharType="separate"/>
          </w:r>
          <w:r>
            <w:rPr>
              <w:noProof/>
            </w:rPr>
            <w:t>8</w:t>
          </w:r>
          <w:r>
            <w:rPr>
              <w:noProof/>
            </w:rPr>
            <w:fldChar w:fldCharType="end"/>
          </w:r>
        </w:p>
        <w:p w14:paraId="3FC26056"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400357 \h </w:instrText>
          </w:r>
          <w:r>
            <w:rPr>
              <w:noProof/>
            </w:rPr>
          </w:r>
          <w:r>
            <w:rPr>
              <w:noProof/>
            </w:rPr>
            <w:fldChar w:fldCharType="separate"/>
          </w:r>
          <w:r>
            <w:rPr>
              <w:noProof/>
            </w:rPr>
            <w:t>10</w:t>
          </w:r>
          <w:r>
            <w:rPr>
              <w:noProof/>
            </w:rPr>
            <w:fldChar w:fldCharType="end"/>
          </w:r>
        </w:p>
        <w:p w14:paraId="1EF69AB0"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400358 \h </w:instrText>
          </w:r>
          <w:r>
            <w:rPr>
              <w:noProof/>
            </w:rPr>
          </w:r>
          <w:r>
            <w:rPr>
              <w:noProof/>
            </w:rPr>
            <w:fldChar w:fldCharType="separate"/>
          </w:r>
          <w:r>
            <w:rPr>
              <w:noProof/>
            </w:rPr>
            <w:t>12</w:t>
          </w:r>
          <w:r>
            <w:rPr>
              <w:noProof/>
            </w:rPr>
            <w:fldChar w:fldCharType="end"/>
          </w:r>
        </w:p>
        <w:p w14:paraId="75990470"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400359 \h </w:instrText>
          </w:r>
          <w:r>
            <w:rPr>
              <w:noProof/>
            </w:rPr>
          </w:r>
          <w:r>
            <w:rPr>
              <w:noProof/>
            </w:rPr>
            <w:fldChar w:fldCharType="separate"/>
          </w:r>
          <w:r>
            <w:rPr>
              <w:noProof/>
            </w:rPr>
            <w:t>13</w:t>
          </w:r>
          <w:r>
            <w:rPr>
              <w:noProof/>
            </w:rPr>
            <w:fldChar w:fldCharType="end"/>
          </w:r>
        </w:p>
        <w:p w14:paraId="0A4C26DD"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400360 \h </w:instrText>
          </w:r>
          <w:r>
            <w:rPr>
              <w:noProof/>
            </w:rPr>
          </w:r>
          <w:r>
            <w:rPr>
              <w:noProof/>
            </w:rPr>
            <w:fldChar w:fldCharType="separate"/>
          </w:r>
          <w:r>
            <w:rPr>
              <w:noProof/>
            </w:rPr>
            <w:t>14</w:t>
          </w:r>
          <w:r>
            <w:rPr>
              <w:noProof/>
            </w:rPr>
            <w:fldChar w:fldCharType="end"/>
          </w:r>
        </w:p>
        <w:p w14:paraId="267BAE99"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400361 \h </w:instrText>
          </w:r>
          <w:r>
            <w:rPr>
              <w:noProof/>
            </w:rPr>
          </w:r>
          <w:r>
            <w:rPr>
              <w:noProof/>
            </w:rPr>
            <w:fldChar w:fldCharType="separate"/>
          </w:r>
          <w:r>
            <w:rPr>
              <w:noProof/>
            </w:rPr>
            <w:t>16</w:t>
          </w:r>
          <w:r>
            <w:rPr>
              <w:noProof/>
            </w:rPr>
            <w:fldChar w:fldCharType="end"/>
          </w:r>
        </w:p>
        <w:p w14:paraId="71E5F3E7"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00362 \h </w:instrText>
          </w:r>
          <w:r>
            <w:rPr>
              <w:noProof/>
            </w:rPr>
          </w:r>
          <w:r>
            <w:rPr>
              <w:noProof/>
            </w:rPr>
            <w:fldChar w:fldCharType="separate"/>
          </w:r>
          <w:r>
            <w:rPr>
              <w:noProof/>
            </w:rPr>
            <w:t>16</w:t>
          </w:r>
          <w:r>
            <w:rPr>
              <w:noProof/>
            </w:rPr>
            <w:fldChar w:fldCharType="end"/>
          </w:r>
        </w:p>
        <w:p w14:paraId="1DCADA55"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400363 \h </w:instrText>
          </w:r>
          <w:r>
            <w:rPr>
              <w:noProof/>
            </w:rPr>
          </w:r>
          <w:r>
            <w:rPr>
              <w:noProof/>
            </w:rPr>
            <w:fldChar w:fldCharType="separate"/>
          </w:r>
          <w:r>
            <w:rPr>
              <w:noProof/>
            </w:rPr>
            <w:t>17</w:t>
          </w:r>
          <w:r>
            <w:rPr>
              <w:noProof/>
            </w:rPr>
            <w:fldChar w:fldCharType="end"/>
          </w:r>
        </w:p>
        <w:p w14:paraId="0A26BAA3"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400364 \h </w:instrText>
          </w:r>
          <w:r>
            <w:rPr>
              <w:noProof/>
            </w:rPr>
          </w:r>
          <w:r>
            <w:rPr>
              <w:noProof/>
            </w:rPr>
            <w:fldChar w:fldCharType="separate"/>
          </w:r>
          <w:r>
            <w:rPr>
              <w:noProof/>
            </w:rPr>
            <w:t>18</w:t>
          </w:r>
          <w:r>
            <w:rPr>
              <w:noProof/>
            </w:rPr>
            <w:fldChar w:fldCharType="end"/>
          </w:r>
        </w:p>
        <w:p w14:paraId="0AD2A4D5"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400365 \h </w:instrText>
          </w:r>
          <w:r>
            <w:rPr>
              <w:noProof/>
            </w:rPr>
          </w:r>
          <w:r>
            <w:rPr>
              <w:noProof/>
            </w:rPr>
            <w:fldChar w:fldCharType="separate"/>
          </w:r>
          <w:r>
            <w:rPr>
              <w:noProof/>
            </w:rPr>
            <w:t>20</w:t>
          </w:r>
          <w:r>
            <w:rPr>
              <w:noProof/>
            </w:rPr>
            <w:fldChar w:fldCharType="end"/>
          </w:r>
        </w:p>
        <w:p w14:paraId="4E0A39E6"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400366 \h </w:instrText>
          </w:r>
          <w:r>
            <w:rPr>
              <w:noProof/>
            </w:rPr>
          </w:r>
          <w:r>
            <w:rPr>
              <w:noProof/>
            </w:rPr>
            <w:fldChar w:fldCharType="separate"/>
          </w:r>
          <w:r>
            <w:rPr>
              <w:noProof/>
            </w:rPr>
            <w:t>22</w:t>
          </w:r>
          <w:r>
            <w:rPr>
              <w:noProof/>
            </w:rPr>
            <w:fldChar w:fldCharType="end"/>
          </w:r>
        </w:p>
        <w:p w14:paraId="795C0112"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400367 \h </w:instrText>
          </w:r>
          <w:r>
            <w:rPr>
              <w:noProof/>
            </w:rPr>
          </w:r>
          <w:r>
            <w:rPr>
              <w:noProof/>
            </w:rPr>
            <w:fldChar w:fldCharType="separate"/>
          </w:r>
          <w:r>
            <w:rPr>
              <w:noProof/>
            </w:rPr>
            <w:t>22</w:t>
          </w:r>
          <w:r>
            <w:rPr>
              <w:noProof/>
            </w:rPr>
            <w:fldChar w:fldCharType="end"/>
          </w:r>
        </w:p>
        <w:p w14:paraId="59A20B8B"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400368 \h </w:instrText>
          </w:r>
          <w:r>
            <w:rPr>
              <w:noProof/>
            </w:rPr>
          </w:r>
          <w:r>
            <w:rPr>
              <w:noProof/>
            </w:rPr>
            <w:fldChar w:fldCharType="separate"/>
          </w:r>
          <w:r>
            <w:rPr>
              <w:noProof/>
            </w:rPr>
            <w:t>23</w:t>
          </w:r>
          <w:r>
            <w:rPr>
              <w:noProof/>
            </w:rPr>
            <w:fldChar w:fldCharType="end"/>
          </w:r>
        </w:p>
        <w:p w14:paraId="38A1C503"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400369 \h </w:instrText>
          </w:r>
          <w:r>
            <w:rPr>
              <w:noProof/>
            </w:rPr>
          </w:r>
          <w:r>
            <w:rPr>
              <w:noProof/>
            </w:rPr>
            <w:fldChar w:fldCharType="separate"/>
          </w:r>
          <w:r>
            <w:rPr>
              <w:noProof/>
            </w:rPr>
            <w:t>26</w:t>
          </w:r>
          <w:r>
            <w:rPr>
              <w:noProof/>
            </w:rPr>
            <w:fldChar w:fldCharType="end"/>
          </w:r>
        </w:p>
        <w:p w14:paraId="310FE50C"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400370 \h </w:instrText>
          </w:r>
          <w:r>
            <w:rPr>
              <w:noProof/>
            </w:rPr>
          </w:r>
          <w:r>
            <w:rPr>
              <w:noProof/>
            </w:rPr>
            <w:fldChar w:fldCharType="separate"/>
          </w:r>
          <w:r>
            <w:rPr>
              <w:noProof/>
            </w:rPr>
            <w:t>26</w:t>
          </w:r>
          <w:r>
            <w:rPr>
              <w:noProof/>
            </w:rPr>
            <w:fldChar w:fldCharType="end"/>
          </w:r>
        </w:p>
        <w:p w14:paraId="49D2D8D9"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400371 \h </w:instrText>
          </w:r>
          <w:r>
            <w:rPr>
              <w:noProof/>
            </w:rPr>
          </w:r>
          <w:r>
            <w:rPr>
              <w:noProof/>
            </w:rPr>
            <w:fldChar w:fldCharType="separate"/>
          </w:r>
          <w:r>
            <w:rPr>
              <w:noProof/>
            </w:rPr>
            <w:t>26</w:t>
          </w:r>
          <w:r>
            <w:rPr>
              <w:noProof/>
            </w:rPr>
            <w:fldChar w:fldCharType="end"/>
          </w:r>
        </w:p>
        <w:p w14:paraId="38D5CE5B"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400372 \h </w:instrText>
          </w:r>
          <w:r>
            <w:rPr>
              <w:noProof/>
            </w:rPr>
          </w:r>
          <w:r>
            <w:rPr>
              <w:noProof/>
            </w:rPr>
            <w:fldChar w:fldCharType="separate"/>
          </w:r>
          <w:r>
            <w:rPr>
              <w:noProof/>
            </w:rPr>
            <w:t>27</w:t>
          </w:r>
          <w:r>
            <w:rPr>
              <w:noProof/>
            </w:rPr>
            <w:fldChar w:fldCharType="end"/>
          </w:r>
        </w:p>
        <w:p w14:paraId="7D5A4482"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00373 \h </w:instrText>
          </w:r>
          <w:r>
            <w:rPr>
              <w:noProof/>
            </w:rPr>
          </w:r>
          <w:r>
            <w:rPr>
              <w:noProof/>
            </w:rPr>
            <w:fldChar w:fldCharType="separate"/>
          </w:r>
          <w:r>
            <w:rPr>
              <w:noProof/>
            </w:rPr>
            <w:t>28</w:t>
          </w:r>
          <w:r>
            <w:rPr>
              <w:noProof/>
            </w:rPr>
            <w:fldChar w:fldCharType="end"/>
          </w:r>
        </w:p>
        <w:p w14:paraId="0B032C10"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400374 \h </w:instrText>
          </w:r>
          <w:r>
            <w:rPr>
              <w:noProof/>
            </w:rPr>
          </w:r>
          <w:r>
            <w:rPr>
              <w:noProof/>
            </w:rPr>
            <w:fldChar w:fldCharType="separate"/>
          </w:r>
          <w:r>
            <w:rPr>
              <w:noProof/>
            </w:rPr>
            <w:t>31</w:t>
          </w:r>
          <w:r>
            <w:rPr>
              <w:noProof/>
            </w:rPr>
            <w:fldChar w:fldCharType="end"/>
          </w:r>
        </w:p>
        <w:p w14:paraId="13BE069B"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00375 \h </w:instrText>
          </w:r>
          <w:r>
            <w:rPr>
              <w:noProof/>
            </w:rPr>
          </w:r>
          <w:r>
            <w:rPr>
              <w:noProof/>
            </w:rPr>
            <w:fldChar w:fldCharType="separate"/>
          </w:r>
          <w:r>
            <w:rPr>
              <w:noProof/>
            </w:rPr>
            <w:t>31</w:t>
          </w:r>
          <w:r>
            <w:rPr>
              <w:noProof/>
            </w:rPr>
            <w:fldChar w:fldCharType="end"/>
          </w:r>
        </w:p>
        <w:p w14:paraId="7C1022E6"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400376 \h </w:instrText>
          </w:r>
          <w:r>
            <w:rPr>
              <w:noProof/>
            </w:rPr>
          </w:r>
          <w:r>
            <w:rPr>
              <w:noProof/>
            </w:rPr>
            <w:fldChar w:fldCharType="separate"/>
          </w:r>
          <w:r>
            <w:rPr>
              <w:noProof/>
            </w:rPr>
            <w:t>31</w:t>
          </w:r>
          <w:r>
            <w:rPr>
              <w:noProof/>
            </w:rPr>
            <w:fldChar w:fldCharType="end"/>
          </w:r>
        </w:p>
        <w:p w14:paraId="1217D369"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400377 \h </w:instrText>
          </w:r>
          <w:r>
            <w:rPr>
              <w:noProof/>
            </w:rPr>
          </w:r>
          <w:r>
            <w:rPr>
              <w:noProof/>
            </w:rPr>
            <w:fldChar w:fldCharType="separate"/>
          </w:r>
          <w:r>
            <w:rPr>
              <w:noProof/>
            </w:rPr>
            <w:t>32</w:t>
          </w:r>
          <w:r>
            <w:rPr>
              <w:noProof/>
            </w:rPr>
            <w:fldChar w:fldCharType="end"/>
          </w:r>
        </w:p>
        <w:p w14:paraId="37160E6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lastRenderedPageBreak/>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400378 \h </w:instrText>
          </w:r>
          <w:r>
            <w:rPr>
              <w:noProof/>
            </w:rPr>
          </w:r>
          <w:r>
            <w:rPr>
              <w:noProof/>
            </w:rPr>
            <w:fldChar w:fldCharType="separate"/>
          </w:r>
          <w:r>
            <w:rPr>
              <w:noProof/>
            </w:rPr>
            <w:t>34</w:t>
          </w:r>
          <w:r>
            <w:rPr>
              <w:noProof/>
            </w:rPr>
            <w:fldChar w:fldCharType="end"/>
          </w:r>
        </w:p>
        <w:p w14:paraId="643271A8"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400379 \h </w:instrText>
          </w:r>
          <w:r>
            <w:rPr>
              <w:noProof/>
            </w:rPr>
          </w:r>
          <w:r>
            <w:rPr>
              <w:noProof/>
            </w:rPr>
            <w:fldChar w:fldCharType="separate"/>
          </w:r>
          <w:r>
            <w:rPr>
              <w:noProof/>
            </w:rPr>
            <w:t>34</w:t>
          </w:r>
          <w:r>
            <w:rPr>
              <w:noProof/>
            </w:rPr>
            <w:fldChar w:fldCharType="end"/>
          </w:r>
        </w:p>
        <w:p w14:paraId="7E3F32BD"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00380 \h </w:instrText>
          </w:r>
          <w:r>
            <w:rPr>
              <w:noProof/>
            </w:rPr>
          </w:r>
          <w:r>
            <w:rPr>
              <w:noProof/>
            </w:rPr>
            <w:fldChar w:fldCharType="separate"/>
          </w:r>
          <w:r>
            <w:rPr>
              <w:noProof/>
            </w:rPr>
            <w:t>36</w:t>
          </w:r>
          <w:r>
            <w:rPr>
              <w:noProof/>
            </w:rPr>
            <w:fldChar w:fldCharType="end"/>
          </w:r>
        </w:p>
        <w:p w14:paraId="598A6E66"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400381 \h </w:instrText>
          </w:r>
          <w:r>
            <w:rPr>
              <w:noProof/>
            </w:rPr>
          </w:r>
          <w:r>
            <w:rPr>
              <w:noProof/>
            </w:rPr>
            <w:fldChar w:fldCharType="separate"/>
          </w:r>
          <w:r>
            <w:rPr>
              <w:noProof/>
            </w:rPr>
            <w:t>36</w:t>
          </w:r>
          <w:r>
            <w:rPr>
              <w:noProof/>
            </w:rPr>
            <w:fldChar w:fldCharType="end"/>
          </w:r>
        </w:p>
        <w:p w14:paraId="2EBA351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400382 \h </w:instrText>
          </w:r>
          <w:r>
            <w:rPr>
              <w:noProof/>
            </w:rPr>
          </w:r>
          <w:r>
            <w:rPr>
              <w:noProof/>
            </w:rPr>
            <w:fldChar w:fldCharType="separate"/>
          </w:r>
          <w:r>
            <w:rPr>
              <w:noProof/>
            </w:rPr>
            <w:t>38</w:t>
          </w:r>
          <w:r>
            <w:rPr>
              <w:noProof/>
            </w:rPr>
            <w:fldChar w:fldCharType="end"/>
          </w:r>
        </w:p>
        <w:p w14:paraId="3892AA3D"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00383 \h </w:instrText>
          </w:r>
          <w:r>
            <w:rPr>
              <w:noProof/>
            </w:rPr>
          </w:r>
          <w:r>
            <w:rPr>
              <w:noProof/>
            </w:rPr>
            <w:fldChar w:fldCharType="separate"/>
          </w:r>
          <w:r>
            <w:rPr>
              <w:noProof/>
            </w:rPr>
            <w:t>38</w:t>
          </w:r>
          <w:r>
            <w:rPr>
              <w:noProof/>
            </w:rPr>
            <w:fldChar w:fldCharType="end"/>
          </w:r>
        </w:p>
        <w:p w14:paraId="6D99B090"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400384 \h </w:instrText>
          </w:r>
          <w:r>
            <w:rPr>
              <w:noProof/>
            </w:rPr>
          </w:r>
          <w:r>
            <w:rPr>
              <w:noProof/>
            </w:rPr>
            <w:fldChar w:fldCharType="separate"/>
          </w:r>
          <w:r>
            <w:rPr>
              <w:noProof/>
            </w:rPr>
            <w:t>38</w:t>
          </w:r>
          <w:r>
            <w:rPr>
              <w:noProof/>
            </w:rPr>
            <w:fldChar w:fldCharType="end"/>
          </w:r>
        </w:p>
        <w:p w14:paraId="3C176C50"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400385 \h </w:instrText>
          </w:r>
          <w:r>
            <w:rPr>
              <w:noProof/>
            </w:rPr>
          </w:r>
          <w:r>
            <w:rPr>
              <w:noProof/>
            </w:rPr>
            <w:fldChar w:fldCharType="separate"/>
          </w:r>
          <w:r>
            <w:rPr>
              <w:noProof/>
            </w:rPr>
            <w:t>40</w:t>
          </w:r>
          <w:r>
            <w:rPr>
              <w:noProof/>
            </w:rPr>
            <w:fldChar w:fldCharType="end"/>
          </w:r>
        </w:p>
        <w:p w14:paraId="69A31765"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00386 \h </w:instrText>
          </w:r>
          <w:r>
            <w:rPr>
              <w:noProof/>
            </w:rPr>
          </w:r>
          <w:r>
            <w:rPr>
              <w:noProof/>
            </w:rPr>
            <w:fldChar w:fldCharType="separate"/>
          </w:r>
          <w:r>
            <w:rPr>
              <w:noProof/>
            </w:rPr>
            <w:t>48</w:t>
          </w:r>
          <w:r>
            <w:rPr>
              <w:noProof/>
            </w:rPr>
            <w:fldChar w:fldCharType="end"/>
          </w:r>
        </w:p>
        <w:p w14:paraId="30C571D5"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400387 \h </w:instrText>
          </w:r>
          <w:r>
            <w:rPr>
              <w:noProof/>
            </w:rPr>
          </w:r>
          <w:r>
            <w:rPr>
              <w:noProof/>
            </w:rPr>
            <w:fldChar w:fldCharType="separate"/>
          </w:r>
          <w:r>
            <w:rPr>
              <w:noProof/>
            </w:rPr>
            <w:t>50</w:t>
          </w:r>
          <w:r>
            <w:rPr>
              <w:noProof/>
            </w:rPr>
            <w:fldChar w:fldCharType="end"/>
          </w:r>
        </w:p>
        <w:p w14:paraId="21ACC0B0"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00388 \h </w:instrText>
          </w:r>
          <w:r>
            <w:rPr>
              <w:noProof/>
            </w:rPr>
          </w:r>
          <w:r>
            <w:rPr>
              <w:noProof/>
            </w:rPr>
            <w:fldChar w:fldCharType="separate"/>
          </w:r>
          <w:r>
            <w:rPr>
              <w:noProof/>
            </w:rPr>
            <w:t>50</w:t>
          </w:r>
          <w:r>
            <w:rPr>
              <w:noProof/>
            </w:rPr>
            <w:fldChar w:fldCharType="end"/>
          </w:r>
        </w:p>
        <w:p w14:paraId="7B68DE46"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400389 \h </w:instrText>
          </w:r>
          <w:r>
            <w:rPr>
              <w:noProof/>
            </w:rPr>
          </w:r>
          <w:r>
            <w:rPr>
              <w:noProof/>
            </w:rPr>
            <w:fldChar w:fldCharType="separate"/>
          </w:r>
          <w:r>
            <w:rPr>
              <w:noProof/>
            </w:rPr>
            <w:t>50</w:t>
          </w:r>
          <w:r>
            <w:rPr>
              <w:noProof/>
            </w:rPr>
            <w:fldChar w:fldCharType="end"/>
          </w:r>
        </w:p>
        <w:p w14:paraId="0124286E"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400390 \h </w:instrText>
          </w:r>
          <w:r>
            <w:rPr>
              <w:noProof/>
            </w:rPr>
          </w:r>
          <w:r>
            <w:rPr>
              <w:noProof/>
            </w:rPr>
            <w:fldChar w:fldCharType="separate"/>
          </w:r>
          <w:r>
            <w:rPr>
              <w:noProof/>
            </w:rPr>
            <w:t>51</w:t>
          </w:r>
          <w:r>
            <w:rPr>
              <w:noProof/>
            </w:rPr>
            <w:fldChar w:fldCharType="end"/>
          </w:r>
        </w:p>
        <w:p w14:paraId="632FC752"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00391 \h </w:instrText>
          </w:r>
          <w:r>
            <w:rPr>
              <w:noProof/>
            </w:rPr>
          </w:r>
          <w:r>
            <w:rPr>
              <w:noProof/>
            </w:rPr>
            <w:fldChar w:fldCharType="separate"/>
          </w:r>
          <w:r>
            <w:rPr>
              <w:noProof/>
            </w:rPr>
            <w:t>51</w:t>
          </w:r>
          <w:r>
            <w:rPr>
              <w:noProof/>
            </w:rPr>
            <w:fldChar w:fldCharType="end"/>
          </w:r>
        </w:p>
        <w:p w14:paraId="3AFE79F2"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400392 \h </w:instrText>
          </w:r>
          <w:r>
            <w:rPr>
              <w:noProof/>
            </w:rPr>
          </w:r>
          <w:r>
            <w:rPr>
              <w:noProof/>
            </w:rPr>
            <w:fldChar w:fldCharType="separate"/>
          </w:r>
          <w:r>
            <w:rPr>
              <w:noProof/>
            </w:rPr>
            <w:t>51</w:t>
          </w:r>
          <w:r>
            <w:rPr>
              <w:noProof/>
            </w:rPr>
            <w:fldChar w:fldCharType="end"/>
          </w:r>
        </w:p>
        <w:p w14:paraId="4F990018"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400393 \h </w:instrText>
          </w:r>
          <w:r>
            <w:rPr>
              <w:noProof/>
            </w:rPr>
          </w:r>
          <w:r>
            <w:rPr>
              <w:noProof/>
            </w:rPr>
            <w:fldChar w:fldCharType="separate"/>
          </w:r>
          <w:r>
            <w:rPr>
              <w:noProof/>
            </w:rPr>
            <w:t>57</w:t>
          </w:r>
          <w:r>
            <w:rPr>
              <w:noProof/>
            </w:rPr>
            <w:fldChar w:fldCharType="end"/>
          </w:r>
        </w:p>
        <w:p w14:paraId="3BA587FD"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400394 \h </w:instrText>
          </w:r>
          <w:r>
            <w:rPr>
              <w:noProof/>
            </w:rPr>
          </w:r>
          <w:r>
            <w:rPr>
              <w:noProof/>
            </w:rPr>
            <w:fldChar w:fldCharType="separate"/>
          </w:r>
          <w:r>
            <w:rPr>
              <w:noProof/>
            </w:rPr>
            <w:t>58</w:t>
          </w:r>
          <w:r>
            <w:rPr>
              <w:noProof/>
            </w:rPr>
            <w:fldChar w:fldCharType="end"/>
          </w:r>
        </w:p>
        <w:p w14:paraId="585EC4A2"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400395 \h </w:instrText>
          </w:r>
          <w:r>
            <w:rPr>
              <w:noProof/>
            </w:rPr>
          </w:r>
          <w:r>
            <w:rPr>
              <w:noProof/>
            </w:rPr>
            <w:fldChar w:fldCharType="separate"/>
          </w:r>
          <w:r>
            <w:rPr>
              <w:noProof/>
            </w:rPr>
            <w:t>59</w:t>
          </w:r>
          <w:r>
            <w:rPr>
              <w:noProof/>
            </w:rPr>
            <w:fldChar w:fldCharType="end"/>
          </w:r>
        </w:p>
        <w:p w14:paraId="46AA5EE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400396 \h </w:instrText>
          </w:r>
          <w:r>
            <w:rPr>
              <w:noProof/>
            </w:rPr>
          </w:r>
          <w:r>
            <w:rPr>
              <w:noProof/>
            </w:rPr>
            <w:fldChar w:fldCharType="separate"/>
          </w:r>
          <w:r>
            <w:rPr>
              <w:noProof/>
            </w:rPr>
            <w:t>60</w:t>
          </w:r>
          <w:r>
            <w:rPr>
              <w:noProof/>
            </w:rPr>
            <w:fldChar w:fldCharType="end"/>
          </w:r>
        </w:p>
        <w:p w14:paraId="1106CA63"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400397 \h </w:instrText>
          </w:r>
          <w:r>
            <w:rPr>
              <w:noProof/>
            </w:rPr>
          </w:r>
          <w:r>
            <w:rPr>
              <w:noProof/>
            </w:rPr>
            <w:fldChar w:fldCharType="separate"/>
          </w:r>
          <w:r>
            <w:rPr>
              <w:noProof/>
            </w:rPr>
            <w:t>61</w:t>
          </w:r>
          <w:r>
            <w:rPr>
              <w:noProof/>
            </w:rPr>
            <w:fldChar w:fldCharType="end"/>
          </w:r>
        </w:p>
        <w:p w14:paraId="4C8EF9FA"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400398 \h </w:instrText>
          </w:r>
          <w:r>
            <w:rPr>
              <w:noProof/>
            </w:rPr>
          </w:r>
          <w:r>
            <w:rPr>
              <w:noProof/>
            </w:rPr>
            <w:fldChar w:fldCharType="separate"/>
          </w:r>
          <w:r>
            <w:rPr>
              <w:noProof/>
            </w:rPr>
            <w:t>62</w:t>
          </w:r>
          <w:r>
            <w:rPr>
              <w:noProof/>
            </w:rPr>
            <w:fldChar w:fldCharType="end"/>
          </w:r>
        </w:p>
        <w:p w14:paraId="2418C6A3"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400399 \h </w:instrText>
          </w:r>
          <w:r>
            <w:rPr>
              <w:noProof/>
            </w:rPr>
          </w:r>
          <w:r>
            <w:rPr>
              <w:noProof/>
            </w:rPr>
            <w:fldChar w:fldCharType="separate"/>
          </w:r>
          <w:r>
            <w:rPr>
              <w:noProof/>
            </w:rPr>
            <w:t>62</w:t>
          </w:r>
          <w:r>
            <w:rPr>
              <w:noProof/>
            </w:rPr>
            <w:fldChar w:fldCharType="end"/>
          </w:r>
        </w:p>
        <w:p w14:paraId="65891462"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00400 \h </w:instrText>
          </w:r>
          <w:r>
            <w:rPr>
              <w:noProof/>
            </w:rPr>
          </w:r>
          <w:r>
            <w:rPr>
              <w:noProof/>
            </w:rPr>
            <w:fldChar w:fldCharType="separate"/>
          </w:r>
          <w:r>
            <w:rPr>
              <w:noProof/>
            </w:rPr>
            <w:t>64</w:t>
          </w:r>
          <w:r>
            <w:rPr>
              <w:noProof/>
            </w:rPr>
            <w:fldChar w:fldCharType="end"/>
          </w:r>
        </w:p>
        <w:p w14:paraId="56DFE425"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400401 \h </w:instrText>
          </w:r>
          <w:r>
            <w:rPr>
              <w:noProof/>
            </w:rPr>
          </w:r>
          <w:r>
            <w:rPr>
              <w:noProof/>
            </w:rPr>
            <w:fldChar w:fldCharType="separate"/>
          </w:r>
          <w:r>
            <w:rPr>
              <w:noProof/>
            </w:rPr>
            <w:t>64</w:t>
          </w:r>
          <w:r>
            <w:rPr>
              <w:noProof/>
            </w:rPr>
            <w:fldChar w:fldCharType="end"/>
          </w:r>
        </w:p>
        <w:p w14:paraId="66403289"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400402 \h </w:instrText>
          </w:r>
          <w:r>
            <w:rPr>
              <w:noProof/>
            </w:rPr>
          </w:r>
          <w:r>
            <w:rPr>
              <w:noProof/>
            </w:rPr>
            <w:fldChar w:fldCharType="separate"/>
          </w:r>
          <w:r>
            <w:rPr>
              <w:noProof/>
            </w:rPr>
            <w:t>67</w:t>
          </w:r>
          <w:r>
            <w:rPr>
              <w:noProof/>
            </w:rPr>
            <w:fldChar w:fldCharType="end"/>
          </w:r>
        </w:p>
        <w:p w14:paraId="47DF9C78"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400403 \h </w:instrText>
          </w:r>
          <w:r>
            <w:rPr>
              <w:noProof/>
            </w:rPr>
          </w:r>
          <w:r>
            <w:rPr>
              <w:noProof/>
            </w:rPr>
            <w:fldChar w:fldCharType="separate"/>
          </w:r>
          <w:r>
            <w:rPr>
              <w:noProof/>
            </w:rPr>
            <w:t>70</w:t>
          </w:r>
          <w:r>
            <w:rPr>
              <w:noProof/>
            </w:rPr>
            <w:fldChar w:fldCharType="end"/>
          </w:r>
        </w:p>
        <w:p w14:paraId="6882743E"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400404 \h </w:instrText>
          </w:r>
          <w:r>
            <w:rPr>
              <w:noProof/>
            </w:rPr>
          </w:r>
          <w:r>
            <w:rPr>
              <w:noProof/>
            </w:rPr>
            <w:fldChar w:fldCharType="separate"/>
          </w:r>
          <w:r>
            <w:rPr>
              <w:noProof/>
            </w:rPr>
            <w:t>72</w:t>
          </w:r>
          <w:r>
            <w:rPr>
              <w:noProof/>
            </w:rPr>
            <w:fldChar w:fldCharType="end"/>
          </w:r>
        </w:p>
        <w:p w14:paraId="6FB267C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400405 \h </w:instrText>
          </w:r>
          <w:r>
            <w:rPr>
              <w:noProof/>
            </w:rPr>
          </w:r>
          <w:r>
            <w:rPr>
              <w:noProof/>
            </w:rPr>
            <w:fldChar w:fldCharType="separate"/>
          </w:r>
          <w:r>
            <w:rPr>
              <w:noProof/>
            </w:rPr>
            <w:t>76</w:t>
          </w:r>
          <w:r>
            <w:rPr>
              <w:noProof/>
            </w:rPr>
            <w:fldChar w:fldCharType="end"/>
          </w:r>
        </w:p>
        <w:p w14:paraId="2A435345"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00406 \h </w:instrText>
          </w:r>
          <w:r>
            <w:rPr>
              <w:noProof/>
            </w:rPr>
          </w:r>
          <w:r>
            <w:rPr>
              <w:noProof/>
            </w:rPr>
            <w:fldChar w:fldCharType="separate"/>
          </w:r>
          <w:r>
            <w:rPr>
              <w:noProof/>
            </w:rPr>
            <w:t>86</w:t>
          </w:r>
          <w:r>
            <w:rPr>
              <w:noProof/>
            </w:rPr>
            <w:fldChar w:fldCharType="end"/>
          </w:r>
        </w:p>
        <w:p w14:paraId="73DE5727"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400407 \h </w:instrText>
          </w:r>
          <w:r>
            <w:rPr>
              <w:noProof/>
            </w:rPr>
          </w:r>
          <w:r>
            <w:rPr>
              <w:noProof/>
            </w:rPr>
            <w:fldChar w:fldCharType="separate"/>
          </w:r>
          <w:r>
            <w:rPr>
              <w:noProof/>
            </w:rPr>
            <w:t>86</w:t>
          </w:r>
          <w:r>
            <w:rPr>
              <w:noProof/>
            </w:rPr>
            <w:fldChar w:fldCharType="end"/>
          </w:r>
        </w:p>
        <w:p w14:paraId="33C2723F"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400408 \h </w:instrText>
          </w:r>
          <w:r>
            <w:rPr>
              <w:noProof/>
            </w:rPr>
          </w:r>
          <w:r>
            <w:rPr>
              <w:noProof/>
            </w:rPr>
            <w:fldChar w:fldCharType="separate"/>
          </w:r>
          <w:r>
            <w:rPr>
              <w:noProof/>
            </w:rPr>
            <w:t>88</w:t>
          </w:r>
          <w:r>
            <w:rPr>
              <w:noProof/>
            </w:rPr>
            <w:fldChar w:fldCharType="end"/>
          </w:r>
        </w:p>
        <w:p w14:paraId="45A5B720"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400409 \h </w:instrText>
          </w:r>
          <w:r>
            <w:rPr>
              <w:noProof/>
            </w:rPr>
          </w:r>
          <w:r>
            <w:rPr>
              <w:noProof/>
            </w:rPr>
            <w:fldChar w:fldCharType="separate"/>
          </w:r>
          <w:r>
            <w:rPr>
              <w:noProof/>
            </w:rPr>
            <w:t>89</w:t>
          </w:r>
          <w:r>
            <w:rPr>
              <w:noProof/>
            </w:rPr>
            <w:fldChar w:fldCharType="end"/>
          </w:r>
        </w:p>
        <w:p w14:paraId="016F111C"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400410 \h </w:instrText>
          </w:r>
          <w:r>
            <w:rPr>
              <w:noProof/>
            </w:rPr>
          </w:r>
          <w:r>
            <w:rPr>
              <w:noProof/>
            </w:rPr>
            <w:fldChar w:fldCharType="separate"/>
          </w:r>
          <w:r>
            <w:rPr>
              <w:noProof/>
            </w:rPr>
            <w:t>91</w:t>
          </w:r>
          <w:r>
            <w:rPr>
              <w:noProof/>
            </w:rPr>
            <w:fldChar w:fldCharType="end"/>
          </w:r>
        </w:p>
        <w:p w14:paraId="1CF0016B" w14:textId="77777777" w:rsidR="002646EC" w:rsidRDefault="002646EC">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400411 \h </w:instrText>
          </w:r>
          <w:r>
            <w:rPr>
              <w:noProof/>
            </w:rPr>
          </w:r>
          <w:r>
            <w:rPr>
              <w:noProof/>
            </w:rPr>
            <w:fldChar w:fldCharType="separate"/>
          </w:r>
          <w:r>
            <w:rPr>
              <w:noProof/>
            </w:rPr>
            <w:t>94</w:t>
          </w:r>
          <w:r>
            <w:rPr>
              <w:noProof/>
            </w:rPr>
            <w:fldChar w:fldCharType="end"/>
          </w:r>
        </w:p>
        <w:p w14:paraId="3E7319B9" w14:textId="77777777" w:rsidR="002646EC" w:rsidRDefault="002646EC">
          <w:pPr>
            <w:pStyle w:val="TOC1"/>
            <w:tabs>
              <w:tab w:val="left" w:pos="487"/>
              <w:tab w:val="right" w:pos="8268"/>
            </w:tabs>
            <w:rPr>
              <w:rFonts w:asciiTheme="minorHAnsi" w:eastAsiaTheme="minorEastAsia" w:hAnsiTheme="minorHAnsi"/>
              <w:b w:val="0"/>
              <w:noProof/>
              <w:szCs w:val="24"/>
              <w:lang w:eastAsia="ja-JP"/>
            </w:rPr>
          </w:pPr>
          <w:r w:rsidRPr="00906960">
            <w:rPr>
              <w:noProof/>
            </w:rPr>
            <w:t>A.</w:t>
          </w:r>
          <w:r>
            <w:rPr>
              <w:rFonts w:asciiTheme="minorHAnsi" w:eastAsiaTheme="minorEastAsia" w:hAnsiTheme="minorHAnsi"/>
              <w:b w:val="0"/>
              <w:noProof/>
              <w:szCs w:val="24"/>
              <w:lang w:eastAsia="ja-JP"/>
            </w:rPr>
            <w:tab/>
          </w:r>
          <w:r w:rsidRPr="00906960">
            <w:rPr>
              <w:noProof/>
            </w:rPr>
            <w:t>Appendix</w:t>
          </w:r>
          <w:r>
            <w:rPr>
              <w:noProof/>
            </w:rPr>
            <w:tab/>
          </w:r>
          <w:r>
            <w:rPr>
              <w:noProof/>
            </w:rPr>
            <w:fldChar w:fldCharType="begin"/>
          </w:r>
          <w:r>
            <w:rPr>
              <w:noProof/>
            </w:rPr>
            <w:instrText xml:space="preserve"> PAGEREF _Toc387400412 \h </w:instrText>
          </w:r>
          <w:r>
            <w:rPr>
              <w:noProof/>
            </w:rPr>
          </w:r>
          <w:r>
            <w:rPr>
              <w:noProof/>
            </w:rPr>
            <w:fldChar w:fldCharType="separate"/>
          </w:r>
          <w:r>
            <w:rPr>
              <w:noProof/>
            </w:rPr>
            <w:t>115</w:t>
          </w:r>
          <w:r>
            <w:rPr>
              <w:noProof/>
            </w:rPr>
            <w:fldChar w:fldCharType="end"/>
          </w:r>
        </w:p>
        <w:p w14:paraId="60AEA7DB" w14:textId="77777777" w:rsidR="002646EC" w:rsidRDefault="002646EC">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400413 \h </w:instrText>
          </w:r>
          <w:r>
            <w:rPr>
              <w:noProof/>
            </w:rPr>
          </w:r>
          <w:r>
            <w:rPr>
              <w:noProof/>
            </w:rPr>
            <w:fldChar w:fldCharType="separate"/>
          </w:r>
          <w:r>
            <w:rPr>
              <w:noProof/>
            </w:rPr>
            <w:t>115</w:t>
          </w:r>
          <w:r>
            <w:rPr>
              <w:noProof/>
            </w:rPr>
            <w:fldChar w:fldCharType="end"/>
          </w:r>
        </w:p>
        <w:p w14:paraId="276A7665" w14:textId="77777777" w:rsidR="002646EC" w:rsidRDefault="002646EC">
          <w:pPr>
            <w:pStyle w:val="TOC2"/>
            <w:tabs>
              <w:tab w:val="right" w:pos="8268"/>
            </w:tabs>
            <w:rPr>
              <w:rFonts w:asciiTheme="minorHAnsi" w:eastAsiaTheme="minorEastAsia" w:hAnsiTheme="minorHAnsi"/>
              <w:i w:val="0"/>
              <w:noProof/>
              <w:szCs w:val="24"/>
              <w:lang w:eastAsia="ja-JP"/>
            </w:rPr>
          </w:pPr>
          <w:r>
            <w:rPr>
              <w:noProof/>
            </w:rPr>
            <w:lastRenderedPageBreak/>
            <w:t>Figures</w:t>
          </w:r>
          <w:r>
            <w:rPr>
              <w:noProof/>
            </w:rPr>
            <w:tab/>
          </w:r>
          <w:r>
            <w:rPr>
              <w:noProof/>
            </w:rPr>
            <w:fldChar w:fldCharType="begin"/>
          </w:r>
          <w:r>
            <w:rPr>
              <w:noProof/>
            </w:rPr>
            <w:instrText xml:space="preserve"> PAGEREF _Toc387400414 \h </w:instrText>
          </w:r>
          <w:r>
            <w:rPr>
              <w:noProof/>
            </w:rPr>
          </w:r>
          <w:r>
            <w:rPr>
              <w:noProof/>
            </w:rPr>
            <w:fldChar w:fldCharType="separate"/>
          </w:r>
          <w:r>
            <w:rPr>
              <w:noProof/>
            </w:rPr>
            <w:t>145</w:t>
          </w:r>
          <w:r>
            <w:rPr>
              <w:noProof/>
            </w:rPr>
            <w:fldChar w:fldCharType="end"/>
          </w:r>
        </w:p>
        <w:p w14:paraId="3A4CC181" w14:textId="77777777" w:rsidR="002646EC" w:rsidRDefault="002646EC">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400415 \h </w:instrText>
          </w:r>
          <w:r>
            <w:rPr>
              <w:noProof/>
            </w:rPr>
          </w:r>
          <w:r>
            <w:rPr>
              <w:noProof/>
            </w:rPr>
            <w:fldChar w:fldCharType="separate"/>
          </w:r>
          <w:r>
            <w:rPr>
              <w:noProof/>
            </w:rPr>
            <w:t>153</w:t>
          </w:r>
          <w:r>
            <w:rPr>
              <w:noProof/>
            </w:rPr>
            <w:fldChar w:fldCharType="end"/>
          </w:r>
        </w:p>
        <w:p w14:paraId="2DA85046" w14:textId="77777777" w:rsidR="002646EC" w:rsidRDefault="002646EC">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400416 \h </w:instrText>
          </w:r>
          <w:r>
            <w:rPr>
              <w:noProof/>
            </w:rPr>
          </w:r>
          <w:r>
            <w:rPr>
              <w:noProof/>
            </w:rPr>
            <w:fldChar w:fldCharType="separate"/>
          </w:r>
          <w:r>
            <w:rPr>
              <w:noProof/>
            </w:rPr>
            <w:t>154</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7" w:name="_Toc384627472"/>
      <w:bookmarkStart w:id="8" w:name="_Toc387400347"/>
      <w:r w:rsidRPr="00FC6093">
        <w:lastRenderedPageBreak/>
        <w:t>List of Figures</w:t>
      </w:r>
      <w:bookmarkEnd w:id="7"/>
      <w:bookmarkEnd w:id="8"/>
    </w:p>
    <w:p w14:paraId="055F883F" w14:textId="77777777" w:rsidR="00BD532F" w:rsidRPr="00BD532F" w:rsidRDefault="00BD532F" w:rsidP="00BD532F"/>
    <w:p w14:paraId="1F09C55B" w14:textId="77777777" w:rsidR="00B12D09"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B12D09">
        <w:rPr>
          <w:noProof/>
        </w:rPr>
        <w:t>Figure 1</w:t>
      </w:r>
      <w:r w:rsidR="00B12D09">
        <w:rPr>
          <w:noProof/>
        </w:rPr>
        <w:noBreakHyphen/>
        <w:t>1: The evolutionary relationships of the Eukaryotes according to the Archezoa hypothesis (Cavalier-Smith 1983).</w:t>
      </w:r>
      <w:r w:rsidR="00B12D09">
        <w:rPr>
          <w:noProof/>
        </w:rPr>
        <w:tab/>
      </w:r>
      <w:r w:rsidR="00B12D09">
        <w:rPr>
          <w:noProof/>
        </w:rPr>
        <w:fldChar w:fldCharType="begin"/>
      </w:r>
      <w:r w:rsidR="00B12D09">
        <w:rPr>
          <w:noProof/>
        </w:rPr>
        <w:instrText xml:space="preserve"> PAGEREF _Toc387398493 \h </w:instrText>
      </w:r>
      <w:r w:rsidR="00B12D09">
        <w:rPr>
          <w:noProof/>
        </w:rPr>
      </w:r>
      <w:r w:rsidR="00B12D09">
        <w:rPr>
          <w:noProof/>
        </w:rPr>
        <w:fldChar w:fldCharType="separate"/>
      </w:r>
      <w:r w:rsidR="00B12D09">
        <w:rPr>
          <w:noProof/>
        </w:rPr>
        <w:t>5</w:t>
      </w:r>
      <w:r w:rsidR="00B12D09">
        <w:rPr>
          <w:noProof/>
        </w:rPr>
        <w:fldChar w:fldCharType="end"/>
      </w:r>
    </w:p>
    <w:p w14:paraId="54E4E9D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398494 \h </w:instrText>
      </w:r>
      <w:r>
        <w:rPr>
          <w:noProof/>
        </w:rPr>
      </w:r>
      <w:r>
        <w:rPr>
          <w:noProof/>
        </w:rPr>
        <w:fldChar w:fldCharType="separate"/>
      </w:r>
      <w:r>
        <w:rPr>
          <w:noProof/>
        </w:rPr>
        <w:t>7</w:t>
      </w:r>
      <w:r>
        <w:rPr>
          <w:noProof/>
        </w:rPr>
        <w:fldChar w:fldCharType="end"/>
      </w:r>
    </w:p>
    <w:p w14:paraId="6CEC606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8F6B6A">
        <w:rPr>
          <w:i/>
          <w:noProof/>
        </w:rPr>
        <w:t>Input &amp; Settings</w:t>
      </w:r>
      <w:r>
        <w:rPr>
          <w:noProof/>
        </w:rPr>
        <w:t xml:space="preserve"> page of PhyloProfile, Users can upload here the main phylogenetic profiles, and optionally the domain annotation file and/or the sequence information in FASTA format. If the two additional information layers (variables) are not identified in the main input file, users can name them manually. Via this page, the user can additionally specify which subset of genes in the phylogenetic profile should be displayed. To this end, a text file with the genes of interest can be uploaded. Next, the user can choose to order the taxa automatically based on their systematic relationships as specified in the NCBI taxonomy. Alternatively, a custom tree in newick format can be uploaded that is then used for ordering the taxa. After adapting the default colors of the profile plots (if needed), users can select the taxonomic resolution, i.e. the taxonomic rank at which the phylogenetic profiles should be combined, ranging from strain to kingdom. Eventually, a taxon of interest can be selected that is displayed first in the graphic visualization of the phylogenetic profile.</w:t>
      </w:r>
      <w:r>
        <w:rPr>
          <w:noProof/>
        </w:rPr>
        <w:tab/>
      </w:r>
      <w:r>
        <w:rPr>
          <w:noProof/>
        </w:rPr>
        <w:fldChar w:fldCharType="begin"/>
      </w:r>
      <w:r>
        <w:rPr>
          <w:noProof/>
        </w:rPr>
        <w:instrText xml:space="preserve"> PAGEREF _Toc387398495 \h </w:instrText>
      </w:r>
      <w:r>
        <w:rPr>
          <w:noProof/>
        </w:rPr>
      </w:r>
      <w:r>
        <w:rPr>
          <w:noProof/>
        </w:rPr>
        <w:fldChar w:fldCharType="separate"/>
      </w:r>
      <w:r>
        <w:rPr>
          <w:noProof/>
        </w:rPr>
        <w:t>19</w:t>
      </w:r>
      <w:r>
        <w:rPr>
          <w:noProof/>
        </w:rPr>
        <w:fldChar w:fldCharType="end"/>
      </w:r>
    </w:p>
    <w:p w14:paraId="433C4F0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8F6B6A">
        <w:rPr>
          <w:i/>
          <w:noProof/>
        </w:rPr>
        <w:t>Main profile</w:t>
      </w:r>
      <w:r>
        <w:rPr>
          <w:noProof/>
        </w:rPr>
        <w:t xml:space="preserve"> page of PhyloProfile. The phylogenetic profile is represented by a dot matrix. Cell color and dot color denote values of two additional information layers. The Dot size is proportional to the fracton of species summarized at the selected taxonomic level (cf. Figure 2-1) that harbor at least one ortholog to the seed. The assignment of taxa and genes to the x and y-axis, respectively, can be switched if desired. Co-orthologs to a seed in a given taxon will be represented as a small green dot inside the main dot. This feature is available is only when the taxonomic resolution is set to </w:t>
      </w:r>
      <w:r w:rsidRPr="008F6B6A">
        <w:rPr>
          <w:i/>
          <w:noProof/>
        </w:rPr>
        <w:t>species</w:t>
      </w:r>
      <w:r>
        <w:rPr>
          <w:noProof/>
        </w:rPr>
        <w:t>. The detailed information for a seed – ortholog pairing (lower left part of the plot) can be accessed upon a click on the corresponding dot in the dot matrix.</w:t>
      </w:r>
      <w:r>
        <w:rPr>
          <w:noProof/>
        </w:rPr>
        <w:tab/>
      </w:r>
      <w:r>
        <w:rPr>
          <w:noProof/>
        </w:rPr>
        <w:fldChar w:fldCharType="begin"/>
      </w:r>
      <w:r>
        <w:rPr>
          <w:noProof/>
        </w:rPr>
        <w:instrText xml:space="preserve"> PAGEREF _Toc387398496 \h </w:instrText>
      </w:r>
      <w:r>
        <w:rPr>
          <w:noProof/>
        </w:rPr>
      </w:r>
      <w:r>
        <w:rPr>
          <w:noProof/>
        </w:rPr>
        <w:fldChar w:fldCharType="separate"/>
      </w:r>
      <w:r>
        <w:rPr>
          <w:noProof/>
        </w:rPr>
        <w:t>20</w:t>
      </w:r>
      <w:r>
        <w:rPr>
          <w:noProof/>
        </w:rPr>
        <w:fldChar w:fldCharType="end"/>
      </w:r>
    </w:p>
    <w:p w14:paraId="7BB17F8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398497 \h </w:instrText>
      </w:r>
      <w:r>
        <w:rPr>
          <w:noProof/>
        </w:rPr>
      </w:r>
      <w:r>
        <w:rPr>
          <w:noProof/>
        </w:rPr>
        <w:fldChar w:fldCharType="separate"/>
      </w:r>
      <w:r>
        <w:rPr>
          <w:noProof/>
        </w:rPr>
        <w:t>21</w:t>
      </w:r>
      <w:r>
        <w:rPr>
          <w:noProof/>
        </w:rPr>
        <w:fldChar w:fldCharType="end"/>
      </w:r>
    </w:p>
    <w:p w14:paraId="637788F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398498 \h </w:instrText>
      </w:r>
      <w:r>
        <w:rPr>
          <w:noProof/>
        </w:rPr>
      </w:r>
      <w:r>
        <w:rPr>
          <w:noProof/>
        </w:rPr>
        <w:fldChar w:fldCharType="separate"/>
      </w:r>
      <w:r>
        <w:rPr>
          <w:noProof/>
        </w:rPr>
        <w:t>23</w:t>
      </w:r>
      <w:r>
        <w:rPr>
          <w:noProof/>
        </w:rPr>
        <w:fldChar w:fldCharType="end"/>
      </w:r>
    </w:p>
    <w:p w14:paraId="7BCF0515"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398499 \h </w:instrText>
      </w:r>
      <w:r>
        <w:rPr>
          <w:noProof/>
        </w:rPr>
      </w:r>
      <w:r>
        <w:rPr>
          <w:noProof/>
        </w:rPr>
        <w:fldChar w:fldCharType="separate"/>
      </w:r>
      <w:r>
        <w:rPr>
          <w:noProof/>
        </w:rPr>
        <w:t>24</w:t>
      </w:r>
      <w:r>
        <w:rPr>
          <w:noProof/>
        </w:rPr>
        <w:fldChar w:fldCharType="end"/>
      </w:r>
    </w:p>
    <w:p w14:paraId="5002F92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2</w:t>
      </w:r>
      <w:r>
        <w:rPr>
          <w:noProof/>
        </w:rPr>
        <w:noBreakHyphen/>
        <w:t>6: Gene age estimation based on LCA algorithm. The different colors in the age profile denote the individual gene ages. The number of genes subsumed in each age layer are given within the colored areas together with the percentage of the total gene set. The age layer is interactive. Upon a click on either layer, the corresponding list of genes is displayed (not shown). The information can then be either displayed in the Custom profile page, or downloaded as text file.</w:t>
      </w:r>
      <w:r>
        <w:rPr>
          <w:noProof/>
        </w:rPr>
        <w:tab/>
      </w:r>
      <w:r>
        <w:rPr>
          <w:noProof/>
        </w:rPr>
        <w:fldChar w:fldCharType="begin"/>
      </w:r>
      <w:r>
        <w:rPr>
          <w:noProof/>
        </w:rPr>
        <w:instrText xml:space="preserve"> PAGEREF _Toc387398500 \h </w:instrText>
      </w:r>
      <w:r>
        <w:rPr>
          <w:noProof/>
        </w:rPr>
      </w:r>
      <w:r>
        <w:rPr>
          <w:noProof/>
        </w:rPr>
        <w:fldChar w:fldCharType="separate"/>
      </w:r>
      <w:r>
        <w:rPr>
          <w:noProof/>
        </w:rPr>
        <w:t>25</w:t>
      </w:r>
      <w:r>
        <w:rPr>
          <w:noProof/>
        </w:rPr>
        <w:fldChar w:fldCharType="end"/>
      </w:r>
    </w:p>
    <w:p w14:paraId="1D1D373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398501 \h </w:instrText>
      </w:r>
      <w:r>
        <w:rPr>
          <w:noProof/>
        </w:rPr>
      </w:r>
      <w:r>
        <w:rPr>
          <w:noProof/>
        </w:rPr>
        <w:fldChar w:fldCharType="separate"/>
      </w:r>
      <w:r>
        <w:rPr>
          <w:noProof/>
        </w:rPr>
        <w:t>26</w:t>
      </w:r>
      <w:r>
        <w:rPr>
          <w:noProof/>
        </w:rPr>
        <w:fldChar w:fldCharType="end"/>
      </w:r>
    </w:p>
    <w:p w14:paraId="04DB2D78"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398502 \h </w:instrText>
      </w:r>
      <w:r>
        <w:rPr>
          <w:noProof/>
        </w:rPr>
      </w:r>
      <w:r>
        <w:rPr>
          <w:noProof/>
        </w:rPr>
        <w:fldChar w:fldCharType="separate"/>
      </w:r>
      <w:r>
        <w:rPr>
          <w:noProof/>
        </w:rPr>
        <w:t>27</w:t>
      </w:r>
      <w:r>
        <w:rPr>
          <w:noProof/>
        </w:rPr>
        <w:fldChar w:fldCharType="end"/>
      </w:r>
    </w:p>
    <w:p w14:paraId="676BFFD3"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398503 \h </w:instrText>
      </w:r>
      <w:r>
        <w:rPr>
          <w:noProof/>
        </w:rPr>
      </w:r>
      <w:r>
        <w:rPr>
          <w:noProof/>
        </w:rPr>
        <w:fldChar w:fldCharType="separate"/>
      </w:r>
      <w:r>
        <w:rPr>
          <w:noProof/>
        </w:rPr>
        <w:t>28</w:t>
      </w:r>
      <w:r>
        <w:rPr>
          <w:noProof/>
        </w:rPr>
        <w:fldChar w:fldCharType="end"/>
      </w:r>
    </w:p>
    <w:p w14:paraId="35423A70"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398504 \h </w:instrText>
      </w:r>
      <w:r>
        <w:rPr>
          <w:noProof/>
        </w:rPr>
      </w:r>
      <w:r>
        <w:rPr>
          <w:noProof/>
        </w:rPr>
        <w:fldChar w:fldCharType="separate"/>
      </w:r>
      <w:r>
        <w:rPr>
          <w:noProof/>
        </w:rPr>
        <w:t>37</w:t>
      </w:r>
      <w:r>
        <w:rPr>
          <w:noProof/>
        </w:rPr>
        <w:fldChar w:fldCharType="end"/>
      </w:r>
    </w:p>
    <w:p w14:paraId="48C8AD0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8F6B6A">
        <w:rPr>
          <w:noProof/>
          <w:vertAlign w:val="subscript"/>
        </w:rPr>
        <w:t>FAS_KO</w:t>
      </w:r>
      <w:r>
        <w:rPr>
          <w:noProof/>
        </w:rPr>
        <w:t xml:space="preserve"> for 12,748 KO groups</w:t>
      </w:r>
      <w:r>
        <w:rPr>
          <w:noProof/>
        </w:rPr>
        <w:tab/>
      </w:r>
      <w:r>
        <w:rPr>
          <w:noProof/>
        </w:rPr>
        <w:fldChar w:fldCharType="begin"/>
      </w:r>
      <w:r>
        <w:rPr>
          <w:noProof/>
        </w:rPr>
        <w:instrText xml:space="preserve"> PAGEREF _Toc387398505 \h </w:instrText>
      </w:r>
      <w:r>
        <w:rPr>
          <w:noProof/>
        </w:rPr>
      </w:r>
      <w:r>
        <w:rPr>
          <w:noProof/>
        </w:rPr>
        <w:fldChar w:fldCharType="separate"/>
      </w:r>
      <w:r>
        <w:rPr>
          <w:noProof/>
        </w:rPr>
        <w:t>39</w:t>
      </w:r>
      <w:r>
        <w:rPr>
          <w:noProof/>
        </w:rPr>
        <w:fldChar w:fldCharType="end"/>
      </w:r>
    </w:p>
    <w:p w14:paraId="55A2FDA5"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398506 \h </w:instrText>
      </w:r>
      <w:r>
        <w:rPr>
          <w:noProof/>
        </w:rPr>
      </w:r>
      <w:r>
        <w:rPr>
          <w:noProof/>
        </w:rPr>
        <w:fldChar w:fldCharType="separate"/>
      </w:r>
      <w:r>
        <w:rPr>
          <w:noProof/>
        </w:rPr>
        <w:t>39</w:t>
      </w:r>
      <w:r>
        <w:rPr>
          <w:noProof/>
        </w:rPr>
        <w:fldChar w:fldCharType="end"/>
      </w:r>
    </w:p>
    <w:p w14:paraId="68E998C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398507 \h </w:instrText>
      </w:r>
      <w:r>
        <w:rPr>
          <w:noProof/>
        </w:rPr>
      </w:r>
      <w:r>
        <w:rPr>
          <w:noProof/>
        </w:rPr>
        <w:fldChar w:fldCharType="separate"/>
      </w:r>
      <w:r>
        <w:rPr>
          <w:noProof/>
        </w:rPr>
        <w:t>41</w:t>
      </w:r>
      <w:r>
        <w:rPr>
          <w:noProof/>
        </w:rPr>
        <w:fldChar w:fldCharType="end"/>
      </w:r>
    </w:p>
    <w:p w14:paraId="6497E5F5"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398508 \h </w:instrText>
      </w:r>
      <w:r>
        <w:rPr>
          <w:noProof/>
        </w:rPr>
      </w:r>
      <w:r>
        <w:rPr>
          <w:noProof/>
        </w:rPr>
        <w:fldChar w:fldCharType="separate"/>
      </w:r>
      <w:r>
        <w:rPr>
          <w:noProof/>
        </w:rPr>
        <w:t>41</w:t>
      </w:r>
      <w:r>
        <w:rPr>
          <w:noProof/>
        </w:rPr>
        <w:fldChar w:fldCharType="end"/>
      </w:r>
    </w:p>
    <w:p w14:paraId="325DE104"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398509 \h </w:instrText>
      </w:r>
      <w:r>
        <w:rPr>
          <w:noProof/>
        </w:rPr>
      </w:r>
      <w:r>
        <w:rPr>
          <w:noProof/>
        </w:rPr>
        <w:fldChar w:fldCharType="separate"/>
      </w:r>
      <w:r>
        <w:rPr>
          <w:noProof/>
        </w:rPr>
        <w:t>43</w:t>
      </w:r>
      <w:r>
        <w:rPr>
          <w:noProof/>
        </w:rPr>
        <w:fldChar w:fldCharType="end"/>
      </w:r>
    </w:p>
    <w:p w14:paraId="568E175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398510 \h </w:instrText>
      </w:r>
      <w:r>
        <w:rPr>
          <w:noProof/>
        </w:rPr>
      </w:r>
      <w:r>
        <w:rPr>
          <w:noProof/>
        </w:rPr>
        <w:fldChar w:fldCharType="separate"/>
      </w:r>
      <w:r>
        <w:rPr>
          <w:noProof/>
        </w:rPr>
        <w:t>43</w:t>
      </w:r>
      <w:r>
        <w:rPr>
          <w:noProof/>
        </w:rPr>
        <w:fldChar w:fldCharType="end"/>
      </w:r>
    </w:p>
    <w:p w14:paraId="242249F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398511 \h </w:instrText>
      </w:r>
      <w:r>
        <w:rPr>
          <w:noProof/>
        </w:rPr>
      </w:r>
      <w:r>
        <w:rPr>
          <w:noProof/>
        </w:rPr>
        <w:fldChar w:fldCharType="separate"/>
      </w:r>
      <w:r>
        <w:rPr>
          <w:noProof/>
        </w:rPr>
        <w:t>44</w:t>
      </w:r>
      <w:r>
        <w:rPr>
          <w:noProof/>
        </w:rPr>
        <w:fldChar w:fldCharType="end"/>
      </w:r>
    </w:p>
    <w:p w14:paraId="527D192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398512 \h </w:instrText>
      </w:r>
      <w:r>
        <w:rPr>
          <w:noProof/>
        </w:rPr>
      </w:r>
      <w:r>
        <w:rPr>
          <w:noProof/>
        </w:rPr>
        <w:fldChar w:fldCharType="separate"/>
      </w:r>
      <w:r>
        <w:rPr>
          <w:noProof/>
        </w:rPr>
        <w:t>45</w:t>
      </w:r>
      <w:r>
        <w:rPr>
          <w:noProof/>
        </w:rPr>
        <w:fldChar w:fldCharType="end"/>
      </w:r>
    </w:p>
    <w:p w14:paraId="243B718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398513 \h </w:instrText>
      </w:r>
      <w:r>
        <w:rPr>
          <w:noProof/>
        </w:rPr>
      </w:r>
      <w:r>
        <w:rPr>
          <w:noProof/>
        </w:rPr>
        <w:fldChar w:fldCharType="separate"/>
      </w:r>
      <w:r>
        <w:rPr>
          <w:noProof/>
        </w:rPr>
        <w:t>45</w:t>
      </w:r>
      <w:r>
        <w:rPr>
          <w:noProof/>
        </w:rPr>
        <w:fldChar w:fldCharType="end"/>
      </w:r>
    </w:p>
    <w:p w14:paraId="177FC30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398514 \h </w:instrText>
      </w:r>
      <w:r>
        <w:rPr>
          <w:noProof/>
        </w:rPr>
      </w:r>
      <w:r>
        <w:rPr>
          <w:noProof/>
        </w:rPr>
        <w:fldChar w:fldCharType="separate"/>
      </w:r>
      <w:r>
        <w:rPr>
          <w:noProof/>
        </w:rPr>
        <w:t>46</w:t>
      </w:r>
      <w:r>
        <w:rPr>
          <w:noProof/>
        </w:rPr>
        <w:fldChar w:fldCharType="end"/>
      </w:r>
    </w:p>
    <w:p w14:paraId="1B6AB69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398515 \h </w:instrText>
      </w:r>
      <w:r>
        <w:rPr>
          <w:noProof/>
        </w:rPr>
      </w:r>
      <w:r>
        <w:rPr>
          <w:noProof/>
        </w:rPr>
        <w:fldChar w:fldCharType="separate"/>
      </w:r>
      <w:r>
        <w:rPr>
          <w:noProof/>
        </w:rPr>
        <w:t>47</w:t>
      </w:r>
      <w:r>
        <w:rPr>
          <w:noProof/>
        </w:rPr>
        <w:fldChar w:fldCharType="end"/>
      </w:r>
    </w:p>
    <w:p w14:paraId="67EBBC2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398516 \h </w:instrText>
      </w:r>
      <w:r>
        <w:rPr>
          <w:noProof/>
        </w:rPr>
      </w:r>
      <w:r>
        <w:rPr>
          <w:noProof/>
        </w:rPr>
        <w:fldChar w:fldCharType="separate"/>
      </w:r>
      <w:r>
        <w:rPr>
          <w:noProof/>
        </w:rPr>
        <w:t>48</w:t>
      </w:r>
      <w:r>
        <w:rPr>
          <w:noProof/>
        </w:rPr>
        <w:fldChar w:fldCharType="end"/>
      </w:r>
    </w:p>
    <w:p w14:paraId="599D592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8F6B6A">
        <w:rPr>
          <w:noProof/>
          <w:vertAlign w:val="subscript"/>
        </w:rPr>
        <w:t>1</w:t>
      </w:r>
      <w:r>
        <w:rPr>
          <w:noProof/>
        </w:rPr>
        <w:t xml:space="preserve"> is the last common ancestor of A, B and C. Similarly, I</w:t>
      </w:r>
      <w:r w:rsidRPr="008F6B6A">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398517 \h </w:instrText>
      </w:r>
      <w:r>
        <w:rPr>
          <w:noProof/>
        </w:rPr>
      </w:r>
      <w:r>
        <w:rPr>
          <w:noProof/>
        </w:rPr>
        <w:fldChar w:fldCharType="separate"/>
      </w:r>
      <w:r>
        <w:rPr>
          <w:noProof/>
        </w:rPr>
        <w:t>50</w:t>
      </w:r>
      <w:r>
        <w:rPr>
          <w:noProof/>
        </w:rPr>
        <w:fldChar w:fldCharType="end"/>
      </w:r>
    </w:p>
    <w:p w14:paraId="047280E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 The phylogenetic relationships of the taxa in three domains of life hypothesis of Woese, Kandler, and Wheelis (1990). The number of species subsumed </w:t>
      </w:r>
      <w:r>
        <w:rPr>
          <w:noProof/>
        </w:rPr>
        <w:lastRenderedPageBreak/>
        <w:t>under each taxon is given in parenthesis. The tree adapted from Ebersberger et al. (2014).</w:t>
      </w:r>
      <w:r>
        <w:rPr>
          <w:noProof/>
        </w:rPr>
        <w:tab/>
      </w:r>
      <w:r>
        <w:rPr>
          <w:noProof/>
        </w:rPr>
        <w:fldChar w:fldCharType="begin"/>
      </w:r>
      <w:r>
        <w:rPr>
          <w:noProof/>
        </w:rPr>
        <w:instrText xml:space="preserve"> PAGEREF _Toc387398518 \h </w:instrText>
      </w:r>
      <w:r>
        <w:rPr>
          <w:noProof/>
        </w:rPr>
      </w:r>
      <w:r>
        <w:rPr>
          <w:noProof/>
        </w:rPr>
        <w:fldChar w:fldCharType="separate"/>
      </w:r>
      <w:r>
        <w:rPr>
          <w:noProof/>
        </w:rPr>
        <w:t>55</w:t>
      </w:r>
      <w:r>
        <w:rPr>
          <w:noProof/>
        </w:rPr>
        <w:fldChar w:fldCharType="end"/>
      </w:r>
    </w:p>
    <w:p w14:paraId="37C876F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8F6B6A">
        <w:rPr>
          <w:i/>
          <w:noProof/>
        </w:rPr>
        <w:t>Microsporidia 4</w:t>
      </w:r>
      <w:r>
        <w:rPr>
          <w:noProof/>
        </w:rPr>
        <w:t xml:space="preserve"> - the earliest branching microsporidia species. Gene C was present before the event that split microsporidia and other taxa but lost in the </w:t>
      </w:r>
      <w:r w:rsidRPr="008F6B6A">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398519 \h </w:instrText>
      </w:r>
      <w:r>
        <w:rPr>
          <w:noProof/>
        </w:rPr>
      </w:r>
      <w:r>
        <w:rPr>
          <w:noProof/>
        </w:rPr>
        <w:fldChar w:fldCharType="separate"/>
      </w:r>
      <w:r>
        <w:rPr>
          <w:noProof/>
        </w:rPr>
        <w:t>61</w:t>
      </w:r>
      <w:r>
        <w:rPr>
          <w:noProof/>
        </w:rPr>
        <w:fldChar w:fldCharType="end"/>
      </w:r>
    </w:p>
    <w:p w14:paraId="2089838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398520 \h </w:instrText>
      </w:r>
      <w:r>
        <w:rPr>
          <w:noProof/>
        </w:rPr>
      </w:r>
      <w:r>
        <w:rPr>
          <w:noProof/>
        </w:rPr>
        <w:fldChar w:fldCharType="separate"/>
      </w:r>
      <w:r>
        <w:rPr>
          <w:noProof/>
        </w:rPr>
        <w:t>65</w:t>
      </w:r>
      <w:r>
        <w:rPr>
          <w:noProof/>
        </w:rPr>
        <w:fldChar w:fldCharType="end"/>
      </w:r>
    </w:p>
    <w:p w14:paraId="5688A88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398521 \h </w:instrText>
      </w:r>
      <w:r>
        <w:rPr>
          <w:noProof/>
        </w:rPr>
      </w:r>
      <w:r>
        <w:rPr>
          <w:noProof/>
        </w:rPr>
        <w:fldChar w:fldCharType="separate"/>
      </w:r>
      <w:r>
        <w:rPr>
          <w:noProof/>
        </w:rPr>
        <w:t>66</w:t>
      </w:r>
      <w:r>
        <w:rPr>
          <w:noProof/>
        </w:rPr>
        <w:fldChar w:fldCharType="end"/>
      </w:r>
    </w:p>
    <w:p w14:paraId="53B69AB0"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398522 \h </w:instrText>
      </w:r>
      <w:r>
        <w:rPr>
          <w:noProof/>
        </w:rPr>
      </w:r>
      <w:r>
        <w:rPr>
          <w:noProof/>
        </w:rPr>
        <w:fldChar w:fldCharType="separate"/>
      </w:r>
      <w:r>
        <w:rPr>
          <w:noProof/>
        </w:rPr>
        <w:t>67</w:t>
      </w:r>
      <w:r>
        <w:rPr>
          <w:noProof/>
        </w:rPr>
        <w:fldChar w:fldCharType="end"/>
      </w:r>
    </w:p>
    <w:p w14:paraId="1F5922A3"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8F6B6A">
        <w:rPr>
          <w:i/>
          <w:noProof/>
        </w:rPr>
        <w:t>M.brevicollis</w:t>
      </w:r>
      <w:r>
        <w:rPr>
          <w:noProof/>
        </w:rPr>
        <w:t xml:space="preserve">, </w:t>
      </w:r>
      <w:r w:rsidRPr="008F6B6A">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398523 \h </w:instrText>
      </w:r>
      <w:r>
        <w:rPr>
          <w:noProof/>
        </w:rPr>
      </w:r>
      <w:r>
        <w:rPr>
          <w:noProof/>
        </w:rPr>
        <w:fldChar w:fldCharType="separate"/>
      </w:r>
      <w:r>
        <w:rPr>
          <w:noProof/>
        </w:rPr>
        <w:t>69</w:t>
      </w:r>
      <w:r>
        <w:rPr>
          <w:noProof/>
        </w:rPr>
        <w:fldChar w:fldCharType="end"/>
      </w:r>
    </w:p>
    <w:p w14:paraId="399292B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398524 \h </w:instrText>
      </w:r>
      <w:r>
        <w:rPr>
          <w:noProof/>
        </w:rPr>
      </w:r>
      <w:r>
        <w:rPr>
          <w:noProof/>
        </w:rPr>
        <w:fldChar w:fldCharType="separate"/>
      </w:r>
      <w:r>
        <w:rPr>
          <w:noProof/>
        </w:rPr>
        <w:t>71</w:t>
      </w:r>
      <w:r>
        <w:rPr>
          <w:noProof/>
        </w:rPr>
        <w:fldChar w:fldCharType="end"/>
      </w:r>
    </w:p>
    <w:p w14:paraId="47146075"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398525 \h </w:instrText>
      </w:r>
      <w:r>
        <w:rPr>
          <w:noProof/>
        </w:rPr>
      </w:r>
      <w:r>
        <w:rPr>
          <w:noProof/>
        </w:rPr>
        <w:fldChar w:fldCharType="separate"/>
      </w:r>
      <w:r>
        <w:rPr>
          <w:noProof/>
        </w:rPr>
        <w:t>73</w:t>
      </w:r>
      <w:r>
        <w:rPr>
          <w:noProof/>
        </w:rPr>
        <w:fldChar w:fldCharType="end"/>
      </w:r>
    </w:p>
    <w:p w14:paraId="73C555B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398526 \h </w:instrText>
      </w:r>
      <w:r>
        <w:rPr>
          <w:noProof/>
        </w:rPr>
      </w:r>
      <w:r>
        <w:rPr>
          <w:noProof/>
        </w:rPr>
        <w:fldChar w:fldCharType="separate"/>
      </w:r>
      <w:r>
        <w:rPr>
          <w:noProof/>
        </w:rPr>
        <w:t>74</w:t>
      </w:r>
      <w:r>
        <w:rPr>
          <w:noProof/>
        </w:rPr>
        <w:fldChar w:fldCharType="end"/>
      </w:r>
    </w:p>
    <w:p w14:paraId="74777A24"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398527 \h </w:instrText>
      </w:r>
      <w:r>
        <w:rPr>
          <w:noProof/>
        </w:rPr>
      </w:r>
      <w:r>
        <w:rPr>
          <w:noProof/>
        </w:rPr>
        <w:fldChar w:fldCharType="separate"/>
      </w:r>
      <w:r>
        <w:rPr>
          <w:noProof/>
        </w:rPr>
        <w:t>75</w:t>
      </w:r>
      <w:r>
        <w:rPr>
          <w:noProof/>
        </w:rPr>
        <w:fldChar w:fldCharType="end"/>
      </w:r>
    </w:p>
    <w:p w14:paraId="2695BDB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398528 \h </w:instrText>
      </w:r>
      <w:r>
        <w:rPr>
          <w:noProof/>
        </w:rPr>
      </w:r>
      <w:r>
        <w:rPr>
          <w:noProof/>
        </w:rPr>
        <w:fldChar w:fldCharType="separate"/>
      </w:r>
      <w:r>
        <w:rPr>
          <w:noProof/>
        </w:rPr>
        <w:t>76</w:t>
      </w:r>
      <w:r>
        <w:rPr>
          <w:noProof/>
        </w:rPr>
        <w:fldChar w:fldCharType="end"/>
      </w:r>
    </w:p>
    <w:p w14:paraId="599C4BC8"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398529 \h </w:instrText>
      </w:r>
      <w:r>
        <w:rPr>
          <w:noProof/>
        </w:rPr>
      </w:r>
      <w:r>
        <w:rPr>
          <w:noProof/>
        </w:rPr>
        <w:fldChar w:fldCharType="separate"/>
      </w:r>
      <w:r>
        <w:rPr>
          <w:noProof/>
        </w:rPr>
        <w:t>77</w:t>
      </w:r>
      <w:r>
        <w:rPr>
          <w:noProof/>
        </w:rPr>
        <w:fldChar w:fldCharType="end"/>
      </w:r>
    </w:p>
    <w:p w14:paraId="5C140ED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398530 \h </w:instrText>
      </w:r>
      <w:r>
        <w:rPr>
          <w:noProof/>
        </w:rPr>
      </w:r>
      <w:r>
        <w:rPr>
          <w:noProof/>
        </w:rPr>
        <w:fldChar w:fldCharType="separate"/>
      </w:r>
      <w:r>
        <w:rPr>
          <w:noProof/>
        </w:rPr>
        <w:t>78</w:t>
      </w:r>
      <w:r>
        <w:rPr>
          <w:noProof/>
        </w:rPr>
        <w:fldChar w:fldCharType="end"/>
      </w:r>
    </w:p>
    <w:p w14:paraId="088B6B5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8F6B6A">
        <w:rPr>
          <w:i/>
          <w:noProof/>
        </w:rPr>
        <w:t>E.cuniculi</w:t>
      </w:r>
      <w:r>
        <w:rPr>
          <w:noProof/>
        </w:rPr>
        <w:t xml:space="preserve">, </w:t>
      </w:r>
      <w:r w:rsidRPr="008F6B6A">
        <w:rPr>
          <w:i/>
          <w:noProof/>
        </w:rPr>
        <w:t>E.hellem</w:t>
      </w:r>
      <w:r>
        <w:rPr>
          <w:noProof/>
        </w:rPr>
        <w:t xml:space="preserve">, </w:t>
      </w:r>
      <w:r w:rsidRPr="008F6B6A">
        <w:rPr>
          <w:i/>
          <w:noProof/>
        </w:rPr>
        <w:t>E.intestinalis</w:t>
      </w:r>
      <w:r>
        <w:rPr>
          <w:noProof/>
        </w:rPr>
        <w:t xml:space="preserve"> and </w:t>
      </w:r>
      <w:r w:rsidRPr="008F6B6A">
        <w:rPr>
          <w:i/>
          <w:noProof/>
        </w:rPr>
        <w:t>N.ceranae</w:t>
      </w:r>
      <w:r>
        <w:rPr>
          <w:noProof/>
        </w:rPr>
        <w:t>.</w:t>
      </w:r>
      <w:r>
        <w:rPr>
          <w:noProof/>
        </w:rPr>
        <w:tab/>
      </w:r>
      <w:r>
        <w:rPr>
          <w:noProof/>
        </w:rPr>
        <w:fldChar w:fldCharType="begin"/>
      </w:r>
      <w:r>
        <w:rPr>
          <w:noProof/>
        </w:rPr>
        <w:instrText xml:space="preserve"> PAGEREF _Toc387398531 \h </w:instrText>
      </w:r>
      <w:r>
        <w:rPr>
          <w:noProof/>
        </w:rPr>
      </w:r>
      <w:r>
        <w:rPr>
          <w:noProof/>
        </w:rPr>
        <w:fldChar w:fldCharType="separate"/>
      </w:r>
      <w:r>
        <w:rPr>
          <w:noProof/>
        </w:rPr>
        <w:t>78</w:t>
      </w:r>
      <w:r>
        <w:rPr>
          <w:noProof/>
        </w:rPr>
        <w:fldChar w:fldCharType="end"/>
      </w:r>
    </w:p>
    <w:p w14:paraId="67A1926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8F6B6A">
        <w:rPr>
          <w:i/>
          <w:noProof/>
        </w:rPr>
        <w:t>E.cuniculi</w:t>
      </w:r>
      <w:r>
        <w:rPr>
          <w:noProof/>
        </w:rPr>
        <w:t xml:space="preserve">, </w:t>
      </w:r>
      <w:r w:rsidRPr="008F6B6A">
        <w:rPr>
          <w:i/>
          <w:noProof/>
        </w:rPr>
        <w:t>E.hellem</w:t>
      </w:r>
      <w:r>
        <w:rPr>
          <w:noProof/>
        </w:rPr>
        <w:t xml:space="preserve">, </w:t>
      </w:r>
      <w:r w:rsidRPr="008F6B6A">
        <w:rPr>
          <w:i/>
          <w:noProof/>
        </w:rPr>
        <w:t>E.intestinali</w:t>
      </w:r>
      <w:r>
        <w:rPr>
          <w:noProof/>
        </w:rPr>
        <w:t xml:space="preserve"> and </w:t>
      </w:r>
      <w:r w:rsidRPr="008F6B6A">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398532 \h </w:instrText>
      </w:r>
      <w:r>
        <w:rPr>
          <w:noProof/>
        </w:rPr>
      </w:r>
      <w:r>
        <w:rPr>
          <w:noProof/>
        </w:rPr>
        <w:fldChar w:fldCharType="separate"/>
      </w:r>
      <w:r>
        <w:rPr>
          <w:noProof/>
        </w:rPr>
        <w:t>79</w:t>
      </w:r>
      <w:r>
        <w:rPr>
          <w:noProof/>
        </w:rPr>
        <w:fldChar w:fldCharType="end"/>
      </w:r>
    </w:p>
    <w:p w14:paraId="3C7AD3F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398533 \h </w:instrText>
      </w:r>
      <w:r>
        <w:rPr>
          <w:noProof/>
        </w:rPr>
      </w:r>
      <w:r>
        <w:rPr>
          <w:noProof/>
        </w:rPr>
        <w:fldChar w:fldCharType="separate"/>
      </w:r>
      <w:r>
        <w:rPr>
          <w:noProof/>
        </w:rPr>
        <w:t>80</w:t>
      </w:r>
      <w:r>
        <w:rPr>
          <w:noProof/>
        </w:rPr>
        <w:fldChar w:fldCharType="end"/>
      </w:r>
    </w:p>
    <w:p w14:paraId="4F233E7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398534 \h </w:instrText>
      </w:r>
      <w:r>
        <w:rPr>
          <w:noProof/>
        </w:rPr>
      </w:r>
      <w:r>
        <w:rPr>
          <w:noProof/>
        </w:rPr>
        <w:fldChar w:fldCharType="separate"/>
      </w:r>
      <w:r>
        <w:rPr>
          <w:noProof/>
        </w:rPr>
        <w:t>82</w:t>
      </w:r>
      <w:r>
        <w:rPr>
          <w:noProof/>
        </w:rPr>
        <w:fldChar w:fldCharType="end"/>
      </w:r>
    </w:p>
    <w:p w14:paraId="162045D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8F6B6A">
        <w:rPr>
          <w:i/>
          <w:noProof/>
        </w:rPr>
        <w:t>E.hellem</w:t>
      </w:r>
      <w:r>
        <w:rPr>
          <w:noProof/>
        </w:rPr>
        <w:t xml:space="preserve"> and </w:t>
      </w:r>
      <w:r w:rsidRPr="008F6B6A">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398535 \h </w:instrText>
      </w:r>
      <w:r>
        <w:rPr>
          <w:noProof/>
        </w:rPr>
      </w:r>
      <w:r>
        <w:rPr>
          <w:noProof/>
        </w:rPr>
        <w:fldChar w:fldCharType="separate"/>
      </w:r>
      <w:r>
        <w:rPr>
          <w:noProof/>
        </w:rPr>
        <w:t>83</w:t>
      </w:r>
      <w:r>
        <w:rPr>
          <w:noProof/>
        </w:rPr>
        <w:fldChar w:fldCharType="end"/>
      </w:r>
    </w:p>
    <w:p w14:paraId="6F24A83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398536 \h </w:instrText>
      </w:r>
      <w:r>
        <w:rPr>
          <w:noProof/>
        </w:rPr>
      </w:r>
      <w:r>
        <w:rPr>
          <w:noProof/>
        </w:rPr>
        <w:fldChar w:fldCharType="separate"/>
      </w:r>
      <w:r>
        <w:rPr>
          <w:noProof/>
        </w:rPr>
        <w:t>84</w:t>
      </w:r>
      <w:r>
        <w:rPr>
          <w:noProof/>
        </w:rPr>
        <w:fldChar w:fldCharType="end"/>
      </w:r>
    </w:p>
    <w:p w14:paraId="6C572983"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8F6B6A">
        <w:rPr>
          <w:i/>
          <w:noProof/>
        </w:rPr>
        <w:t>E.hellem</w:t>
      </w:r>
      <w:r>
        <w:rPr>
          <w:noProof/>
        </w:rPr>
        <w:t xml:space="preserve"> protein (enche_5516_1:EHEL_100430) and its ortholog (chltr_5669_1:1220) of the bacteria </w:t>
      </w:r>
      <w:r w:rsidRPr="008F6B6A">
        <w:rPr>
          <w:i/>
          <w:noProof/>
        </w:rPr>
        <w:t>Chlamydia trachomatis</w:t>
      </w:r>
      <w:r>
        <w:rPr>
          <w:noProof/>
        </w:rPr>
        <w:t>.</w:t>
      </w:r>
      <w:r>
        <w:rPr>
          <w:noProof/>
        </w:rPr>
        <w:tab/>
      </w:r>
      <w:r>
        <w:rPr>
          <w:noProof/>
        </w:rPr>
        <w:fldChar w:fldCharType="begin"/>
      </w:r>
      <w:r>
        <w:rPr>
          <w:noProof/>
        </w:rPr>
        <w:instrText xml:space="preserve"> PAGEREF _Toc387398537 \h </w:instrText>
      </w:r>
      <w:r>
        <w:rPr>
          <w:noProof/>
        </w:rPr>
      </w:r>
      <w:r>
        <w:rPr>
          <w:noProof/>
        </w:rPr>
        <w:fldChar w:fldCharType="separate"/>
      </w:r>
      <w:r>
        <w:rPr>
          <w:noProof/>
        </w:rPr>
        <w:t>84</w:t>
      </w:r>
      <w:r>
        <w:rPr>
          <w:noProof/>
        </w:rPr>
        <w:fldChar w:fldCharType="end"/>
      </w:r>
    </w:p>
    <w:p w14:paraId="66E0827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398538 \h </w:instrText>
      </w:r>
      <w:r>
        <w:rPr>
          <w:noProof/>
        </w:rPr>
      </w:r>
      <w:r>
        <w:rPr>
          <w:noProof/>
        </w:rPr>
        <w:fldChar w:fldCharType="separate"/>
      </w:r>
      <w:r>
        <w:rPr>
          <w:noProof/>
        </w:rPr>
        <w:t>85</w:t>
      </w:r>
      <w:r>
        <w:rPr>
          <w:noProof/>
        </w:rPr>
        <w:fldChar w:fldCharType="end"/>
      </w:r>
    </w:p>
    <w:p w14:paraId="4DF932F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398539 \h </w:instrText>
      </w:r>
      <w:r>
        <w:rPr>
          <w:noProof/>
        </w:rPr>
      </w:r>
      <w:r>
        <w:rPr>
          <w:noProof/>
        </w:rPr>
        <w:fldChar w:fldCharType="separate"/>
      </w:r>
      <w:r>
        <w:rPr>
          <w:noProof/>
        </w:rPr>
        <w:t>86</w:t>
      </w:r>
      <w:r>
        <w:rPr>
          <w:noProof/>
        </w:rPr>
        <w:fldChar w:fldCharType="end"/>
      </w:r>
    </w:p>
    <w:p w14:paraId="6C262378"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398540 \h </w:instrText>
      </w:r>
      <w:r>
        <w:rPr>
          <w:noProof/>
        </w:rPr>
      </w:r>
      <w:r>
        <w:rPr>
          <w:noProof/>
        </w:rPr>
        <w:fldChar w:fldCharType="separate"/>
      </w:r>
      <w:r>
        <w:rPr>
          <w:noProof/>
        </w:rPr>
        <w:t>145</w:t>
      </w:r>
      <w:r>
        <w:rPr>
          <w:noProof/>
        </w:rPr>
        <w:fldChar w:fldCharType="end"/>
      </w:r>
    </w:p>
    <w:p w14:paraId="0E2BB3B3"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398541 \h </w:instrText>
      </w:r>
      <w:r>
        <w:rPr>
          <w:noProof/>
        </w:rPr>
      </w:r>
      <w:r>
        <w:rPr>
          <w:noProof/>
        </w:rPr>
        <w:fldChar w:fldCharType="separate"/>
      </w:r>
      <w:r>
        <w:rPr>
          <w:noProof/>
        </w:rPr>
        <w:t>145</w:t>
      </w:r>
      <w:r>
        <w:rPr>
          <w:noProof/>
        </w:rPr>
        <w:fldChar w:fldCharType="end"/>
      </w:r>
    </w:p>
    <w:p w14:paraId="3D998C4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398542 \h </w:instrText>
      </w:r>
      <w:r>
        <w:rPr>
          <w:noProof/>
        </w:rPr>
      </w:r>
      <w:r>
        <w:rPr>
          <w:noProof/>
        </w:rPr>
        <w:fldChar w:fldCharType="separate"/>
      </w:r>
      <w:r>
        <w:rPr>
          <w:noProof/>
        </w:rPr>
        <w:t>146</w:t>
      </w:r>
      <w:r>
        <w:rPr>
          <w:noProof/>
        </w:rPr>
        <w:fldChar w:fldCharType="end"/>
      </w:r>
    </w:p>
    <w:p w14:paraId="46A8619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98543 \h </w:instrText>
      </w:r>
      <w:r>
        <w:rPr>
          <w:noProof/>
        </w:rPr>
      </w:r>
      <w:r>
        <w:rPr>
          <w:noProof/>
        </w:rPr>
        <w:fldChar w:fldCharType="separate"/>
      </w:r>
      <w:r>
        <w:rPr>
          <w:noProof/>
        </w:rPr>
        <w:t>146</w:t>
      </w:r>
      <w:r>
        <w:rPr>
          <w:noProof/>
        </w:rPr>
        <w:fldChar w:fldCharType="end"/>
      </w:r>
    </w:p>
    <w:p w14:paraId="44B545E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98544 \h </w:instrText>
      </w:r>
      <w:r>
        <w:rPr>
          <w:noProof/>
        </w:rPr>
      </w:r>
      <w:r>
        <w:rPr>
          <w:noProof/>
        </w:rPr>
        <w:fldChar w:fldCharType="separate"/>
      </w:r>
      <w:r>
        <w:rPr>
          <w:noProof/>
        </w:rPr>
        <w:t>147</w:t>
      </w:r>
      <w:r>
        <w:rPr>
          <w:noProof/>
        </w:rPr>
        <w:fldChar w:fldCharType="end"/>
      </w:r>
    </w:p>
    <w:p w14:paraId="7947C3D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98545 \h </w:instrText>
      </w:r>
      <w:r>
        <w:rPr>
          <w:noProof/>
        </w:rPr>
      </w:r>
      <w:r>
        <w:rPr>
          <w:noProof/>
        </w:rPr>
        <w:fldChar w:fldCharType="separate"/>
      </w:r>
      <w:r>
        <w:rPr>
          <w:noProof/>
        </w:rPr>
        <w:t>147</w:t>
      </w:r>
      <w:r>
        <w:rPr>
          <w:noProof/>
        </w:rPr>
        <w:fldChar w:fldCharType="end"/>
      </w:r>
    </w:p>
    <w:p w14:paraId="5132461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98546 \h </w:instrText>
      </w:r>
      <w:r>
        <w:rPr>
          <w:noProof/>
        </w:rPr>
      </w:r>
      <w:r>
        <w:rPr>
          <w:noProof/>
        </w:rPr>
        <w:fldChar w:fldCharType="separate"/>
      </w:r>
      <w:r>
        <w:rPr>
          <w:noProof/>
        </w:rPr>
        <w:t>148</w:t>
      </w:r>
      <w:r>
        <w:rPr>
          <w:noProof/>
        </w:rPr>
        <w:fldChar w:fldCharType="end"/>
      </w:r>
    </w:p>
    <w:p w14:paraId="10B88301"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8F6B6A">
        <w:rPr>
          <w:i/>
          <w:noProof/>
        </w:rPr>
        <w:t>E.cuniculi</w:t>
      </w:r>
      <w:r>
        <w:rPr>
          <w:noProof/>
        </w:rPr>
        <w:t xml:space="preserve">, purple for </w:t>
      </w:r>
      <w:r w:rsidRPr="008F6B6A">
        <w:rPr>
          <w:i/>
          <w:noProof/>
        </w:rPr>
        <w:t>E.hellem</w:t>
      </w:r>
      <w:r>
        <w:rPr>
          <w:noProof/>
        </w:rPr>
        <w:t xml:space="preserve">, pink for </w:t>
      </w:r>
      <w:r w:rsidRPr="008F6B6A">
        <w:rPr>
          <w:i/>
          <w:noProof/>
        </w:rPr>
        <w:t>E.intestinalis</w:t>
      </w:r>
      <w:r>
        <w:rPr>
          <w:noProof/>
        </w:rPr>
        <w:t xml:space="preserve">, light green for </w:t>
      </w:r>
      <w:r w:rsidRPr="008F6B6A">
        <w:rPr>
          <w:i/>
          <w:noProof/>
        </w:rPr>
        <w:t>N.ceranae</w:t>
      </w:r>
      <w:r>
        <w:rPr>
          <w:noProof/>
        </w:rPr>
        <w:t xml:space="preserve"> and yellow for </w:t>
      </w:r>
      <w:r w:rsidRPr="008F6B6A">
        <w:rPr>
          <w:i/>
          <w:noProof/>
        </w:rPr>
        <w:t>S.cerevisiae</w:t>
      </w:r>
      <w:r>
        <w:rPr>
          <w:noProof/>
        </w:rPr>
        <w:t>.</w:t>
      </w:r>
      <w:r>
        <w:rPr>
          <w:noProof/>
        </w:rPr>
        <w:tab/>
      </w:r>
      <w:r>
        <w:rPr>
          <w:noProof/>
        </w:rPr>
        <w:fldChar w:fldCharType="begin"/>
      </w:r>
      <w:r>
        <w:rPr>
          <w:noProof/>
        </w:rPr>
        <w:instrText xml:space="preserve"> PAGEREF _Toc387398547 \h </w:instrText>
      </w:r>
      <w:r>
        <w:rPr>
          <w:noProof/>
        </w:rPr>
      </w:r>
      <w:r>
        <w:rPr>
          <w:noProof/>
        </w:rPr>
        <w:fldChar w:fldCharType="separate"/>
      </w:r>
      <w:r>
        <w:rPr>
          <w:noProof/>
        </w:rPr>
        <w:t>149</w:t>
      </w:r>
      <w:r>
        <w:rPr>
          <w:noProof/>
        </w:rPr>
        <w:fldChar w:fldCharType="end"/>
      </w:r>
    </w:p>
    <w:p w14:paraId="1186873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8F6B6A">
        <w:rPr>
          <w:i/>
          <w:noProof/>
        </w:rPr>
        <w:t>E.cuniculi</w:t>
      </w:r>
      <w:r>
        <w:rPr>
          <w:noProof/>
        </w:rPr>
        <w:t xml:space="preserve">, </w:t>
      </w:r>
      <w:r w:rsidRPr="008F6B6A">
        <w:rPr>
          <w:i/>
          <w:noProof/>
        </w:rPr>
        <w:t>E.hellem</w:t>
      </w:r>
      <w:r>
        <w:rPr>
          <w:noProof/>
        </w:rPr>
        <w:t xml:space="preserve">, </w:t>
      </w:r>
      <w:r w:rsidRPr="008F6B6A">
        <w:rPr>
          <w:i/>
          <w:noProof/>
        </w:rPr>
        <w:t>E.intestinalis</w:t>
      </w:r>
      <w:r>
        <w:rPr>
          <w:noProof/>
        </w:rPr>
        <w:t xml:space="preserve"> and </w:t>
      </w:r>
      <w:r w:rsidRPr="008F6B6A">
        <w:rPr>
          <w:i/>
          <w:noProof/>
        </w:rPr>
        <w:t>N.ceranae</w:t>
      </w:r>
      <w:r>
        <w:rPr>
          <w:noProof/>
        </w:rPr>
        <w:t>. Image obtained from KEGG Mapper.</w:t>
      </w:r>
      <w:r>
        <w:rPr>
          <w:noProof/>
        </w:rPr>
        <w:tab/>
      </w:r>
      <w:r>
        <w:rPr>
          <w:noProof/>
        </w:rPr>
        <w:fldChar w:fldCharType="begin"/>
      </w:r>
      <w:r>
        <w:rPr>
          <w:noProof/>
        </w:rPr>
        <w:instrText xml:space="preserve"> PAGEREF _Toc387398548 \h </w:instrText>
      </w:r>
      <w:r>
        <w:rPr>
          <w:noProof/>
        </w:rPr>
      </w:r>
      <w:r>
        <w:rPr>
          <w:noProof/>
        </w:rPr>
        <w:fldChar w:fldCharType="separate"/>
      </w:r>
      <w:r>
        <w:rPr>
          <w:noProof/>
        </w:rPr>
        <w:t>150</w:t>
      </w:r>
      <w:r>
        <w:rPr>
          <w:noProof/>
        </w:rPr>
        <w:fldChar w:fldCharType="end"/>
      </w:r>
    </w:p>
    <w:p w14:paraId="70FF331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8F6B6A">
        <w:rPr>
          <w:i/>
          <w:noProof/>
        </w:rPr>
        <w:t>E.cuniculi</w:t>
      </w:r>
      <w:r>
        <w:rPr>
          <w:noProof/>
        </w:rPr>
        <w:t xml:space="preserve">, </w:t>
      </w:r>
      <w:r w:rsidRPr="008F6B6A">
        <w:rPr>
          <w:i/>
          <w:noProof/>
        </w:rPr>
        <w:t>E.hellem</w:t>
      </w:r>
      <w:r>
        <w:rPr>
          <w:noProof/>
        </w:rPr>
        <w:t xml:space="preserve">, </w:t>
      </w:r>
      <w:r w:rsidRPr="008F6B6A">
        <w:rPr>
          <w:i/>
          <w:noProof/>
        </w:rPr>
        <w:t>E.intestinalis</w:t>
      </w:r>
      <w:r>
        <w:rPr>
          <w:noProof/>
        </w:rPr>
        <w:t xml:space="preserve"> and </w:t>
      </w:r>
      <w:r w:rsidRPr="008F6B6A">
        <w:rPr>
          <w:i/>
          <w:noProof/>
        </w:rPr>
        <w:t>N.ceranae</w:t>
      </w:r>
      <w:r>
        <w:rPr>
          <w:noProof/>
        </w:rPr>
        <w:t>. Image obtained from KEGG Mapper.</w:t>
      </w:r>
      <w:r>
        <w:rPr>
          <w:noProof/>
        </w:rPr>
        <w:tab/>
      </w:r>
      <w:r>
        <w:rPr>
          <w:noProof/>
        </w:rPr>
        <w:fldChar w:fldCharType="begin"/>
      </w:r>
      <w:r>
        <w:rPr>
          <w:noProof/>
        </w:rPr>
        <w:instrText xml:space="preserve"> PAGEREF _Toc387398549 \h </w:instrText>
      </w:r>
      <w:r>
        <w:rPr>
          <w:noProof/>
        </w:rPr>
      </w:r>
      <w:r>
        <w:rPr>
          <w:noProof/>
        </w:rPr>
        <w:fldChar w:fldCharType="separate"/>
      </w:r>
      <w:r>
        <w:rPr>
          <w:noProof/>
        </w:rPr>
        <w:t>151</w:t>
      </w:r>
      <w:r>
        <w:rPr>
          <w:noProof/>
        </w:rPr>
        <w:fldChar w:fldCharType="end"/>
      </w:r>
    </w:p>
    <w:p w14:paraId="09588DF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8F6B6A">
        <w:rPr>
          <w:i/>
          <w:noProof/>
        </w:rPr>
        <w:t>E.cuniculi</w:t>
      </w:r>
      <w:r>
        <w:rPr>
          <w:noProof/>
        </w:rPr>
        <w:t xml:space="preserve">, </w:t>
      </w:r>
      <w:r w:rsidRPr="008F6B6A">
        <w:rPr>
          <w:i/>
          <w:noProof/>
        </w:rPr>
        <w:t>E.hellem</w:t>
      </w:r>
      <w:r>
        <w:rPr>
          <w:noProof/>
        </w:rPr>
        <w:t xml:space="preserve">, </w:t>
      </w:r>
      <w:r w:rsidRPr="008F6B6A">
        <w:rPr>
          <w:i/>
          <w:noProof/>
        </w:rPr>
        <w:t>E.intestinalis</w:t>
      </w:r>
      <w:r>
        <w:rPr>
          <w:noProof/>
        </w:rPr>
        <w:t xml:space="preserve"> and </w:t>
      </w:r>
      <w:r w:rsidRPr="008F6B6A">
        <w:rPr>
          <w:i/>
          <w:noProof/>
        </w:rPr>
        <w:t>N.ceranae</w:t>
      </w:r>
      <w:r>
        <w:rPr>
          <w:noProof/>
        </w:rPr>
        <w:t>. Image obtained from KEGG Mapper.</w:t>
      </w:r>
      <w:r>
        <w:rPr>
          <w:noProof/>
        </w:rPr>
        <w:tab/>
      </w:r>
      <w:r>
        <w:rPr>
          <w:noProof/>
        </w:rPr>
        <w:fldChar w:fldCharType="begin"/>
      </w:r>
      <w:r>
        <w:rPr>
          <w:noProof/>
        </w:rPr>
        <w:instrText xml:space="preserve"> PAGEREF _Toc387398550 \h </w:instrText>
      </w:r>
      <w:r>
        <w:rPr>
          <w:noProof/>
        </w:rPr>
      </w:r>
      <w:r>
        <w:rPr>
          <w:noProof/>
        </w:rPr>
        <w:fldChar w:fldCharType="separate"/>
      </w:r>
      <w:r>
        <w:rPr>
          <w:noProof/>
        </w:rPr>
        <w:t>152</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9" w:name="_Toc384627473"/>
      <w:bookmarkStart w:id="10" w:name="_Toc387400348"/>
      <w:r w:rsidRPr="00FC6093">
        <w:lastRenderedPageBreak/>
        <w:t>List of Tables</w:t>
      </w:r>
      <w:bookmarkEnd w:id="9"/>
      <w:bookmarkEnd w:id="10"/>
    </w:p>
    <w:p w14:paraId="3CFA967A" w14:textId="77777777" w:rsidR="00BD532F" w:rsidRPr="00BD532F" w:rsidRDefault="00BD532F" w:rsidP="00BD532F"/>
    <w:p w14:paraId="3E2A2269" w14:textId="77777777" w:rsidR="00B12D09"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B12D09">
        <w:rPr>
          <w:noProof/>
        </w:rPr>
        <w:t>Table 3</w:t>
      </w:r>
      <w:r w:rsidR="00B12D09">
        <w:rPr>
          <w:noProof/>
        </w:rPr>
        <w:noBreakHyphen/>
        <w:t>1: Recall, precision and F1-score of HamFAS in comparison to BlastKOALA and KAAS. Second column shows values of HamFAS after filtering the orthology assignment with InParanoid's orthologs.</w:t>
      </w:r>
      <w:r w:rsidR="00B12D09">
        <w:rPr>
          <w:noProof/>
        </w:rPr>
        <w:tab/>
      </w:r>
      <w:r w:rsidR="00B12D09">
        <w:rPr>
          <w:noProof/>
        </w:rPr>
        <w:fldChar w:fldCharType="begin"/>
      </w:r>
      <w:r w:rsidR="00B12D09">
        <w:rPr>
          <w:noProof/>
        </w:rPr>
        <w:instrText xml:space="preserve"> PAGEREF _Toc387398551 \h </w:instrText>
      </w:r>
      <w:r w:rsidR="00B12D09">
        <w:rPr>
          <w:noProof/>
        </w:rPr>
      </w:r>
      <w:r w:rsidR="00B12D09">
        <w:rPr>
          <w:noProof/>
        </w:rPr>
        <w:fldChar w:fldCharType="separate"/>
      </w:r>
      <w:r w:rsidR="00B12D09">
        <w:rPr>
          <w:noProof/>
        </w:rPr>
        <w:t>40</w:t>
      </w:r>
      <w:r w:rsidR="00B12D09">
        <w:rPr>
          <w:noProof/>
        </w:rPr>
        <w:fldChar w:fldCharType="end"/>
      </w:r>
    </w:p>
    <w:p w14:paraId="7176F1D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398552 \h </w:instrText>
      </w:r>
      <w:r>
        <w:rPr>
          <w:noProof/>
        </w:rPr>
      </w:r>
      <w:r>
        <w:rPr>
          <w:noProof/>
        </w:rPr>
        <w:fldChar w:fldCharType="separate"/>
      </w:r>
      <w:r>
        <w:rPr>
          <w:noProof/>
        </w:rPr>
        <w:t>42</w:t>
      </w:r>
      <w:r>
        <w:rPr>
          <w:noProof/>
        </w:rPr>
        <w:fldChar w:fldCharType="end"/>
      </w:r>
    </w:p>
    <w:p w14:paraId="7B2944F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398553 \h </w:instrText>
      </w:r>
      <w:r>
        <w:rPr>
          <w:noProof/>
        </w:rPr>
      </w:r>
      <w:r>
        <w:rPr>
          <w:noProof/>
        </w:rPr>
        <w:fldChar w:fldCharType="separate"/>
      </w:r>
      <w:r>
        <w:rPr>
          <w:noProof/>
        </w:rPr>
        <w:t>52</w:t>
      </w:r>
      <w:r>
        <w:rPr>
          <w:noProof/>
        </w:rPr>
        <w:fldChar w:fldCharType="end"/>
      </w:r>
    </w:p>
    <w:p w14:paraId="79485D1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398554 \h </w:instrText>
      </w:r>
      <w:r>
        <w:rPr>
          <w:noProof/>
        </w:rPr>
      </w:r>
      <w:r>
        <w:rPr>
          <w:noProof/>
        </w:rPr>
        <w:fldChar w:fldCharType="separate"/>
      </w:r>
      <w:r>
        <w:rPr>
          <w:noProof/>
        </w:rPr>
        <w:t>53</w:t>
      </w:r>
      <w:r>
        <w:rPr>
          <w:noProof/>
        </w:rPr>
        <w:fldChar w:fldCharType="end"/>
      </w:r>
    </w:p>
    <w:p w14:paraId="6827808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398555 \h </w:instrText>
      </w:r>
      <w:r>
        <w:rPr>
          <w:noProof/>
        </w:rPr>
      </w:r>
      <w:r>
        <w:rPr>
          <w:noProof/>
        </w:rPr>
        <w:fldChar w:fldCharType="separate"/>
      </w:r>
      <w:r>
        <w:rPr>
          <w:noProof/>
        </w:rPr>
        <w:t>55</w:t>
      </w:r>
      <w:r>
        <w:rPr>
          <w:noProof/>
        </w:rPr>
        <w:fldChar w:fldCharType="end"/>
      </w:r>
    </w:p>
    <w:p w14:paraId="4E7AF17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398556 \h </w:instrText>
      </w:r>
      <w:r>
        <w:rPr>
          <w:noProof/>
        </w:rPr>
      </w:r>
      <w:r>
        <w:rPr>
          <w:noProof/>
        </w:rPr>
        <w:fldChar w:fldCharType="separate"/>
      </w:r>
      <w:r>
        <w:rPr>
          <w:noProof/>
        </w:rPr>
        <w:t>72</w:t>
      </w:r>
      <w:r>
        <w:rPr>
          <w:noProof/>
        </w:rPr>
        <w:fldChar w:fldCharType="end"/>
      </w:r>
    </w:p>
    <w:p w14:paraId="5D8F53E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398557 \h </w:instrText>
      </w:r>
      <w:r>
        <w:rPr>
          <w:noProof/>
        </w:rPr>
      </w:r>
      <w:r>
        <w:rPr>
          <w:noProof/>
        </w:rPr>
        <w:fldChar w:fldCharType="separate"/>
      </w:r>
      <w:r>
        <w:rPr>
          <w:noProof/>
        </w:rPr>
        <w:t>75</w:t>
      </w:r>
      <w:r>
        <w:rPr>
          <w:noProof/>
        </w:rPr>
        <w:fldChar w:fldCharType="end"/>
      </w:r>
    </w:p>
    <w:p w14:paraId="5E938D2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398558 \h </w:instrText>
      </w:r>
      <w:r>
        <w:rPr>
          <w:noProof/>
        </w:rPr>
      </w:r>
      <w:r>
        <w:rPr>
          <w:noProof/>
        </w:rPr>
        <w:fldChar w:fldCharType="separate"/>
      </w:r>
      <w:r>
        <w:rPr>
          <w:noProof/>
        </w:rPr>
        <w:t>75</w:t>
      </w:r>
      <w:r>
        <w:rPr>
          <w:noProof/>
        </w:rPr>
        <w:fldChar w:fldCharType="end"/>
      </w:r>
    </w:p>
    <w:p w14:paraId="5D9BEEA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398559 \h </w:instrText>
      </w:r>
      <w:r>
        <w:rPr>
          <w:noProof/>
        </w:rPr>
      </w:r>
      <w:r>
        <w:rPr>
          <w:noProof/>
        </w:rPr>
        <w:fldChar w:fldCharType="separate"/>
      </w:r>
      <w:r>
        <w:rPr>
          <w:noProof/>
        </w:rPr>
        <w:t>81</w:t>
      </w:r>
      <w:r>
        <w:rPr>
          <w:noProof/>
        </w:rPr>
        <w:fldChar w:fldCharType="end"/>
      </w:r>
    </w:p>
    <w:p w14:paraId="421E9D4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398560 \h </w:instrText>
      </w:r>
      <w:r>
        <w:rPr>
          <w:noProof/>
        </w:rPr>
      </w:r>
      <w:r>
        <w:rPr>
          <w:noProof/>
        </w:rPr>
        <w:fldChar w:fldCharType="separate"/>
      </w:r>
      <w:r>
        <w:rPr>
          <w:noProof/>
        </w:rPr>
        <w:t>115</w:t>
      </w:r>
      <w:r>
        <w:rPr>
          <w:noProof/>
        </w:rPr>
        <w:fldChar w:fldCharType="end"/>
      </w:r>
    </w:p>
    <w:p w14:paraId="2B84CA98"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398561 \h </w:instrText>
      </w:r>
      <w:r>
        <w:rPr>
          <w:noProof/>
        </w:rPr>
      </w:r>
      <w:r>
        <w:rPr>
          <w:noProof/>
        </w:rPr>
        <w:fldChar w:fldCharType="separate"/>
      </w:r>
      <w:r>
        <w:rPr>
          <w:noProof/>
        </w:rPr>
        <w:t>135</w:t>
      </w:r>
      <w:r>
        <w:rPr>
          <w:noProof/>
        </w:rPr>
        <w:fldChar w:fldCharType="end"/>
      </w:r>
    </w:p>
    <w:p w14:paraId="205CF13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398562 \h </w:instrText>
      </w:r>
      <w:r>
        <w:rPr>
          <w:noProof/>
        </w:rPr>
      </w:r>
      <w:r>
        <w:rPr>
          <w:noProof/>
        </w:rPr>
        <w:fldChar w:fldCharType="separate"/>
      </w:r>
      <w:r>
        <w:rPr>
          <w:noProof/>
        </w:rPr>
        <w:t>140</w:t>
      </w:r>
      <w:r>
        <w:rPr>
          <w:noProof/>
        </w:rPr>
        <w:fldChar w:fldCharType="end"/>
      </w:r>
    </w:p>
    <w:p w14:paraId="289F06E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398563 \h </w:instrText>
      </w:r>
      <w:r>
        <w:rPr>
          <w:noProof/>
        </w:rPr>
      </w:r>
      <w:r>
        <w:rPr>
          <w:noProof/>
        </w:rPr>
        <w:fldChar w:fldCharType="separate"/>
      </w:r>
      <w:r>
        <w:rPr>
          <w:noProof/>
        </w:rPr>
        <w:t>140</w:t>
      </w:r>
      <w:r>
        <w:rPr>
          <w:noProof/>
        </w:rPr>
        <w:fldChar w:fldCharType="end"/>
      </w:r>
    </w:p>
    <w:p w14:paraId="77D894A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398564 \h </w:instrText>
      </w:r>
      <w:r>
        <w:rPr>
          <w:noProof/>
        </w:rPr>
      </w:r>
      <w:r>
        <w:rPr>
          <w:noProof/>
        </w:rPr>
        <w:fldChar w:fldCharType="separate"/>
      </w:r>
      <w:r>
        <w:rPr>
          <w:noProof/>
        </w:rPr>
        <w:t>142</w:t>
      </w:r>
      <w:r>
        <w:rPr>
          <w:noProof/>
        </w:rPr>
        <w:fldChar w:fldCharType="end"/>
      </w:r>
    </w:p>
    <w:p w14:paraId="4ACC72A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425291">
        <w:rPr>
          <w:i/>
          <w:noProof/>
        </w:rPr>
        <w:t>Saccharomyces cerevisiae</w:t>
      </w:r>
      <w:r>
        <w:rPr>
          <w:noProof/>
        </w:rPr>
        <w:t>.</w:t>
      </w:r>
      <w:r>
        <w:rPr>
          <w:noProof/>
        </w:rPr>
        <w:tab/>
      </w:r>
      <w:r>
        <w:rPr>
          <w:noProof/>
        </w:rPr>
        <w:fldChar w:fldCharType="begin"/>
      </w:r>
      <w:r>
        <w:rPr>
          <w:noProof/>
        </w:rPr>
        <w:instrText xml:space="preserve"> PAGEREF _Toc387398565 \h </w:instrText>
      </w:r>
      <w:r>
        <w:rPr>
          <w:noProof/>
        </w:rPr>
      </w:r>
      <w:r>
        <w:rPr>
          <w:noProof/>
        </w:rPr>
        <w:fldChar w:fldCharType="separate"/>
      </w:r>
      <w:r>
        <w:rPr>
          <w:noProof/>
        </w:rPr>
        <w:t>142</w:t>
      </w:r>
      <w:r>
        <w:rPr>
          <w:noProof/>
        </w:rPr>
        <w:fldChar w:fldCharType="end"/>
      </w:r>
    </w:p>
    <w:p w14:paraId="20569D46"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398566 \h </w:instrText>
      </w:r>
      <w:r>
        <w:rPr>
          <w:noProof/>
        </w:rPr>
      </w:r>
      <w:r>
        <w:rPr>
          <w:noProof/>
        </w:rPr>
        <w:fldChar w:fldCharType="separate"/>
      </w:r>
      <w:r>
        <w:rPr>
          <w:noProof/>
        </w:rPr>
        <w:t>144</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11" w:name="_Toc384627474"/>
      <w:bookmarkStart w:id="12" w:name="_Toc387400349"/>
      <w:r w:rsidRPr="002F3773">
        <w:lastRenderedPageBreak/>
        <w:t>Introduction</w:t>
      </w:r>
      <w:bookmarkEnd w:id="11"/>
      <w:bookmarkEnd w:id="12"/>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13" w:name="_Toc384627475"/>
      <w:bookmarkStart w:id="14" w:name="_Toc387400350"/>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13"/>
      <w:r w:rsidR="00D250D2">
        <w:rPr>
          <w:szCs w:val="24"/>
        </w:rPr>
        <w:t>s</w:t>
      </w:r>
      <w:bookmarkEnd w:id="14"/>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15" w:name="_Toc384627478"/>
      <w:bookmarkStart w:id="16" w:name="_Toc387400353"/>
      <w:r w:rsidRPr="002F3773">
        <w:t>The</w:t>
      </w:r>
      <w:r w:rsidR="00F84E60">
        <w:t xml:space="preserve"> evolutionary</w:t>
      </w:r>
      <w:r w:rsidRPr="002F3773">
        <w:t xml:space="preserve"> origin of </w:t>
      </w:r>
      <w:bookmarkEnd w:id="15"/>
      <w:r w:rsidR="00F84E60" w:rsidRPr="002F3773">
        <w:t>microsporidia</w:t>
      </w:r>
      <w:bookmarkEnd w:id="16"/>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D47698">
        <w:t xml:space="preserve">Figure </w:t>
      </w:r>
      <w:r w:rsidR="00D47698">
        <w:rPr>
          <w:noProof/>
        </w:rPr>
        <w:t>1</w:t>
      </w:r>
      <w:r w:rsidR="00D47698">
        <w:noBreakHyphen/>
      </w:r>
      <w:r w:rsidR="00D47698">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7494708B" w:rsidR="0068406F" w:rsidRDefault="0068406F" w:rsidP="0068406F">
      <w:pPr>
        <w:pStyle w:val="Caption"/>
        <w:jc w:val="both"/>
        <w:rPr>
          <w:szCs w:val="24"/>
        </w:rPr>
      </w:pPr>
      <w:bookmarkStart w:id="17" w:name="_Ref386145272"/>
      <w:bookmarkStart w:id="18" w:name="_Toc387398493"/>
      <w:r>
        <w:t xml:space="preserve">Figure </w:t>
      </w:r>
      <w:r w:rsidR="00FC2406">
        <w:fldChar w:fldCharType="begin"/>
      </w:r>
      <w:r w:rsidR="00FC2406">
        <w:instrText xml:space="preserve"> STYLEREF 1 \s </w:instrText>
      </w:r>
      <w:r w:rsidR="00FC2406">
        <w:fldChar w:fldCharType="separate"/>
      </w:r>
      <w:r w:rsidR="00A878B2">
        <w:rPr>
          <w:noProof/>
        </w:rPr>
        <w:t>1</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17"/>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8"/>
    </w:p>
    <w:p w14:paraId="289292BE" w14:textId="2C0B8E6E" w:rsidR="00E54D23" w:rsidRDefault="00E54D23" w:rsidP="00E54D23">
      <w:pPr>
        <w:pStyle w:val="Heading3"/>
      </w:pPr>
      <w:bookmarkStart w:id="19" w:name="_Toc387400354"/>
      <w:r>
        <w:lastRenderedPageBreak/>
        <w:t>The era</w:t>
      </w:r>
      <w:r w:rsidR="006E60E9" w:rsidRPr="006E60E9">
        <w:t xml:space="preserve"> </w:t>
      </w:r>
      <w:r w:rsidR="006E60E9">
        <w:t>of morphology-informed phyloge</w:t>
      </w:r>
      <w:r w:rsidR="00972834">
        <w:t>netic placements</w:t>
      </w:r>
      <w:bookmarkEnd w:id="19"/>
    </w:p>
    <w:p w14:paraId="10E5DDDA" w14:textId="1C04A916"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972834">
        <w:rPr>
          <w:szCs w:val="24"/>
        </w:rPr>
        <w:t>As a consequence,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20" w:name="_Toc387400355"/>
      <w:r>
        <w:t>The era</w:t>
      </w:r>
      <w:r w:rsidR="00972834">
        <w:t xml:space="preserve"> of molecular phylogenies</w:t>
      </w:r>
      <w:bookmarkEnd w:id="20"/>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A878B2">
        <w:t xml:space="preserve">Figure </w:t>
      </w:r>
      <w:r w:rsidR="00A878B2">
        <w:rPr>
          <w:noProof/>
        </w:rPr>
        <w:t>1</w:t>
      </w:r>
      <w:r w:rsidR="00A878B2">
        <w:noBreakHyphen/>
      </w:r>
      <w:r w:rsidR="00A878B2">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657A1E0" w:rsidR="00FC2406" w:rsidRDefault="00FC2406" w:rsidP="00FC2406">
      <w:pPr>
        <w:pStyle w:val="Caption"/>
        <w:jc w:val="both"/>
        <w:rPr>
          <w:szCs w:val="24"/>
        </w:rPr>
      </w:pPr>
      <w:bookmarkStart w:id="21" w:name="_Ref387248459"/>
      <w:bookmarkStart w:id="22" w:name="_Toc387398494"/>
      <w:r>
        <w:t xml:space="preserve">Figure </w:t>
      </w:r>
      <w:r>
        <w:fldChar w:fldCharType="begin"/>
      </w:r>
      <w:r>
        <w:instrText xml:space="preserve"> STYLEREF 1 \s </w:instrText>
      </w:r>
      <w:r>
        <w:fldChar w:fldCharType="separate"/>
      </w:r>
      <w:r w:rsidR="00A878B2">
        <w:rPr>
          <w:noProof/>
        </w:rPr>
        <w:t>1</w:t>
      </w:r>
      <w:r>
        <w:fldChar w:fldCharType="end"/>
      </w:r>
      <w:r>
        <w:noBreakHyphen/>
      </w:r>
      <w:r>
        <w:fldChar w:fldCharType="begin"/>
      </w:r>
      <w:r>
        <w:instrText xml:space="preserve"> SEQ Figure \* ARABIC \s 1 </w:instrText>
      </w:r>
      <w:r>
        <w:fldChar w:fldCharType="separate"/>
      </w:r>
      <w:r w:rsidR="00A878B2">
        <w:rPr>
          <w:noProof/>
        </w:rPr>
        <w:t>2</w:t>
      </w:r>
      <w:r>
        <w:fldChar w:fldCharType="end"/>
      </w:r>
      <w:bookmarkEnd w:id="21"/>
      <w:r>
        <w:t xml:space="preserve">: Felsenstein's theory about </w:t>
      </w:r>
      <w:proofErr w:type="gramStart"/>
      <w:r>
        <w:t>long branch</w:t>
      </w:r>
      <w:proofErr w:type="gramEnd"/>
      <w:r>
        <w:t xml:space="preserve">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22"/>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A878B2">
        <w:t xml:space="preserve">Figure </w:t>
      </w:r>
      <w:r w:rsidR="00A878B2">
        <w:rPr>
          <w:noProof/>
        </w:rPr>
        <w:t>1</w:t>
      </w:r>
      <w:r w:rsidR="00A878B2">
        <w:noBreakHyphen/>
      </w:r>
      <w:r w:rsidR="00A878B2">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23" w:name="_Toc387400356"/>
      <w:r>
        <w:t>Do microsporidia fall within or outside the fungal diversity?</w:t>
      </w:r>
      <w:bookmarkEnd w:id="23"/>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0A9E632"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 xml:space="preserve">by placing them either within or in the earliest branch of the fungal clade. </w:t>
      </w:r>
      <w:commentRangeStart w:id="24"/>
      <w:commentRangeStart w:id="25"/>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24"/>
      <w:r w:rsidR="008D32D1">
        <w:rPr>
          <w:rStyle w:val="CommentReference"/>
        </w:rPr>
        <w:commentReference w:id="24"/>
      </w:r>
      <w:commentRangeEnd w:id="25"/>
      <w:r w:rsidR="00B46C8F">
        <w:rPr>
          <w:rStyle w:val="CommentReference"/>
        </w:rPr>
        <w:commentReference w:id="25"/>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15448418" w14:textId="77777777" w:rsidR="00AD0AAE" w:rsidRPr="002F3773" w:rsidRDefault="00AD0AAE" w:rsidP="00AD0AAE">
      <w:pPr>
        <w:pStyle w:val="Heading2"/>
        <w:jc w:val="both"/>
      </w:pPr>
      <w:bookmarkStart w:id="26" w:name="_Toc384627476"/>
      <w:bookmarkStart w:id="27" w:name="_Toc387400358"/>
      <w:r w:rsidRPr="002F3773">
        <w:t>The symbiotic lifestyle of microsporidia</w:t>
      </w:r>
      <w:bookmarkEnd w:id="26"/>
      <w:bookmarkEnd w:id="27"/>
    </w:p>
    <w:p w14:paraId="008C4212" w14:textId="41B2E01A" w:rsidR="00AD0AAE" w:rsidRDefault="00AD0AAE" w:rsidP="00AD0AAE">
      <w:pPr>
        <w:spacing w:after="0" w:line="360" w:lineRule="auto"/>
        <w:jc w:val="both"/>
        <w:rPr>
          <w:szCs w:val="24"/>
        </w:rPr>
      </w:pPr>
      <w:r>
        <w:rPr>
          <w:szCs w:val="24"/>
        </w:rPr>
        <w:t xml:space="preserve">The </w:t>
      </w:r>
      <w:proofErr w:type="gramStart"/>
      <w:r>
        <w:rPr>
          <w:szCs w:val="24"/>
        </w:rPr>
        <w:t>lack</w:t>
      </w:r>
      <w:proofErr w:type="gramEnd"/>
      <w:r>
        <w:rPr>
          <w:szCs w:val="24"/>
        </w:rPr>
        <w:t xml:space="preserve"> of several cellular components that are characteristic for members of the eukaryotic domain mak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Scanlon </w:t>
      </w:r>
      <w:bookmarkStart w:id="28" w:name="_GoBack"/>
      <w:bookmarkEnd w:id="28"/>
      <w:r>
        <w:rPr>
          <w:noProof/>
          <w:szCs w:val="24"/>
        </w:rPr>
        <w:t>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xml:space="preserve">. This leaves comparative genome analyses as the </w:t>
      </w:r>
      <w:r>
        <w:lastRenderedPageBreak/>
        <w:t>method of choice for investigating evolution and function of this enigmatic clade.</w:t>
      </w:r>
    </w:p>
    <w:p w14:paraId="2B5CD1DF" w14:textId="1B5C5FDF" w:rsidR="00F72D39" w:rsidRPr="002F3773" w:rsidRDefault="00945FD1" w:rsidP="00324278">
      <w:pPr>
        <w:pStyle w:val="Heading2"/>
        <w:jc w:val="both"/>
      </w:pPr>
      <w:bookmarkStart w:id="29" w:name="_Ref387264607"/>
      <w:bookmarkStart w:id="30" w:name="_Toc387400357"/>
      <w:r>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9"/>
      <w:bookmarkEnd w:id="30"/>
    </w:p>
    <w:p w14:paraId="2F411A6D" w14:textId="2D87F6DD"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proofErr w:type="gramStart"/>
      <w:r w:rsidR="00AD46B5">
        <w:rPr>
          <w:szCs w:val="24"/>
        </w:rPr>
        <w:t xml:space="preserve">with </w:t>
      </w:r>
      <w:r w:rsidR="00AD46B5" w:rsidRPr="00076E91">
        <w:rPr>
          <w:szCs w:val="24"/>
        </w:rPr>
        <w:t xml:space="preserve"> 23</w:t>
      </w:r>
      <w:proofErr w:type="gramEnd"/>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w:t>
      </w:r>
      <w:r w:rsidR="00F07B2D" w:rsidRPr="00696712">
        <w:rPr>
          <w:szCs w:val="24"/>
        </w:rPr>
        <w:lastRenderedPageBreak/>
        <w:t xml:space="preserve">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31" w:name="_Toc387400359"/>
      <w:r>
        <w:t xml:space="preserve">The </w:t>
      </w:r>
      <w:r w:rsidR="0048231A">
        <w:t xml:space="preserve">need for </w:t>
      </w:r>
      <w:r>
        <w:t xml:space="preserve">a deeper understanding </w:t>
      </w:r>
      <w:r w:rsidR="00912EFC">
        <w:t xml:space="preserve">of </w:t>
      </w:r>
      <w:r>
        <w:t>microsporidia</w:t>
      </w:r>
      <w:bookmarkEnd w:id="31"/>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lastRenderedPageBreak/>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32" w:name="_Toc387400360"/>
      <w:r>
        <w:t>Outline of this thesis</w:t>
      </w:r>
      <w:bookmarkEnd w:id="32"/>
    </w:p>
    <w:p w14:paraId="698895DD" w14:textId="08D3720A" w:rsidR="00451291" w:rsidRDefault="00B37DFE" w:rsidP="00451291">
      <w:pPr>
        <w:spacing w:after="0" w:line="360" w:lineRule="auto"/>
        <w:jc w:val="both"/>
      </w:pPr>
      <w:r>
        <w:rPr>
          <w:szCs w:val="24"/>
        </w:rPr>
        <w:t>I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w:t>
      </w:r>
      <w:proofErr w:type="gramStart"/>
      <w:r w:rsidR="00912EFC">
        <w:t>genome sequencing</w:t>
      </w:r>
      <w:proofErr w:type="gramEnd"/>
      <w:r w:rsidR="00912EFC">
        <w:t xml:space="preserve">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 xml:space="preserve">). </w:t>
      </w:r>
      <w:r w:rsidR="00912EFC">
        <w:rPr>
          <w:szCs w:val="24"/>
        </w:rPr>
        <w:t xml:space="preserve">In </w:t>
      </w:r>
      <w:r w:rsidR="00451291">
        <w:rPr>
          <w:szCs w:val="24"/>
        </w:rPr>
        <w:t>Chapter 2 of this</w:t>
      </w:r>
      <w:r w:rsidR="00912EFC">
        <w:rPr>
          <w:szCs w:val="24"/>
        </w:rPr>
        <w:t xml:space="preserve"> thesis, we </w:t>
      </w:r>
      <w:r>
        <w:rPr>
          <w:szCs w:val="24"/>
        </w:rPr>
        <w:t xml:space="preserve">approach the problem of how to make </w:t>
      </w:r>
      <w:r w:rsidR="00451291">
        <w:rPr>
          <w:szCs w:val="24"/>
        </w:rPr>
        <w:t xml:space="preserve">the results of comparative gene set analyses provided by phylogenetic profiles amenable to an intuitive data analysis. To this end, we </w:t>
      </w:r>
      <w:r w:rsidR="00912EFC">
        <w:rPr>
          <w:szCs w:val="24"/>
        </w:rPr>
        <w:t xml:space="preserve">have developed </w:t>
      </w:r>
      <w:proofErr w:type="gramStart"/>
      <w:r w:rsidR="00912EFC">
        <w:rPr>
          <w:szCs w:val="24"/>
        </w:rPr>
        <w:t>a software</w:t>
      </w:r>
      <w:proofErr w:type="gramEnd"/>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HamFas. Here, we combine a targeted ortholog search that informs about the precise evolutionary relationships of the analysed proteins, with an analysis of the feature architectures of already functionally annotated orthologous </w:t>
      </w:r>
      <w:r w:rsidR="00451291">
        <w:rPr>
          <w:szCs w:val="24"/>
        </w:rPr>
        <w:lastRenderedPageBreak/>
        <w:t xml:space="preserve">groups. </w:t>
      </w:r>
      <w:r w:rsidR="00451291" w:rsidRPr="00A17841">
        <w:t>To put any evolutionary analysis on microsporidia on a so</w:t>
      </w:r>
      <w:r w:rsidR="00451291">
        <w:t>lid basis, we then pursue</w:t>
      </w:r>
      <w:r w:rsidR="00451291" w:rsidRPr="00A17841">
        <w:t xml:space="preserve"> a phylogenomics approach to establish a robust phylogeny of microsporidia and their placement in the eukaryotic tree of life</w:t>
      </w:r>
      <w:r w:rsidR="00451291">
        <w:t xml:space="preserve"> (Chapter 4)</w:t>
      </w:r>
      <w:r w:rsidR="00451291" w:rsidRPr="00A17841">
        <w:t>.</w:t>
      </w:r>
      <w:r w:rsidR="00451291">
        <w:t xml:space="preserve"> </w:t>
      </w:r>
      <w:r w:rsidR="00CF1D75">
        <w:t xml:space="preserve">In Chapter 5, we then perform a reconstruction of the gene set of the last common ancestor of the microsporidia and investigate its metabolic capacities in comparison to </w:t>
      </w:r>
      <w:commentRangeStart w:id="33"/>
      <w:r w:rsidR="00CF1D75">
        <w:t>that of the contemporary species</w:t>
      </w:r>
      <w:commentRangeEnd w:id="33"/>
      <w:r w:rsidR="00CF1D75">
        <w:rPr>
          <w:rStyle w:val="CommentReference"/>
        </w:rPr>
        <w:commentReference w:id="33"/>
      </w:r>
      <w:r w:rsidR="00CF1D75">
        <w:t xml:space="preserve">. </w:t>
      </w:r>
      <w:proofErr w:type="gramStart"/>
      <w:r w:rsidR="00CF1D75">
        <w:t>Chapter 6 bla blab la.</w:t>
      </w:r>
      <w:proofErr w:type="gramEnd"/>
    </w:p>
    <w:p w14:paraId="3FD25D99" w14:textId="77777777" w:rsidR="00CA05AB" w:rsidRDefault="00451291" w:rsidP="00451291">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13D95827" w14:textId="77777777" w:rsidR="00CA05AB" w:rsidRDefault="00CA05AB" w:rsidP="00451291">
      <w:pPr>
        <w:spacing w:after="0" w:line="360" w:lineRule="auto"/>
        <w:jc w:val="both"/>
        <w:rPr>
          <w:szCs w:val="24"/>
        </w:rPr>
      </w:pPr>
    </w:p>
    <w:p w14:paraId="141783CC" w14:textId="77777777" w:rsidR="00CA05AB" w:rsidRDefault="00CA05AB" w:rsidP="00451291">
      <w:pPr>
        <w:spacing w:after="0" w:line="360" w:lineRule="auto"/>
        <w:jc w:val="both"/>
        <w:rPr>
          <w:szCs w:val="24"/>
        </w:rPr>
      </w:pPr>
    </w:p>
    <w:p w14:paraId="78780C74" w14:textId="045D8C3B" w:rsidR="00F75D21" w:rsidRPr="0052086E" w:rsidRDefault="00545A74" w:rsidP="00451291">
      <w:pPr>
        <w:spacing w:after="0" w:line="360" w:lineRule="auto"/>
        <w:jc w:val="both"/>
        <w:rPr>
          <w:szCs w:val="24"/>
        </w:rPr>
      </w:pPr>
      <w:commentRangeStart w:id="34"/>
      <w:r>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Pr>
          <w:szCs w:val="24"/>
        </w:rPr>
        <w:t>.</w:t>
      </w:r>
    </w:p>
    <w:p w14:paraId="736A06BD" w14:textId="579C9A86" w:rsidR="00D3196D" w:rsidRPr="00076E91" w:rsidRDefault="00786835" w:rsidP="00451291">
      <w:pPr>
        <w:spacing w:after="0" w:line="360" w:lineRule="auto"/>
        <w:jc w:val="both"/>
        <w:rPr>
          <w:szCs w:val="24"/>
        </w:rPr>
      </w:pPr>
      <w:proofErr w:type="gramStart"/>
      <w:r>
        <w:t>a</w:t>
      </w:r>
      <w:proofErr w:type="gramEnd"/>
      <w:r w:rsidR="00C44F32">
        <w:t xml:space="preserve"> </w:t>
      </w:r>
      <w:r w:rsidR="00080612">
        <w:t xml:space="preserve">potential background for a comprehensive </w:t>
      </w:r>
      <w:r w:rsidR="00BC0398">
        <w:t>comparat</w:t>
      </w:r>
      <w:r w:rsidR="00F45064">
        <w:t>ive analysis of these species.</w:t>
      </w:r>
      <w:r w:rsidR="00E81176">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commentRangeEnd w:id="34"/>
      <w:r w:rsidR="009659B0">
        <w:rPr>
          <w:rStyle w:val="CommentReference"/>
        </w:rPr>
        <w:commentReference w:id="34"/>
      </w:r>
    </w:p>
    <w:p w14:paraId="51554217" w14:textId="77777777" w:rsidR="007A4901" w:rsidRDefault="007A4901" w:rsidP="00324278">
      <w:pPr>
        <w:spacing w:after="0" w:line="360" w:lineRule="auto"/>
        <w:jc w:val="both"/>
        <w:rPr>
          <w:szCs w:val="24"/>
        </w:rPr>
        <w:sectPr w:rsidR="007A4901"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35" w:name="_Toc387400361"/>
      <w:r w:rsidRPr="00756D71">
        <w:lastRenderedPageBreak/>
        <w:t>PhyloProfile: an interactive visualization tool for exploring complex phylogenetic profiles</w:t>
      </w:r>
      <w:bookmarkEnd w:id="3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36" w:name="_Toc387400362"/>
      <w:r w:rsidRPr="00756D71">
        <w:t>Introduction</w:t>
      </w:r>
      <w:bookmarkEnd w:id="36"/>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w:t>
      </w:r>
      <w:commentRangeStart w:id="37"/>
      <w:r>
        <w:rPr>
          <w:szCs w:val="24"/>
        </w:rPr>
        <w:t xml:space="preserve">is defined as its phylogenetic profile </w:t>
      </w:r>
      <w:commentRangeEnd w:id="37"/>
      <w:r w:rsidR="00F22D76">
        <w:rPr>
          <w:rStyle w:val="CommentReference"/>
        </w:rPr>
        <w:commentReference w:id="37"/>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25476129" w:rsidR="007A4901" w:rsidRDefault="007A4901" w:rsidP="007A4901">
      <w:pPr>
        <w:spacing w:after="0" w:line="360" w:lineRule="auto"/>
        <w:jc w:val="both"/>
        <w:rPr>
          <w:szCs w:val="24"/>
        </w:rPr>
      </w:pPr>
      <w:r>
        <w:rPr>
          <w:szCs w:val="24"/>
        </w:rPr>
        <w:t xml:space="preserve">Currently, there are </w:t>
      </w:r>
      <w:ins w:id="38" w:author="Ingo Ebersberger" w:date="2018-05-08T00:21:00Z">
        <w:r w:rsidR="00F477CD">
          <w:rPr>
            <w:szCs w:val="24"/>
          </w:rPr>
          <w:t xml:space="preserve">few </w:t>
        </w:r>
      </w:ins>
      <w:r>
        <w:rPr>
          <w:szCs w:val="24"/>
        </w:rPr>
        <w:t>resources and tools available for such enriched phylogenetic profiles</w:t>
      </w:r>
      <w:ins w:id="39" w:author="Ingo Ebersberger" w:date="2018-05-08T00:21:00Z">
        <w:r w:rsidR="00F477CD">
          <w:rPr>
            <w:szCs w:val="24"/>
          </w:rPr>
          <w:t xml:space="preserve">. </w:t>
        </w:r>
      </w:ins>
      <w:r>
        <w:rPr>
          <w:szCs w:val="24"/>
        </w:rPr>
        <w:t xml:space="preserve"> </w:t>
      </w:r>
      <w:ins w:id="40" w:author="Ingo Ebersberger" w:date="2018-05-08T00:21:00Z">
        <w:r w:rsidR="00F477CD">
          <w:rPr>
            <w:szCs w:val="24"/>
          </w:rPr>
          <w:t xml:space="preserve">Among these, </w:t>
        </w:r>
      </w:ins>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ins w:id="41" w:author="Ingo Ebersberger" w:date="2018-05-08T00:21:00Z">
        <w:r w:rsidR="00F477CD">
          <w:rPr>
            <w:szCs w:val="24"/>
          </w:rPr>
          <w:t xml:space="preserve"> allows the annotation of individual groups of homologous sequences with </w:t>
        </w:r>
      </w:ins>
      <w:ins w:id="42" w:author="Ingo Ebersberger" w:date="2018-05-08T00:29:00Z">
        <w:r w:rsidR="00286E24">
          <w:rPr>
            <w:szCs w:val="24"/>
          </w:rPr>
          <w:t xml:space="preserve">features </w:t>
        </w:r>
        <w:commentRangeStart w:id="43"/>
        <w:r w:rsidR="00286E24">
          <w:rPr>
            <w:szCs w:val="24"/>
          </w:rPr>
          <w:t xml:space="preserve">captured in </w:t>
        </w:r>
      </w:ins>
      <w:ins w:id="44" w:author="Ingo Ebersberger" w:date="2018-05-08T00:22:00Z">
        <w:r w:rsidR="00F477CD">
          <w:rPr>
            <w:szCs w:val="24"/>
          </w:rPr>
          <w:t>pHMM</w:t>
        </w:r>
      </w:ins>
      <w:ins w:id="45" w:author="Ingo Ebersberger" w:date="2018-05-08T00:21:00Z">
        <w:r w:rsidR="00F477CD">
          <w:rPr>
            <w:szCs w:val="24"/>
          </w:rPr>
          <w:t xml:space="preserve"> models, as they are provided </w:t>
        </w:r>
      </w:ins>
      <w:ins w:id="46" w:author="Ingo Ebersberger" w:date="2018-05-08T00:22:00Z">
        <w:r w:rsidR="00F477CD">
          <w:rPr>
            <w:szCs w:val="24"/>
          </w:rPr>
          <w:t xml:space="preserve">e.g. </w:t>
        </w:r>
      </w:ins>
      <w:ins w:id="47" w:author="Ingo Ebersberger" w:date="2018-05-08T00:21:00Z">
        <w:r w:rsidR="00F477CD">
          <w:rPr>
            <w:szCs w:val="24"/>
          </w:rPr>
          <w:t xml:space="preserve">by </w:t>
        </w:r>
      </w:ins>
      <w:commentRangeStart w:id="48"/>
      <w:ins w:id="49" w:author="Ingo Ebersberger" w:date="2018-05-08T00:22:00Z">
        <w:r w:rsidR="00F477CD">
          <w:rPr>
            <w:szCs w:val="24"/>
          </w:rPr>
          <w:t>Pfam</w:t>
        </w:r>
        <w:commentRangeEnd w:id="48"/>
        <w:r w:rsidR="00F477CD">
          <w:rPr>
            <w:rStyle w:val="CommentReference"/>
          </w:rPr>
          <w:commentReference w:id="48"/>
        </w:r>
      </w:ins>
      <w:r>
        <w:rPr>
          <w:szCs w:val="24"/>
        </w:rPr>
        <w:t>,</w:t>
      </w:r>
      <w:r w:rsidRPr="00D32192">
        <w:rPr>
          <w:szCs w:val="24"/>
        </w:rPr>
        <w:t xml:space="preserve"> </w:t>
      </w:r>
      <w:ins w:id="50" w:author="Ingo Ebersberger" w:date="2018-05-08T00:22:00Z">
        <w:r w:rsidR="00F477CD">
          <w:rPr>
            <w:szCs w:val="24"/>
          </w:rPr>
          <w:t xml:space="preserve">The annotation results are then </w:t>
        </w:r>
      </w:ins>
      <w:commentRangeEnd w:id="43"/>
      <w:ins w:id="51" w:author="Ingo Ebersberger" w:date="2018-05-08T00:36:00Z">
        <w:r w:rsidR="0011588B">
          <w:rPr>
            <w:rStyle w:val="CommentReference"/>
          </w:rPr>
          <w:commentReference w:id="43"/>
        </w:r>
      </w:ins>
      <w:ins w:id="52" w:author="Ingo Ebersberger" w:date="2018-05-08T00:22:00Z">
        <w:r w:rsidR="00F477CD">
          <w:rPr>
            <w:szCs w:val="24"/>
          </w:rPr>
          <w:t xml:space="preserve">displayed graphically in the form of </w:t>
        </w:r>
      </w:ins>
      <w:ins w:id="53" w:author="Ingo Ebersberger" w:date="2018-05-08T00:29:00Z">
        <w:r w:rsidR="00286E24">
          <w:rPr>
            <w:szCs w:val="24"/>
          </w:rPr>
          <w:t>feature</w:t>
        </w:r>
      </w:ins>
      <w:ins w:id="54" w:author="Ingo Ebersberger" w:date="2018-05-08T00:22:00Z">
        <w:r w:rsidR="00F477CD">
          <w:rPr>
            <w:szCs w:val="24"/>
          </w:rPr>
          <w:t xml:space="preserve"> architectures. </w:t>
        </w:r>
      </w:ins>
      <w:ins w:id="55" w:author="Ingo Ebersberger" w:date="2018-05-08T00:23:00Z">
        <w:r w:rsidR="00F477CD">
          <w:rPr>
            <w:szCs w:val="24"/>
          </w:rPr>
          <w:t xml:space="preserve">The user has the option to order the sequences and the corresponding architectures along a </w:t>
        </w:r>
      </w:ins>
      <w:ins w:id="56" w:author="Ingo Ebersberger" w:date="2018-05-08T00:24:00Z">
        <w:r w:rsidR="00F477CD">
          <w:rPr>
            <w:szCs w:val="24"/>
          </w:rPr>
          <w:t>custom tree</w:t>
        </w:r>
      </w:ins>
      <w:ins w:id="57" w:author="Ingo Ebersberger" w:date="2018-05-08T00:28:00Z">
        <w:r w:rsidR="00286E24">
          <w:rPr>
            <w:szCs w:val="24"/>
          </w:rPr>
          <w:t xml:space="preserve">, facilitating the analysis of </w:t>
        </w:r>
      </w:ins>
      <w:ins w:id="58" w:author="Ingo Ebersberger" w:date="2018-05-08T00:30:00Z">
        <w:r w:rsidR="00286E24">
          <w:rPr>
            <w:szCs w:val="24"/>
          </w:rPr>
          <w:t>feature</w:t>
        </w:r>
      </w:ins>
      <w:ins w:id="59" w:author="Ingo Ebersberger" w:date="2018-05-08T00:28:00Z">
        <w:r w:rsidR="00286E24">
          <w:rPr>
            <w:szCs w:val="24"/>
          </w:rPr>
          <w:t xml:space="preserve"> </w:t>
        </w:r>
      </w:ins>
      <w:ins w:id="60" w:author="Ingo Ebersberger" w:date="2018-05-08T00:29:00Z">
        <w:r w:rsidR="00286E24">
          <w:rPr>
            <w:szCs w:val="24"/>
          </w:rPr>
          <w:t>architecture change over evolutionary time scales</w:t>
        </w:r>
      </w:ins>
      <w:ins w:id="61" w:author="Ingo Ebersberger" w:date="2018-05-08T00:24:00Z">
        <w:r w:rsidR="00F477CD">
          <w:rPr>
            <w:szCs w:val="24"/>
          </w:rPr>
          <w:t xml:space="preserve">. While DoMosaics is a valuable tool for displaying </w:t>
        </w:r>
        <w:proofErr w:type="gramStart"/>
        <w:r w:rsidR="00F477CD">
          <w:rPr>
            <w:szCs w:val="24"/>
          </w:rPr>
          <w:t>a linear</w:t>
        </w:r>
        <w:proofErr w:type="gramEnd"/>
        <w:r w:rsidR="00F477CD">
          <w:rPr>
            <w:szCs w:val="24"/>
          </w:rPr>
          <w:t xml:space="preserve"> </w:t>
        </w:r>
      </w:ins>
      <w:ins w:id="62" w:author="Ingo Ebersberger" w:date="2018-05-08T00:29:00Z">
        <w:r w:rsidR="00286E24">
          <w:rPr>
            <w:szCs w:val="24"/>
          </w:rPr>
          <w:t>feature</w:t>
        </w:r>
      </w:ins>
      <w:ins w:id="63" w:author="Ingo Ebersberger" w:date="2018-05-08T00:24:00Z">
        <w:r w:rsidR="00F477CD">
          <w:rPr>
            <w:szCs w:val="24"/>
          </w:rPr>
          <w:t xml:space="preserve"> architecture for one group or homologous sequences, it has </w:t>
        </w:r>
      </w:ins>
      <w:ins w:id="64" w:author="Ingo Ebersberger" w:date="2018-05-08T00:29:00Z">
        <w:r w:rsidR="00286E24">
          <w:rPr>
            <w:szCs w:val="24"/>
          </w:rPr>
          <w:t xml:space="preserve">its </w:t>
        </w:r>
      </w:ins>
      <w:ins w:id="65" w:author="Ingo Ebersberger" w:date="2018-05-08T00:24:00Z">
        <w:r w:rsidR="00F477CD">
          <w:rPr>
            <w:szCs w:val="24"/>
          </w:rPr>
          <w:lastRenderedPageBreak/>
          <w:t xml:space="preserve">considerable limitations. </w:t>
        </w:r>
      </w:ins>
      <w:ins w:id="66" w:author="Ingo Ebersberger" w:date="2018-05-08T00:25:00Z">
        <w:r w:rsidR="00F477CD">
          <w:rPr>
            <w:szCs w:val="24"/>
          </w:rPr>
          <w:t xml:space="preserve">First and foremost, phylogenetic profiles of more than one protein family cannot be displayed. Moreover, only one type of feature can be displayed, and the </w:t>
        </w:r>
      </w:ins>
      <w:ins w:id="67" w:author="Ingo Ebersberger" w:date="2018-05-08T00:26:00Z">
        <w:r w:rsidR="00F477CD">
          <w:rPr>
            <w:szCs w:val="24"/>
          </w:rPr>
          <w:t>feature</w:t>
        </w:r>
      </w:ins>
      <w:ins w:id="68" w:author="Ingo Ebersberger" w:date="2018-05-08T00:25:00Z">
        <w:r w:rsidR="00F477CD">
          <w:rPr>
            <w:szCs w:val="24"/>
          </w:rPr>
          <w:t xml:space="preserve"> architecture is </w:t>
        </w:r>
      </w:ins>
      <w:ins w:id="69" w:author="Ingo Ebersberger" w:date="2018-05-08T00:26:00Z">
        <w:r w:rsidR="00F477CD">
          <w:rPr>
            <w:szCs w:val="24"/>
          </w:rPr>
          <w:t>strictly linear and does not allow overla</w:t>
        </w:r>
      </w:ins>
      <w:ins w:id="70" w:author="Ingo Ebersberger" w:date="2018-05-08T00:27:00Z">
        <w:r w:rsidR="00F477CD">
          <w:rPr>
            <w:szCs w:val="24"/>
          </w:rPr>
          <w:t xml:space="preserve">pping features. </w:t>
        </w:r>
      </w:ins>
      <w:ins w:id="71" w:author="Ingo Ebersberger" w:date="2018-05-08T00:30:00Z">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w:t>
        </w:r>
      </w:ins>
      <w:ins w:id="72" w:author="Ingo Ebersberger" w:date="2018-05-08T00:31:00Z">
        <w:r w:rsidR="00903506">
          <w:rPr>
            <w:szCs w:val="24"/>
          </w:rPr>
          <w:t>its capability</w:t>
        </w:r>
      </w:ins>
      <w:ins w:id="73" w:author="Ingo Ebersberger" w:date="2018-05-08T00:30:00Z">
        <w:r w:rsidR="00903506">
          <w:rPr>
            <w:szCs w:val="24"/>
          </w:rPr>
          <w:t xml:space="preserve"> to </w:t>
        </w:r>
      </w:ins>
      <w:ins w:id="74" w:author="Ingo Ebersberger" w:date="2018-05-08T00:31:00Z">
        <w:r w:rsidR="00903506">
          <w:rPr>
            <w:szCs w:val="24"/>
          </w:rPr>
          <w:t>display</w:t>
        </w:r>
      </w:ins>
      <w:ins w:id="75" w:author="Ingo Ebersberger" w:date="2018-05-08T00:30:00Z">
        <w:r w:rsidR="00903506" w:rsidRPr="00D32192">
          <w:rPr>
            <w:szCs w:val="24"/>
          </w:rPr>
          <w:t xml:space="preserve"> </w:t>
        </w:r>
      </w:ins>
      <w:ins w:id="76" w:author="Ingo Ebersberger" w:date="2018-05-08T00:31:00Z">
        <w:r w:rsidR="00903506">
          <w:rPr>
            <w:szCs w:val="24"/>
          </w:rPr>
          <w:t>phylogenetic profiles alongside the feature</w:t>
        </w:r>
      </w:ins>
      <w:ins w:id="77" w:author="Ingo Ebersberger" w:date="2018-05-08T00:30:00Z">
        <w:r w:rsidR="00903506" w:rsidRPr="00D32192">
          <w:rPr>
            <w:szCs w:val="24"/>
          </w:rPr>
          <w:t xml:space="preserve"> architectures </w:t>
        </w:r>
      </w:ins>
      <w:ins w:id="78" w:author="Ingo Ebersberger" w:date="2018-05-08T00:32:00Z">
        <w:r w:rsidR="00903506">
          <w:rPr>
            <w:szCs w:val="24"/>
          </w:rPr>
          <w:t xml:space="preserve">of the corresponding protein </w:t>
        </w:r>
      </w:ins>
      <w:ins w:id="79" w:author="Ingo Ebersberger" w:date="2018-05-08T00:30:00Z">
        <w:r w:rsidR="00903506">
          <w:rPr>
            <w:szCs w:val="24"/>
          </w:rPr>
          <w:t>along a phylogenetic tree.</w:t>
        </w:r>
      </w:ins>
      <w:ins w:id="80" w:author="Ingo Ebersberger" w:date="2018-05-08T00:32:00Z">
        <w:r w:rsidR="00903506">
          <w:rPr>
            <w:szCs w:val="24"/>
          </w:rPr>
          <w:t xml:space="preserve"> Compared to DoMosaics, however the display options are </w:t>
        </w:r>
      </w:ins>
      <w:ins w:id="81" w:author="Ingo Ebersberger" w:date="2018-05-08T00:36:00Z">
        <w:r w:rsidR="00242B18">
          <w:rPr>
            <w:szCs w:val="24"/>
          </w:rPr>
          <w:t xml:space="preserve">substantially </w:t>
        </w:r>
      </w:ins>
      <w:ins w:id="82" w:author="Ingo Ebersberger" w:date="2018-05-08T00:32:00Z">
        <w:r w:rsidR="00903506">
          <w:rPr>
            <w:szCs w:val="24"/>
          </w:rPr>
          <w:t xml:space="preserve">more comprehensive, and Aquerium can display simultaneously the phylogenetic profiles of </w:t>
        </w:r>
        <w:commentRangeStart w:id="83"/>
        <w:r w:rsidR="00903506">
          <w:rPr>
            <w:szCs w:val="24"/>
          </w:rPr>
          <w:t>up to ten proteins</w:t>
        </w:r>
      </w:ins>
      <w:commentRangeEnd w:id="83"/>
      <w:ins w:id="84" w:author="Ingo Ebersberger" w:date="2018-05-08T00:36:00Z">
        <w:r w:rsidR="00242B18">
          <w:rPr>
            <w:rStyle w:val="CommentReference"/>
          </w:rPr>
          <w:commentReference w:id="83"/>
        </w:r>
      </w:ins>
      <w:ins w:id="85" w:author="Ingo Ebersberger" w:date="2018-05-08T00:32:00Z">
        <w:r w:rsidR="00903506">
          <w:rPr>
            <w:szCs w:val="24"/>
          </w:rPr>
          <w:t xml:space="preserve">. </w:t>
        </w:r>
      </w:ins>
      <w:ins w:id="86" w:author="Ingo Ebersberger" w:date="2018-05-08T00:34:00Z">
        <w:r w:rsidR="00903506">
          <w:rPr>
            <w:szCs w:val="24"/>
          </w:rPr>
          <w:t>T</w:t>
        </w:r>
      </w:ins>
      <w:ins w:id="87" w:author="Ingo Ebersberger" w:date="2018-05-08T00:33:00Z">
        <w:r w:rsidR="00903506">
          <w:rPr>
            <w:szCs w:val="24"/>
          </w:rPr>
          <w:t xml:space="preserve">his </w:t>
        </w:r>
        <w:proofErr w:type="gramStart"/>
        <w:r w:rsidR="00903506">
          <w:rPr>
            <w:szCs w:val="24"/>
          </w:rPr>
          <w:t>tools</w:t>
        </w:r>
        <w:proofErr w:type="gramEnd"/>
        <w:r w:rsidR="00903506">
          <w:rPr>
            <w:szCs w:val="24"/>
          </w:rPr>
          <w:t xml:space="preserve"> provides a scalable solution </w:t>
        </w:r>
      </w:ins>
      <w:ins w:id="88" w:author="Ingo Ebersberger" w:date="2018-05-08T00:34:00Z">
        <w:r w:rsidR="00903506">
          <w:rPr>
            <w:szCs w:val="24"/>
          </w:rPr>
          <w:t xml:space="preserve">for the problem of visually inspecting and analyzing phylogenetic profiles. Unfortunately, it is almost </w:t>
        </w:r>
      </w:ins>
      <w:ins w:id="89" w:author="Ingo Ebersberger" w:date="2018-05-08T00:35:00Z">
        <w:r w:rsidR="00903506">
          <w:rPr>
            <w:szCs w:val="24"/>
          </w:rPr>
          <w:t xml:space="preserve">completely </w:t>
        </w:r>
      </w:ins>
      <w:ins w:id="90" w:author="Ingo Ebersberger" w:date="2018-05-08T00:34:00Z">
        <w:r w:rsidR="00903506">
          <w:rPr>
            <w:szCs w:val="24"/>
          </w:rPr>
          <w:t xml:space="preserve">devoid of any analysis </w:t>
        </w:r>
        <w:proofErr w:type="gramStart"/>
        <w:r w:rsidR="00903506">
          <w:rPr>
            <w:szCs w:val="24"/>
          </w:rPr>
          <w:t xml:space="preserve">functions </w:t>
        </w:r>
      </w:ins>
      <w:ins w:id="91" w:author="Ingo Ebersberger" w:date="2018-05-08T00:35:00Z">
        <w:r w:rsidR="00903506">
          <w:rPr>
            <w:szCs w:val="24"/>
          </w:rPr>
          <w:t>that helps</w:t>
        </w:r>
        <w:proofErr w:type="gramEnd"/>
        <w:r w:rsidR="00903506">
          <w:rPr>
            <w:szCs w:val="24"/>
          </w:rPr>
          <w:t xml:space="preserve"> in dynamically exploring, filtering, and interpreting phylogenetic profiles. </w:t>
        </w:r>
      </w:ins>
      <w:ins w:id="92" w:author="Ingo Ebersberger" w:date="2018-05-08T00:36:00Z">
        <w:r w:rsidR="005F712F">
          <w:rPr>
            <w:szCs w:val="24"/>
          </w:rPr>
          <w:t>The</w:t>
        </w:r>
        <w:r w:rsidR="005F712F" w:rsidRPr="00D32192">
          <w:rPr>
            <w:szCs w:val="24"/>
          </w:rPr>
          <w:t xml:space="preserve"> </w:t>
        </w:r>
      </w:ins>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ins w:id="93" w:author="Ingo Ebersberger" w:date="2018-05-08T00:36:00Z">
        <w:r w:rsidR="005F712F">
          <w:rPr>
            <w:szCs w:val="24"/>
          </w:rPr>
          <w:t xml:space="preserve">is a python </w:t>
        </w:r>
      </w:ins>
      <w:ins w:id="94" w:author="Ingo Ebersberger" w:date="2018-05-08T00:37:00Z">
        <w:r w:rsidR="005F712F">
          <w:rPr>
            <w:szCs w:val="24"/>
          </w:rPr>
          <w:t xml:space="preserve">framework for the </w:t>
        </w:r>
      </w:ins>
      <w:ins w:id="95" w:author="Ingo Ebersberger" w:date="2018-05-08T00:38:00Z">
        <w:r w:rsidR="005F712F">
          <w:rPr>
            <w:szCs w:val="24"/>
          </w:rPr>
          <w:t xml:space="preserve">display and </w:t>
        </w:r>
      </w:ins>
      <w:ins w:id="96" w:author="Ingo Ebersberger" w:date="2018-05-08T00:37:00Z">
        <w:r w:rsidR="005F712F">
          <w:rPr>
            <w:szCs w:val="24"/>
          </w:rPr>
          <w:t xml:space="preserve">analysis </w:t>
        </w:r>
      </w:ins>
      <w:ins w:id="97" w:author="Ingo Ebersberger" w:date="2018-05-08T00:38:00Z">
        <w:r w:rsidR="005F712F">
          <w:rPr>
            <w:szCs w:val="24"/>
          </w:rPr>
          <w:t xml:space="preserve">of phylogenetic trees. ETE3 provides options for displaying various annotations of the proteins at </w:t>
        </w:r>
        <w:proofErr w:type="gramStart"/>
        <w:r w:rsidR="005F712F">
          <w:rPr>
            <w:szCs w:val="24"/>
          </w:rPr>
          <w:t>the leafs</w:t>
        </w:r>
        <w:proofErr w:type="gramEnd"/>
        <w:r w:rsidR="005F712F">
          <w:rPr>
            <w:szCs w:val="24"/>
          </w:rPr>
          <w:t xml:space="preserve"> of the trees, among them also linear feature architectures. However, again </w:t>
        </w:r>
      </w:ins>
      <w:ins w:id="98" w:author="Ingo Ebersberger" w:date="2018-05-08T00:39:00Z">
        <w:r w:rsidR="005F712F">
          <w:rPr>
            <w:szCs w:val="24"/>
          </w:rPr>
          <w:t xml:space="preserve">this framework has been designed for displaying data rather than analyzing it. While few further tools may exist that can aid in the display and analysis of phylogenetic profiles, we are unaware </w:t>
        </w:r>
      </w:ins>
      <w:ins w:id="99" w:author="Ingo Ebersberger" w:date="2018-05-08T00:40:00Z">
        <w:r w:rsidR="005F712F">
          <w:rPr>
            <w:szCs w:val="24"/>
          </w:rPr>
          <w:t>of</w:t>
        </w:r>
      </w:ins>
      <w:ins w:id="100" w:author="Ingo Ebersberger" w:date="2018-05-08T00:39:00Z">
        <w:r w:rsidR="005F712F">
          <w:rPr>
            <w:szCs w:val="24"/>
          </w:rPr>
          <w:t xml:space="preserve"> any software solution </w:t>
        </w:r>
      </w:ins>
      <w:ins w:id="101" w:author="Ingo Ebersberger" w:date="2018-05-08T00:41:00Z">
        <w:r w:rsidR="005F712F">
          <w:rPr>
            <w:szCs w:val="24"/>
          </w:rPr>
          <w:t xml:space="preserve">that facilitates the simulateous display of </w:t>
        </w:r>
      </w:ins>
      <w:r>
        <w:rPr>
          <w:szCs w:val="24"/>
        </w:rPr>
        <w:t>multi-layered phylogenetic profiles containing hundreds or thousands of genes and taxa</w:t>
      </w:r>
      <w:ins w:id="102" w:author="Ingo Ebersberger" w:date="2018-05-08T00:41:00Z">
        <w:r w:rsidR="005F712F">
          <w:rPr>
            <w:szCs w:val="24"/>
          </w:rPr>
          <w:t xml:space="preserve"> together with a comprehensive set of dynamically exploring and analyzing this data.</w:t>
        </w:r>
      </w:ins>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rPr>
          <w:ins w:id="103" w:author="Ingo Ebersberger" w:date="2018-05-08T00:44:00Z"/>
        </w:rPr>
      </w:pPr>
      <w:bookmarkStart w:id="104" w:name="_Toc387400363"/>
      <w:r w:rsidRPr="00756D71">
        <w:t>Features and capabilities</w:t>
      </w:r>
      <w:ins w:id="105" w:author="Ingo Ebersberger" w:date="2018-05-08T00:43:00Z">
        <w:r w:rsidR="00E029D4">
          <w:t xml:space="preserve"> of PhyloProfile</w:t>
        </w:r>
      </w:ins>
      <w:bookmarkEnd w:id="104"/>
    </w:p>
    <w:p w14:paraId="3E63E742" w14:textId="40941085" w:rsidR="00E029D4" w:rsidRPr="001249DF" w:rsidRDefault="00E029D4" w:rsidP="001249DF">
      <w:pPr>
        <w:spacing w:after="0" w:line="360" w:lineRule="auto"/>
        <w:jc w:val="both"/>
        <w:rPr>
          <w:szCs w:val="24"/>
        </w:rPr>
      </w:pPr>
      <w:r w:rsidRPr="001249DF">
        <w:rPr>
          <w:rFonts w:eastAsiaTheme="majorEastAsia" w:cstheme="majorBidi"/>
          <w:bCs/>
          <w:szCs w:val="24"/>
        </w:rPr>
        <w:t xml:space="preserve">PhyloProfile is a web browser based application to display information about the presence-absence pattern of one to many proteins across one to many species. Next to the display of the phylogenetic profiles in a dot matrix, where a </w:t>
      </w:r>
      <w:r w:rsidRPr="001249DF">
        <w:rPr>
          <w:rFonts w:eastAsiaTheme="majorEastAsia" w:cstheme="majorBidi"/>
          <w:bCs/>
          <w:szCs w:val="24"/>
        </w:rPr>
        <w:lastRenderedPageBreak/>
        <w:t xml:space="preserve">dot represents the presence of a protein in a particular species, PhyloProfile provides a number of functions to filter and analyse the phylogenetic profiles. </w:t>
      </w:r>
      <w:r w:rsidR="00E66D17" w:rsidRPr="001249DF">
        <w:rPr>
          <w:rFonts w:eastAsiaTheme="majorEastAsia" w:cstheme="majorBidi"/>
          <w:bCs/>
          <w:szCs w:val="24"/>
        </w:rPr>
        <w:t>Once the</w:t>
      </w:r>
      <w:r w:rsidRPr="001249DF">
        <w:rPr>
          <w:rFonts w:eastAsiaTheme="majorEastAsia" w:cstheme="majorBidi"/>
          <w:bCs/>
          <w:szCs w:val="24"/>
        </w:rPr>
        <w:t xml:space="preserve"> filter</w:t>
      </w:r>
      <w:r w:rsidR="00E66D17" w:rsidRPr="001249DF">
        <w:rPr>
          <w:rFonts w:eastAsiaTheme="majorEastAsia" w:cstheme="majorBidi"/>
          <w:bCs/>
          <w:szCs w:val="24"/>
        </w:rPr>
        <w:t xml:space="preserve">ing </w:t>
      </w:r>
      <w:r w:rsidRPr="001249DF">
        <w:rPr>
          <w:rFonts w:eastAsiaTheme="majorEastAsia" w:cstheme="majorBidi"/>
          <w:bCs/>
          <w:szCs w:val="24"/>
        </w:rPr>
        <w:t xml:space="preserve">and </w:t>
      </w:r>
      <w:r w:rsidR="00E66D17" w:rsidRPr="001249DF">
        <w:rPr>
          <w:rFonts w:eastAsiaTheme="majorEastAsia" w:cstheme="majorBidi"/>
          <w:bCs/>
          <w:szCs w:val="24"/>
        </w:rPr>
        <w:t>data sub-</w:t>
      </w:r>
      <w:r w:rsidRPr="001249DF">
        <w:rPr>
          <w:rFonts w:eastAsiaTheme="majorEastAsia" w:cstheme="majorBidi"/>
          <w:bCs/>
          <w:szCs w:val="24"/>
        </w:rPr>
        <w:t>select</w:t>
      </w:r>
      <w:r w:rsidR="00E66D17" w:rsidRPr="001249DF">
        <w:rPr>
          <w:rFonts w:eastAsiaTheme="majorEastAsia" w:cstheme="majorBidi"/>
          <w:bCs/>
          <w:szCs w:val="24"/>
        </w:rPr>
        <w:t>ion is completed, the</w:t>
      </w:r>
      <w:r w:rsidRPr="001249DF">
        <w:rPr>
          <w:rFonts w:eastAsiaTheme="majorEastAsia" w:cstheme="majorBidi"/>
          <w:bCs/>
          <w:szCs w:val="24"/>
        </w:rPr>
        <w:t xml:space="preserve"> </w:t>
      </w:r>
      <w:r w:rsidR="00E66D17" w:rsidRPr="001249DF">
        <w:rPr>
          <w:rFonts w:eastAsiaTheme="majorEastAsia" w:cstheme="majorBidi"/>
          <w:bCs/>
          <w:szCs w:val="24"/>
        </w:rPr>
        <w:t xml:space="preserve">remaining </w:t>
      </w:r>
      <w:r w:rsidRPr="001249DF">
        <w:rPr>
          <w:rFonts w:eastAsiaTheme="majorEastAsia" w:cstheme="majorBidi"/>
          <w:bCs/>
          <w:szCs w:val="24"/>
        </w:rPr>
        <w:t xml:space="preserve">data can be exported </w:t>
      </w:r>
      <w:r w:rsidR="00E66D17" w:rsidRPr="001249DF">
        <w:rPr>
          <w:rFonts w:eastAsiaTheme="majorEastAsia" w:cstheme="majorBidi"/>
          <w:bCs/>
          <w:szCs w:val="24"/>
        </w:rPr>
        <w:t>to</w:t>
      </w:r>
      <w:r w:rsidRPr="001249DF">
        <w:rPr>
          <w:rFonts w:eastAsiaTheme="majorEastAsia" w:cstheme="majorBidi"/>
          <w:bCs/>
          <w:szCs w:val="24"/>
        </w:rPr>
        <w:t xml:space="preserve"> serve as input </w:t>
      </w:r>
      <w:r w:rsidR="00E66D17" w:rsidRPr="001249DF">
        <w:rPr>
          <w:rFonts w:eastAsiaTheme="majorEastAsia" w:cstheme="majorBidi"/>
          <w:bCs/>
          <w:szCs w:val="24"/>
        </w:rPr>
        <w:t>for</w:t>
      </w:r>
      <w:r w:rsidRPr="001249DF">
        <w:rPr>
          <w:rFonts w:eastAsiaTheme="majorEastAsia" w:cstheme="majorBidi"/>
          <w:bCs/>
          <w:szCs w:val="24"/>
        </w:rPr>
        <w:t xml:space="preserve"> downstream analysis, such as phylogenetic and phylogenomic analyses. PhyloProfile is intuitive, easy to handle and bridges the methodological gap between the </w:t>
      </w:r>
      <w:r w:rsidR="009F2E23" w:rsidRPr="001249DF">
        <w:rPr>
          <w:rFonts w:eastAsiaTheme="majorEastAsia" w:cstheme="majorBidi"/>
          <w:bCs/>
          <w:szCs w:val="24"/>
        </w:rPr>
        <w:t>gene set wide</w:t>
      </w:r>
      <w:r w:rsidRPr="001249DF">
        <w:rPr>
          <w:rFonts w:eastAsiaTheme="majorEastAsia" w:cstheme="majorBidi"/>
          <w:bCs/>
          <w:szCs w:val="24"/>
        </w:rPr>
        <w:t xml:space="preserve"> generation of phylogenetic profiles, e.g. via orthology prediction methods, and </w:t>
      </w:r>
      <w:r w:rsidR="009F2E23" w:rsidRPr="001249DF">
        <w:rPr>
          <w:rFonts w:eastAsiaTheme="majorEastAsia" w:cstheme="majorBidi"/>
          <w:bCs/>
          <w:szCs w:val="24"/>
        </w:rPr>
        <w:t>more focused downstream analyses concentrating on individual evolutionary or functional questions.</w:t>
      </w:r>
      <w:r w:rsidRPr="001249DF">
        <w:rPr>
          <w:rFonts w:eastAsiaTheme="majorEastAsia" w:cstheme="majorBidi"/>
          <w:bCs/>
          <w:szCs w:val="24"/>
        </w:rPr>
        <w:t xml:space="preserve"> </w:t>
      </w:r>
    </w:p>
    <w:p w14:paraId="3AC49933" w14:textId="77777777" w:rsidR="007A4901" w:rsidRPr="00756D71" w:rsidRDefault="007A4901" w:rsidP="007A4901">
      <w:pPr>
        <w:pStyle w:val="Heading3"/>
        <w:jc w:val="both"/>
      </w:pPr>
      <w:bookmarkStart w:id="106" w:name="_Toc387400364"/>
      <w:r w:rsidRPr="00756D71">
        <w:t>Multiple input options</w:t>
      </w:r>
      <w:bookmarkEnd w:id="106"/>
    </w:p>
    <w:p w14:paraId="23360176" w14:textId="60AF0007" w:rsidR="007A4901" w:rsidRDefault="00E6070B" w:rsidP="007A4901">
      <w:pPr>
        <w:spacing w:after="0" w:line="360" w:lineRule="auto"/>
        <w:jc w:val="both"/>
        <w:rPr>
          <w:szCs w:val="24"/>
        </w:rPr>
      </w:pPr>
      <w:ins w:id="107" w:author="Ingo Ebersberger" w:date="2018-05-08T01:03:00Z">
        <w:r>
          <w:rPr>
            <w:szCs w:val="24"/>
          </w:rPr>
          <w:t xml:space="preserve">The data upload and the </w:t>
        </w:r>
        <w:proofErr w:type="gramStart"/>
        <w:r>
          <w:rPr>
            <w:szCs w:val="24"/>
          </w:rPr>
          <w:t xml:space="preserve">basic configuration of PhyloProfile is controlled by the Input&amp;Settings page shown in Figure </w:t>
        </w:r>
        <w:r w:rsidRPr="001D363E">
          <w:rPr>
            <w:szCs w:val="24"/>
            <w:highlight w:val="yellow"/>
          </w:rPr>
          <w:t>(RE</w:t>
        </w:r>
      </w:ins>
      <w:ins w:id="108" w:author="Ingo Ebersberger" w:date="2018-05-08T01:04:00Z">
        <w:r w:rsidRPr="001D363E">
          <w:rPr>
            <w:szCs w:val="24"/>
            <w:highlight w:val="yellow"/>
          </w:rPr>
          <w:t>F)</w:t>
        </w:r>
        <w:proofErr w:type="gramEnd"/>
        <w:r>
          <w:rPr>
            <w:szCs w:val="24"/>
          </w:rPr>
          <w:t>.</w:t>
        </w:r>
      </w:ins>
      <w:ins w:id="109" w:author="Ingo Ebersberger" w:date="2018-05-08T01:03:00Z">
        <w:r>
          <w:rPr>
            <w:szCs w:val="24"/>
          </w:rPr>
          <w:t xml:space="preserve"> </w:t>
        </w:r>
      </w:ins>
      <w:r w:rsidR="007A4901">
        <w:rPr>
          <w:szCs w:val="24"/>
        </w:rPr>
        <w:t>Main input file for PhyloProfile is the phylogenetic distribution of orthologs or homologs</w:t>
      </w:r>
      <w:ins w:id="110" w:author="Ingo Ebersberger" w:date="2018-05-08T00:53:00Z">
        <w:r w:rsidR="00227F4D">
          <w:rPr>
            <w:szCs w:val="24"/>
          </w:rPr>
          <w:t xml:space="preserve"> for a set of seed proteins</w:t>
        </w:r>
      </w:ins>
      <w:r w:rsidR="007A4901">
        <w:rPr>
          <w:szCs w:val="24"/>
        </w:rPr>
        <w:t xml:space="preserve">. </w:t>
      </w:r>
      <w:ins w:id="111" w:author="Ingo Ebersberger" w:date="2018-05-08T01:30:00Z">
        <w:r w:rsidR="00922D97">
          <w:rPr>
            <w:szCs w:val="24"/>
          </w:rPr>
          <w:t xml:space="preserve">For the sake of </w:t>
        </w:r>
      </w:ins>
      <w:ins w:id="112" w:author="Ingo Ebersberger" w:date="2018-05-08T01:31:00Z">
        <w:r w:rsidR="00F34450">
          <w:rPr>
            <w:szCs w:val="24"/>
          </w:rPr>
          <w:t>brevity</w:t>
        </w:r>
      </w:ins>
      <w:ins w:id="113" w:author="Ingo Ebersberger" w:date="2018-05-08T01:30:00Z">
        <w:r w:rsidR="00922D97">
          <w:rPr>
            <w:szCs w:val="24"/>
          </w:rPr>
          <w:t xml:space="preserve">, we will refer from here only to orthologs. The application </w:t>
        </w:r>
      </w:ins>
      <w:ins w:id="114" w:author="Ingo Ebersberger" w:date="2018-05-08T01:31:00Z">
        <w:r w:rsidR="00922D97">
          <w:rPr>
            <w:szCs w:val="24"/>
          </w:rPr>
          <w:t xml:space="preserve">extends similarly to </w:t>
        </w:r>
      </w:ins>
      <w:ins w:id="115" w:author="Ingo Ebersberger" w:date="2018-05-08T01:30:00Z">
        <w:r w:rsidR="00922D97">
          <w:rPr>
            <w:szCs w:val="24"/>
          </w:rPr>
          <w:t xml:space="preserve">homologs. </w:t>
        </w:r>
      </w:ins>
      <w:r w:rsidR="007A4901">
        <w:rPr>
          <w:szCs w:val="24"/>
        </w:rPr>
        <w:t xml:space="preserve">The </w:t>
      </w:r>
      <w:ins w:id="116" w:author="Ingo Ebersberger" w:date="2018-05-08T00:53:00Z">
        <w:r w:rsidR="00227F4D">
          <w:rPr>
            <w:szCs w:val="24"/>
          </w:rPr>
          <w:t>presence-absence patterns of orthologs</w:t>
        </w:r>
      </w:ins>
      <w:r w:rsidR="007A4901">
        <w:rPr>
          <w:szCs w:val="24"/>
        </w:rPr>
        <w:t xml:space="preserve"> can be complemented with up to two additional information layers, such as </w:t>
      </w:r>
      <w:ins w:id="117" w:author="Ingo Ebersberger" w:date="2018-05-08T00:54:00Z">
        <w:r w:rsidR="00227F4D">
          <w:rPr>
            <w:szCs w:val="24"/>
          </w:rPr>
          <w:t>feature</w:t>
        </w:r>
      </w:ins>
      <w:r w:rsidR="007A4901">
        <w:rPr>
          <w:szCs w:val="24"/>
        </w:rPr>
        <w:t xml:space="preserve"> architecture similarit</w:t>
      </w:r>
      <w:ins w:id="118" w:author="Ingo Ebersberger" w:date="2018-05-08T00:54:00Z">
        <w:r w:rsidR="00227F4D">
          <w:rPr>
            <w:szCs w:val="24"/>
          </w:rPr>
          <w:t>ies between related proteins</w:t>
        </w:r>
      </w:ins>
      <w:r w:rsidR="007A4901">
        <w:rPr>
          <w:szCs w:val="24"/>
        </w:rPr>
        <w:t xml:space="preserve">, </w:t>
      </w:r>
      <w:ins w:id="119" w:author="Ingo Ebersberger" w:date="2018-05-08T00:54:00Z">
        <w:r w:rsidR="00227F4D">
          <w:rPr>
            <w:szCs w:val="24"/>
          </w:rPr>
          <w:t xml:space="preserve">their </w:t>
        </w:r>
      </w:ins>
      <w:r w:rsidR="007A4901">
        <w:rPr>
          <w:szCs w:val="24"/>
        </w:rPr>
        <w:t>sequence similarit</w:t>
      </w:r>
      <w:ins w:id="120" w:author="Ingo Ebersberger" w:date="2018-05-08T00:54:00Z">
        <w:r w:rsidR="00227F4D">
          <w:rPr>
            <w:szCs w:val="24"/>
          </w:rPr>
          <w:t>ies, the</w:t>
        </w:r>
      </w:ins>
      <w:r w:rsidR="007A4901">
        <w:rPr>
          <w:szCs w:val="24"/>
        </w:rPr>
        <w:t xml:space="preserve"> evolutionary distances between the seed proteins and their orthologs</w:t>
      </w:r>
      <w:ins w:id="121" w:author="Ingo Ebersberger" w:date="2018-05-08T00:54:00Z">
        <w:r w:rsidR="00576DC2">
          <w:rPr>
            <w:szCs w:val="24"/>
          </w:rPr>
          <w:t xml:space="preserve">, or any other </w:t>
        </w:r>
        <w:r w:rsidR="00227F4D">
          <w:rPr>
            <w:szCs w:val="24"/>
          </w:rPr>
          <w:t>measure</w:t>
        </w:r>
      </w:ins>
      <w:ins w:id="122" w:author="Ingo Ebersberger" w:date="2018-05-08T00:55:00Z">
        <w:r w:rsidR="00576DC2">
          <w:rPr>
            <w:szCs w:val="24"/>
          </w:rPr>
          <w:t xml:space="preserve"> between pairs of proteins</w:t>
        </w:r>
      </w:ins>
      <w:r w:rsidR="007A4901">
        <w:rPr>
          <w:szCs w:val="24"/>
        </w:rPr>
        <w:t xml:space="preserve">. The main input file can be in tab-delimited </w:t>
      </w:r>
      <w:ins w:id="123" w:author="Ingo Ebersberger" w:date="2018-05-08T00:55:00Z">
        <w:r w:rsidR="00576DC2">
          <w:rPr>
            <w:szCs w:val="24"/>
          </w:rPr>
          <w:t xml:space="preserve">text </w:t>
        </w:r>
      </w:ins>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ins w:id="124" w:author="Ingo Ebersberger" w:date="2018-05-08T00:55:00Z">
        <w:r w:rsidR="00576DC2">
          <w:rPr>
            <w:szCs w:val="24"/>
          </w:rPr>
          <w:t xml:space="preserve">, however, its use is limited to </w:t>
        </w:r>
      </w:ins>
      <w:r w:rsidR="007A4901">
        <w:rPr>
          <w:szCs w:val="24"/>
        </w:rPr>
        <w:t>the standalone version</w:t>
      </w:r>
      <w:ins w:id="125" w:author="Ingo Ebersberger" w:date="2018-05-08T00:55:00Z">
        <w:r w:rsidR="00576DC2">
          <w:rPr>
            <w:szCs w:val="24"/>
          </w:rPr>
          <w:t xml:space="preserve"> of PhyloProfile</w:t>
        </w:r>
      </w:ins>
      <w:r w:rsidR="007A4901">
        <w:rPr>
          <w:szCs w:val="24"/>
        </w:rPr>
        <w:t>.</w:t>
      </w:r>
    </w:p>
    <w:p w14:paraId="69E2CDBA" w14:textId="4DB41E3E" w:rsidR="007A4901" w:rsidRDefault="00B35926" w:rsidP="007A4901">
      <w:pPr>
        <w:spacing w:after="0" w:line="360" w:lineRule="auto"/>
        <w:jc w:val="both"/>
        <w:rPr>
          <w:szCs w:val="24"/>
        </w:rPr>
      </w:pPr>
      <w:ins w:id="126" w:author="Ingo Ebersberger" w:date="2018-05-08T00:56:00Z">
        <w:r>
          <w:rPr>
            <w:szCs w:val="24"/>
          </w:rPr>
          <w:t>Next to the enriched phylogenetic profiles, the software can additionally display the feature</w:t>
        </w:r>
      </w:ins>
      <w:r w:rsidR="007A4901">
        <w:rPr>
          <w:szCs w:val="24"/>
        </w:rPr>
        <w:t xml:space="preserve"> architecture</w:t>
      </w:r>
      <w:ins w:id="127" w:author="Ingo Ebersberger" w:date="2018-05-08T00:57:00Z">
        <w:r>
          <w:rPr>
            <w:szCs w:val="24"/>
          </w:rPr>
          <w:t>s</w:t>
        </w:r>
      </w:ins>
      <w:r w:rsidR="007A4901">
        <w:rPr>
          <w:szCs w:val="24"/>
        </w:rPr>
        <w:t xml:space="preserve"> of the seed </w:t>
      </w:r>
      <w:ins w:id="128" w:author="Ingo Ebersberger" w:date="2018-05-08T00:57:00Z">
        <w:r>
          <w:rPr>
            <w:szCs w:val="24"/>
          </w:rPr>
          <w:t xml:space="preserve">proteins and its </w:t>
        </w:r>
      </w:ins>
      <w:r w:rsidR="007A4901">
        <w:rPr>
          <w:szCs w:val="24"/>
        </w:rPr>
        <w:t>orthologs</w:t>
      </w:r>
      <w:ins w:id="129" w:author="Ingo Ebersberger" w:date="2018-05-08T00:57:00Z">
        <w:r>
          <w:rPr>
            <w:szCs w:val="24"/>
          </w:rPr>
          <w:t>/homologs</w:t>
        </w:r>
      </w:ins>
      <w:r w:rsidR="007A4901">
        <w:rPr>
          <w:szCs w:val="24"/>
        </w:rPr>
        <w:t xml:space="preserve">. This information can be optionally </w:t>
      </w:r>
      <w:commentRangeStart w:id="130"/>
      <w:r w:rsidR="007A4901">
        <w:rPr>
          <w:szCs w:val="24"/>
        </w:rPr>
        <w:t>uploaded into PhyloProfile</w:t>
      </w:r>
      <w:commentRangeEnd w:id="130"/>
      <w:r>
        <w:rPr>
          <w:rStyle w:val="CommentReference"/>
        </w:rPr>
        <w:commentReference w:id="130"/>
      </w:r>
      <w:r w:rsidR="007A4901">
        <w:rPr>
          <w:szCs w:val="24"/>
        </w:rPr>
        <w:t>.</w:t>
      </w:r>
    </w:p>
    <w:p w14:paraId="5D5F4F73" w14:textId="13BE9593" w:rsidR="00711BA2" w:rsidRDefault="001A7FB3" w:rsidP="007A4901">
      <w:pPr>
        <w:spacing w:after="0" w:line="360" w:lineRule="auto"/>
        <w:jc w:val="both"/>
        <w:rPr>
          <w:ins w:id="131" w:author="Ingo Ebersberger" w:date="2018-05-08T01:04:00Z"/>
          <w:szCs w:val="24"/>
        </w:rPr>
      </w:pPr>
      <w:ins w:id="132" w:author="Ingo Ebersberger" w:date="2018-05-08T00:59:00Z">
        <w:r>
          <w:rPr>
            <w:szCs w:val="24"/>
          </w:rPr>
          <w:lastRenderedPageBreak/>
          <w:t xml:space="preserve">If the user is interested in having the protein sequences ready for display as well, this information can be </w:t>
        </w:r>
      </w:ins>
      <w:r w:rsidR="001D363E">
        <w:rPr>
          <w:szCs w:val="24"/>
        </w:rPr>
        <w:t>uploaded</w:t>
      </w:r>
      <w:ins w:id="133" w:author="Ingo Ebersberger" w:date="2018-05-08T00:59:00Z">
        <w:r>
          <w:rPr>
            <w:szCs w:val="24"/>
          </w:rPr>
          <w:t xml:space="preserve"> into PhyloProfile in standard FASTA format. </w:t>
        </w:r>
      </w:ins>
    </w:p>
    <w:p w14:paraId="3CFB4BCF" w14:textId="1584402B" w:rsidR="007A4901" w:rsidRDefault="00711BA2" w:rsidP="007A4901">
      <w:pPr>
        <w:spacing w:after="0" w:line="360" w:lineRule="auto"/>
        <w:jc w:val="both"/>
        <w:rPr>
          <w:szCs w:val="24"/>
        </w:rPr>
      </w:pPr>
      <w:ins w:id="134" w:author="Ingo Ebersberger" w:date="2018-05-08T01:04:00Z">
        <w:r>
          <w:rPr>
            <w:szCs w:val="24"/>
          </w:rPr>
          <w:t xml:space="preserve">Alongside the data upload, a number of basic configurations can be set via the Input &amp; Settings page. Further details are </w:t>
        </w:r>
      </w:ins>
      <w:ins w:id="135" w:author="Ingo Ebersberger" w:date="2018-05-08T01:05:00Z">
        <w:r>
          <w:rPr>
            <w:szCs w:val="24"/>
          </w:rPr>
          <w:t>provided</w:t>
        </w:r>
      </w:ins>
      <w:ins w:id="136" w:author="Ingo Ebersberger" w:date="2018-05-08T01:04:00Z">
        <w:r>
          <w:rPr>
            <w:szCs w:val="24"/>
          </w:rPr>
          <w:t xml:space="preserve"> </w:t>
        </w:r>
      </w:ins>
      <w:ins w:id="137" w:author="Ingo Ebersberger" w:date="2018-05-08T01:05:00Z">
        <w:r>
          <w:rPr>
            <w:szCs w:val="24"/>
          </w:rPr>
          <w:t xml:space="preserve">in the caption of figure </w:t>
        </w:r>
        <w:r w:rsidRPr="00711BA2">
          <w:rPr>
            <w:szCs w:val="24"/>
            <w:highlight w:val="yellow"/>
            <w:rPrChange w:id="138" w:author="Ingo Ebersberger" w:date="2018-05-08T01:05:00Z">
              <w:rPr>
                <w:szCs w:val="24"/>
              </w:rPr>
            </w:rPrChange>
          </w:rPr>
          <w:t>REF</w:t>
        </w:r>
        <w:r>
          <w:rPr>
            <w:szCs w:val="24"/>
          </w:rPr>
          <w:t>.</w:t>
        </w:r>
      </w:ins>
      <w:del w:id="139" w:author="Ingo Ebersberger" w:date="2018-05-08T01:00:00Z">
        <w:r w:rsidR="007A4901" w:rsidDel="001A7FB3">
          <w:rPr>
            <w:szCs w:val="24"/>
          </w:rPr>
          <w:delText>sequences can be either obtained directly from the multi-FASTA main input, or optionally added to the tool.</w:delText>
        </w:r>
      </w:del>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51F1DF85" w:rsidR="007A4901" w:rsidRDefault="007A4901" w:rsidP="007A4901">
      <w:pPr>
        <w:pStyle w:val="Caption"/>
        <w:jc w:val="both"/>
        <w:rPr>
          <w:szCs w:val="24"/>
        </w:rPr>
      </w:pPr>
      <w:bookmarkStart w:id="140" w:name="_Ref384072234"/>
      <w:bookmarkStart w:id="141" w:name="_Toc387398495"/>
      <w:commentRangeStart w:id="142"/>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140"/>
      <w:r>
        <w:t xml:space="preserve">: </w:t>
      </w:r>
      <w:r w:rsidRPr="001D363E">
        <w:rPr>
          <w:i/>
        </w:rPr>
        <w:t>Input &amp; Settings</w:t>
      </w:r>
      <w:r>
        <w:t xml:space="preserve"> page</w:t>
      </w:r>
      <w:r w:rsidR="001A7FB3">
        <w:t xml:space="preserve"> of PhyloProfile</w:t>
      </w:r>
      <w:commentRangeEnd w:id="142"/>
      <w:r w:rsidR="001A7FB3">
        <w:rPr>
          <w:rStyle w:val="CommentReference"/>
          <w:b w:val="0"/>
          <w:bCs w:val="0"/>
          <w:color w:val="auto"/>
        </w:rPr>
        <w:commentReference w:id="142"/>
      </w:r>
      <w:r>
        <w:t xml:space="preserve">, </w:t>
      </w:r>
      <w:r w:rsidR="00E6070B">
        <w:t>U</w:t>
      </w:r>
      <w:r>
        <w:t xml:space="preserve">sers can upload </w:t>
      </w:r>
      <w:r w:rsidR="00E6070B">
        <w:t xml:space="preserve">here </w:t>
      </w:r>
      <w:r>
        <w:t xml:space="preserve">the main phylogenetic profiles, </w:t>
      </w:r>
      <w:r w:rsidR="00E6070B">
        <w:t xml:space="preserve">and optionally the </w:t>
      </w:r>
      <w:r>
        <w:t>domain annotation file and</w:t>
      </w:r>
      <w:r w:rsidR="00E6070B">
        <w:t>/or the</w:t>
      </w:r>
      <w:r>
        <w:t xml:space="preserve"> sequence</w:t>
      </w:r>
      <w:r w:rsidR="00E6070B">
        <w:t xml:space="preserve"> information in FASTA format</w:t>
      </w:r>
      <w:r>
        <w:t xml:space="preserve">. If the two additional information layers (variables) are not identified in the main input file, users can name them manually. </w:t>
      </w:r>
      <w:r w:rsidR="000A3D5D">
        <w:t xml:space="preserve">Via </w:t>
      </w:r>
      <w:r>
        <w:t xml:space="preserve">this page, </w:t>
      </w:r>
      <w:r w:rsidR="000A3D5D">
        <w:t xml:space="preserve">the </w:t>
      </w:r>
      <w:r>
        <w:t>user</w:t>
      </w:r>
      <w:r w:rsidR="000A3D5D">
        <w:t xml:space="preserve"> can additionally specify which subset of genes in the phylogenetic profile should be displayed. To this end, a text file with the genes of interest can be uploaded. Next</w:t>
      </w:r>
      <w:r>
        <w:t>, the</w:t>
      </w:r>
      <w:r w:rsidR="000A3D5D">
        <w:t xml:space="preserve"> user</w:t>
      </w:r>
      <w:r>
        <w:t xml:space="preserve"> can choose </w:t>
      </w:r>
      <w:r w:rsidR="000A3D5D">
        <w:t xml:space="preserve">to </w:t>
      </w:r>
      <w:r>
        <w:t xml:space="preserve">order the taxa automatically based on their </w:t>
      </w:r>
      <w:r w:rsidR="000A3D5D">
        <w:t xml:space="preserve">systematic relationships as specified in the NCBI </w:t>
      </w:r>
      <w:r>
        <w:t>taxonomy</w:t>
      </w:r>
      <w:r w:rsidR="000A3D5D">
        <w:t xml:space="preserve">. Alternatively, a custom tree in newick format can be uploaded that is then used for ordering the taxa. </w:t>
      </w:r>
      <w:r>
        <w:t xml:space="preserve">After </w:t>
      </w:r>
      <w:r w:rsidR="000A3D5D">
        <w:t xml:space="preserve">adapting </w:t>
      </w:r>
      <w:r>
        <w:t>the default colors of the profile plots (if needed), users can select the</w:t>
      </w:r>
      <w:r w:rsidR="00771B29">
        <w:t xml:space="preserve"> taxonomic resolution, i.e. the</w:t>
      </w:r>
      <w:r>
        <w:t xml:space="preserve"> taxonom</w:t>
      </w:r>
      <w:r w:rsidR="000A3D5D">
        <w:t>ic</w:t>
      </w:r>
      <w:r>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t xml:space="preserve"> </w:t>
      </w:r>
      <w:r w:rsidR="00771B29">
        <w:t>a</w:t>
      </w:r>
      <w:r>
        <w:t xml:space="preserve"> taxon of interest</w:t>
      </w:r>
      <w:r w:rsidR="000A3D5D">
        <w:t xml:space="preserve"> </w:t>
      </w:r>
      <w:r w:rsidR="00771B29">
        <w:t xml:space="preserve">can be selected </w:t>
      </w:r>
      <w:r w:rsidR="000A3D5D">
        <w:t>that is displayed first in the graphic visualization of the phylogenetic profile.</w:t>
      </w:r>
      <w:bookmarkEnd w:id="141"/>
      <w:r w:rsidR="000A3D5D">
        <w:t xml:space="preserv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w:t>
      </w:r>
      <w:r w:rsidR="007A4901">
        <w:rPr>
          <w:szCs w:val="24"/>
        </w:rPr>
        <w:lastRenderedPageBreak/>
        <w:t xml:space="preserve">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ins w:id="143" w:author="Ingo Ebersberger" w:date="2018-05-08T01:15:00Z">
        <w:r>
          <w:rPr>
            <w:szCs w:val="24"/>
          </w:rPr>
          <w:t>e</w:t>
        </w:r>
      </w:ins>
      <w:r w:rsidR="007A4901">
        <w:rPr>
          <w:szCs w:val="24"/>
        </w:rPr>
        <w:t>.</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A878B2">
        <w:t xml:space="preserve">Figure </w:t>
      </w:r>
      <w:r w:rsidR="00A878B2">
        <w:rPr>
          <w:noProof/>
        </w:rPr>
        <w:t>2</w:t>
      </w:r>
      <w:r w:rsidR="00A878B2">
        <w:noBreakHyphen/>
      </w:r>
      <w:r w:rsidR="00A878B2">
        <w:rPr>
          <w:noProof/>
        </w:rPr>
        <w:t>1</w:t>
      </w:r>
      <w:r>
        <w:rPr>
          <w:szCs w:val="24"/>
        </w:rPr>
        <w:fldChar w:fldCharType="end"/>
      </w:r>
      <w:r>
        <w:rPr>
          <w:szCs w:val="24"/>
        </w:rPr>
        <w:t xml:space="preserve">). </w:t>
      </w:r>
      <w:commentRangeStart w:id="144"/>
      <w:r>
        <w:rPr>
          <w:szCs w:val="24"/>
        </w:rPr>
        <w:t>The co-ortholog</w:t>
      </w:r>
      <w:commentRangeEnd w:id="144"/>
      <w:r w:rsidR="00D810F0">
        <w:rPr>
          <w:rStyle w:val="CommentReference"/>
        </w:rPr>
        <w:commentReference w:id="144"/>
      </w:r>
      <w:r>
        <w:rPr>
          <w:szCs w:val="24"/>
        </w:rPr>
        <w:t xml:space="preserve">s can also be </w:t>
      </w:r>
      <w:commentRangeStart w:id="145"/>
      <w:r>
        <w:rPr>
          <w:szCs w:val="24"/>
        </w:rPr>
        <w:t xml:space="preserve">represented, if the </w:t>
      </w:r>
      <w:commentRangeEnd w:id="145"/>
      <w:r w:rsidR="001A0014">
        <w:rPr>
          <w:rStyle w:val="CommentReference"/>
        </w:rPr>
        <w:commentReference w:id="145"/>
      </w:r>
      <w:r>
        <w:rPr>
          <w:szCs w:val="24"/>
        </w:rPr>
        <w:t>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146" w:name="_Toc387400365"/>
      <w:r w:rsidRPr="00756D71">
        <w:t>Interactive visualization</w:t>
      </w:r>
      <w:bookmarkEnd w:id="146"/>
    </w:p>
    <w:p w14:paraId="1257B8DD" w14:textId="72F6FCD0" w:rsidR="007A4901" w:rsidRDefault="007A4901" w:rsidP="007A4901">
      <w:pPr>
        <w:spacing w:after="0" w:line="360" w:lineRule="auto"/>
        <w:jc w:val="both"/>
        <w:rPr>
          <w:szCs w:val="24"/>
        </w:rPr>
      </w:pPr>
      <w:commentRangeStart w:id="147"/>
      <w:r>
        <w:rPr>
          <w:szCs w:val="24"/>
        </w:rPr>
        <w:t>PhyloProfile was written mainly in R</w:t>
      </w:r>
      <w:commentRangeEnd w:id="147"/>
      <w:r w:rsidR="00A67043">
        <w:rPr>
          <w:rStyle w:val="CommentReference"/>
        </w:rPr>
        <w:commentReference w:id="147"/>
      </w:r>
      <w:r>
        <w:rPr>
          <w:szCs w:val="24"/>
        </w:rPr>
        <w:t xml:space="preserve">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w:t>
      </w:r>
      <w:del w:id="148" w:author="Ingo Ebersberger" w:date="2018-05-08T01:19:00Z">
        <w:r w:rsidDel="00CE0679">
          <w:rPr>
            <w:szCs w:val="24"/>
          </w:rPr>
          <w:delText xml:space="preserve">brought </w:delText>
        </w:r>
      </w:del>
      <w:ins w:id="149" w:author="Ingo Ebersberger" w:date="2018-05-08T01:19:00Z">
        <w:r w:rsidR="00CE0679">
          <w:rPr>
            <w:szCs w:val="24"/>
          </w:rPr>
          <w:t xml:space="preserve">bring </w:t>
        </w:r>
      </w:ins>
      <w:commentRangeStart w:id="150"/>
      <w:r>
        <w:rPr>
          <w:szCs w:val="24"/>
        </w:rPr>
        <w:t xml:space="preserve">this feature </w:t>
      </w:r>
      <w:commentRangeEnd w:id="150"/>
      <w:r w:rsidR="00CE0679">
        <w:rPr>
          <w:rStyle w:val="CommentReference"/>
        </w:rPr>
        <w:commentReference w:id="150"/>
      </w:r>
      <w:r>
        <w:rPr>
          <w:szCs w:val="24"/>
        </w:rPr>
        <w:t>into PhyloProfile tool.</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2EBB6E33" w:rsidR="007A4901" w:rsidRDefault="007A4901" w:rsidP="007A4901">
      <w:pPr>
        <w:pStyle w:val="Caption"/>
        <w:jc w:val="both"/>
      </w:pPr>
      <w:bookmarkStart w:id="151" w:name="_Ref384073005"/>
      <w:bookmarkStart w:id="152" w:name="_Toc387398496"/>
      <w:commentRangeStart w:id="153"/>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151"/>
      <w:r>
        <w:t xml:space="preserve">: </w:t>
      </w:r>
      <w:del w:id="154" w:author="Ingo Ebersberger" w:date="2018-05-08T01:20:00Z">
        <w:r w:rsidDel="003962BE">
          <w:delText>Screenshot for t</w:delText>
        </w:r>
      </w:del>
      <w:ins w:id="155" w:author="Ingo Ebersberger" w:date="2018-05-08T01:20:00Z">
        <w:r w:rsidR="003962BE">
          <w:t>T</w:t>
        </w:r>
      </w:ins>
      <w:r>
        <w:t xml:space="preserve">he </w:t>
      </w:r>
      <w:r w:rsidRPr="003962BE">
        <w:rPr>
          <w:i/>
          <w:rPrChange w:id="156" w:author="Ingo Ebersberger" w:date="2018-05-08T01:20:00Z">
            <w:rPr/>
          </w:rPrChange>
        </w:rPr>
        <w:t>Main profile</w:t>
      </w:r>
      <w:r>
        <w:t xml:space="preserve"> page</w:t>
      </w:r>
      <w:ins w:id="157" w:author="Ingo Ebersberger" w:date="2018-05-08T01:20:00Z">
        <w:r w:rsidR="003962BE">
          <w:t xml:space="preserve"> of PhyloProfile</w:t>
        </w:r>
        <w:commentRangeEnd w:id="153"/>
        <w:r w:rsidR="004045DB">
          <w:rPr>
            <w:rStyle w:val="CommentReference"/>
            <w:b w:val="0"/>
            <w:bCs w:val="0"/>
            <w:color w:val="auto"/>
          </w:rPr>
          <w:commentReference w:id="153"/>
        </w:r>
      </w:ins>
      <w:r>
        <w:t xml:space="preserve">. </w:t>
      </w:r>
      <w:r w:rsidRPr="00FC0CEF">
        <w:t>The phylogenetic profile is repr</w:t>
      </w:r>
      <w:r>
        <w:t>esented by a dot matrix</w:t>
      </w:r>
      <w:r w:rsidRPr="00FC0CEF">
        <w:t>. Cell color and dot color</w:t>
      </w:r>
      <w:r>
        <w:t xml:space="preserve"> denote values of two additional information layers. </w:t>
      </w:r>
      <w:ins w:id="158" w:author="Ingo Ebersberger" w:date="2018-05-08T01:22:00Z">
        <w:r w:rsidR="002077FC">
          <w:t xml:space="preserve">The </w:t>
        </w:r>
      </w:ins>
      <w:commentRangeStart w:id="159"/>
      <w:r>
        <w:t xml:space="preserve">Dot size is </w:t>
      </w:r>
      <w:del w:id="160" w:author="Ingo Ebersberger" w:date="2018-05-08T01:22:00Z">
        <w:r w:rsidDel="002077FC">
          <w:delText>correspondin</w:delText>
        </w:r>
        <w:commentRangeEnd w:id="159"/>
        <w:r w:rsidR="006B7402" w:rsidDel="002077FC">
          <w:rPr>
            <w:rStyle w:val="CommentReference"/>
            <w:b w:val="0"/>
            <w:bCs w:val="0"/>
            <w:color w:val="auto"/>
          </w:rPr>
          <w:commentReference w:id="159"/>
        </w:r>
        <w:r w:rsidDel="002077FC">
          <w:delText xml:space="preserve">g </w:delText>
        </w:r>
      </w:del>
      <w:ins w:id="161" w:author="Ingo Ebersberger" w:date="2018-05-08T01:22:00Z">
        <w:r w:rsidR="002077FC">
          <w:t xml:space="preserve">proportional to </w:t>
        </w:r>
      </w:ins>
      <w:del w:id="162" w:author="Ingo Ebersberger" w:date="2018-05-08T01:22:00Z">
        <w:r w:rsidDel="002077FC">
          <w:delText xml:space="preserve">for </w:delText>
        </w:r>
      </w:del>
      <w:r>
        <w:t xml:space="preserve">the </w:t>
      </w:r>
      <w:del w:id="163" w:author="Ingo Ebersberger" w:date="2018-05-08T01:23:00Z">
        <w:r w:rsidDel="002077FC">
          <w:delText xml:space="preserve">number </w:delText>
        </w:r>
      </w:del>
      <w:ins w:id="164" w:author="Ingo Ebersberger" w:date="2018-05-08T01:23:00Z">
        <w:r w:rsidR="002077FC">
          <w:t xml:space="preserve">fracton </w:t>
        </w:r>
      </w:ins>
      <w:r>
        <w:t xml:space="preserve">of species </w:t>
      </w:r>
      <w:del w:id="165" w:author="Ingo Ebersberger" w:date="2018-05-08T01:22:00Z">
        <w:r w:rsidDel="002077FC">
          <w:delText>that are present</w:delText>
        </w:r>
        <w:r w:rsidRPr="00FC0CEF" w:rsidDel="002077FC">
          <w:delText xml:space="preserve"> </w:delText>
        </w:r>
        <w:r w:rsidDel="002077FC">
          <w:delText xml:space="preserve">in the </w:delText>
        </w:r>
      </w:del>
      <w:ins w:id="166" w:author="Ingo Ebersberger" w:date="2018-05-08T01:23:00Z">
        <w:r w:rsidR="002077FC">
          <w:t>summarized at the selected taxonomic level</w:t>
        </w:r>
      </w:ins>
      <w:ins w:id="167" w:author="Ingo Ebersberger" w:date="2018-05-08T01:22:00Z">
        <w:r w:rsidR="002077FC">
          <w:t xml:space="preserve"> </w:t>
        </w:r>
      </w:ins>
      <w:ins w:id="168" w:author="Ingo Ebersberger" w:date="2018-05-08T01:24:00Z">
        <w:r w:rsidR="002077FC">
          <w:t xml:space="preserve">(cf. Figure 2-1) </w:t>
        </w:r>
      </w:ins>
      <w:del w:id="169" w:author="Ingo Ebersberger" w:date="2018-05-08T01:23:00Z">
        <w:r w:rsidDel="002077FC">
          <w:delText>supertax</w:delText>
        </w:r>
      </w:del>
      <w:ins w:id="170" w:author="Ingo Ebersberger" w:date="2018-05-08T01:23:00Z">
        <w:r w:rsidR="002077FC">
          <w:t xml:space="preserve">that harbor </w:t>
        </w:r>
      </w:ins>
      <w:ins w:id="171" w:author="Ingo Ebersberger" w:date="2018-05-08T01:24:00Z">
        <w:r w:rsidR="002077FC">
          <w:t xml:space="preserve">at least one </w:t>
        </w:r>
      </w:ins>
      <w:ins w:id="172" w:author="Ingo Ebersberger" w:date="2018-05-08T01:23:00Z">
        <w:r w:rsidR="002077FC">
          <w:t>ortholog to the seed</w:t>
        </w:r>
      </w:ins>
      <w:del w:id="173" w:author="Ingo Ebersberger" w:date="2018-05-08T01:23:00Z">
        <w:r w:rsidDel="002077FC">
          <w:delText>a</w:delText>
        </w:r>
      </w:del>
      <w:r>
        <w:t xml:space="preserve">. </w:t>
      </w:r>
      <w:ins w:id="174" w:author="Ingo Ebersberger" w:date="2018-05-08T01:24:00Z">
        <w:r w:rsidR="002077FC">
          <w:t xml:space="preserve">The </w:t>
        </w:r>
      </w:ins>
      <w:del w:id="175" w:author="Ingo Ebersberger" w:date="2018-05-08T01:24:00Z">
        <w:r w:rsidDel="002077FC">
          <w:delText>List of</w:delText>
        </w:r>
      </w:del>
      <w:ins w:id="176" w:author="Ingo Ebersberger" w:date="2018-05-08T01:24:00Z">
        <w:r w:rsidR="002077FC">
          <w:t>assignment of</w:t>
        </w:r>
      </w:ins>
      <w:r>
        <w:t xml:space="preserve"> taxa and genes </w:t>
      </w:r>
      <w:del w:id="177" w:author="Ingo Ebersberger" w:date="2018-05-08T01:24:00Z">
        <w:r w:rsidDel="002077FC">
          <w:delText xml:space="preserve">on </w:delText>
        </w:r>
      </w:del>
      <w:ins w:id="178" w:author="Ingo Ebersberger" w:date="2018-05-08T01:24:00Z">
        <w:r w:rsidR="002077FC">
          <w:t xml:space="preserve">to </w:t>
        </w:r>
      </w:ins>
      <w:r>
        <w:t>the x and y-axis</w:t>
      </w:r>
      <w:ins w:id="179" w:author="Ingo Ebersberger" w:date="2018-05-08T01:25:00Z">
        <w:r w:rsidR="002077FC">
          <w:t>, respectively,</w:t>
        </w:r>
      </w:ins>
      <w:r>
        <w:t xml:space="preserve"> can be switched</w:t>
      </w:r>
      <w:ins w:id="180" w:author="Ingo Ebersberger" w:date="2018-05-08T01:25:00Z">
        <w:r w:rsidR="002077FC">
          <w:t xml:space="preserve"> if desired</w:t>
        </w:r>
      </w:ins>
      <w:r>
        <w:t xml:space="preserve">. </w:t>
      </w:r>
      <w:del w:id="181" w:author="Ingo Ebersberger" w:date="2018-05-08T01:25:00Z">
        <w:r w:rsidDel="002077FC">
          <w:delText>The c</w:delText>
        </w:r>
      </w:del>
      <w:ins w:id="182" w:author="Ingo Ebersberger" w:date="2018-05-08T01:25:00Z">
        <w:r w:rsidR="002077FC">
          <w:t>C</w:t>
        </w:r>
      </w:ins>
      <w:r>
        <w:t>o-orthologs</w:t>
      </w:r>
      <w:ins w:id="183" w:author="Ingo Ebersberger" w:date="2018-05-08T01:25:00Z">
        <w:r w:rsidR="002077FC">
          <w:t xml:space="preserve"> to a seed in a given taxon </w:t>
        </w:r>
      </w:ins>
      <w:del w:id="184" w:author="Ingo Ebersberger" w:date="2018-05-08T01:25:00Z">
        <w:r w:rsidDel="002077FC">
          <w:delText xml:space="preserve">, if present, </w:delText>
        </w:r>
      </w:del>
      <w:r>
        <w:t>will be represented as a small green dot inside the main dot.</w:t>
      </w:r>
      <w:ins w:id="185" w:author="Ingo Ebersberger" w:date="2018-05-08T01:25:00Z">
        <w:r w:rsidR="002077FC">
          <w:t xml:space="preserve"> This feature is available is only when the taxonomic resolution is set to </w:t>
        </w:r>
        <w:r w:rsidR="002077FC" w:rsidRPr="002077FC">
          <w:rPr>
            <w:i/>
            <w:rPrChange w:id="186" w:author="Ingo Ebersberger" w:date="2018-05-08T01:26:00Z">
              <w:rPr/>
            </w:rPrChange>
          </w:rPr>
          <w:t>species</w:t>
        </w:r>
        <w:r w:rsidR="002077FC">
          <w:t>.</w:t>
        </w:r>
      </w:ins>
      <w:r>
        <w:t xml:space="preserve"> </w:t>
      </w:r>
      <w:r w:rsidRPr="00FC0CEF">
        <w:t xml:space="preserve">The </w:t>
      </w:r>
      <w:r>
        <w:t xml:space="preserve">detailed information </w:t>
      </w:r>
      <w:ins w:id="187" w:author="Ingo Ebersberger" w:date="2018-05-08T01:28:00Z">
        <w:r w:rsidR="00C62C59">
          <w:t xml:space="preserve">for a seed – ortholog pairing (lower left part of the plot) </w:t>
        </w:r>
      </w:ins>
      <w:r>
        <w:t xml:space="preserve">can be accessed upon a click on the </w:t>
      </w:r>
      <w:del w:id="188" w:author="Ingo Ebersberger" w:date="2018-05-08T01:28:00Z">
        <w:r w:rsidDel="00C62C59">
          <w:delText>dot</w:delText>
        </w:r>
      </w:del>
      <w:ins w:id="189" w:author="Ingo Ebersberger" w:date="2018-05-08T01:28:00Z">
        <w:r w:rsidR="00C62C59">
          <w:t>corresponding dot in the dot matrix</w:t>
        </w:r>
      </w:ins>
      <w:r>
        <w:t>.</w:t>
      </w:r>
      <w:bookmarkEnd w:id="152"/>
    </w:p>
    <w:p w14:paraId="71070F1B" w14:textId="3886C7BA" w:rsidR="007A4901" w:rsidRDefault="00986963" w:rsidP="00F74F8F">
      <w:pPr>
        <w:spacing w:after="0" w:line="360" w:lineRule="auto"/>
        <w:jc w:val="both"/>
      </w:pPr>
      <w:ins w:id="190" w:author="Ingo Ebersberger" w:date="2018-05-08T01:32:00Z">
        <w:r>
          <w:lastRenderedPageBreak/>
          <w:t>Once all information is uploaded into PhyloProfile, the phylogenetic profile can be accessed via the Main profile page</w:t>
        </w:r>
      </w:ins>
      <w:ins w:id="191" w:author="Ingo Ebersberger" w:date="2018-05-08T01:33:00Z">
        <w:r>
          <w:t xml:space="preserve"> (</w:t>
        </w:r>
      </w:ins>
      <w:del w:id="192" w:author="Ingo Ebersberger" w:date="2018-05-08T01:32:00Z">
        <w:r w:rsidR="007A4901" w:rsidDel="00986963">
          <w:delText xml:space="preserve">As can be seen in </w:delText>
        </w:r>
      </w:del>
      <w:r w:rsidR="007A4901">
        <w:fldChar w:fldCharType="begin"/>
      </w:r>
      <w:r w:rsidR="007A4901">
        <w:instrText xml:space="preserve"> REF _Ref384073005 \h </w:instrText>
      </w:r>
      <w:r w:rsidR="007A4901">
        <w:fldChar w:fldCharType="separate"/>
      </w:r>
      <w:r w:rsidR="00A878B2">
        <w:t xml:space="preserve">Figure </w:t>
      </w:r>
      <w:r w:rsidR="00A878B2">
        <w:rPr>
          <w:noProof/>
        </w:rPr>
        <w:t>2</w:t>
      </w:r>
      <w:r w:rsidR="00A878B2">
        <w:noBreakHyphen/>
      </w:r>
      <w:r w:rsidR="00A878B2">
        <w:rPr>
          <w:noProof/>
        </w:rPr>
        <w:t>2</w:t>
      </w:r>
      <w:r w:rsidR="007A4901">
        <w:fldChar w:fldCharType="end"/>
      </w:r>
      <w:ins w:id="193" w:author="Ingo Ebersberger" w:date="2018-05-08T01:33:00Z">
        <w:r>
          <w:t xml:space="preserve">). This page harbors the main profile as a dot matrix. </w:t>
        </w:r>
      </w:ins>
      <w:ins w:id="194" w:author="Ingo Ebersberger" w:date="2018-05-08T01:34:00Z">
        <w:r>
          <w:t xml:space="preserve">Additionally, </w:t>
        </w:r>
      </w:ins>
      <w:ins w:id="195" w:author="Ingo Ebersberger" w:date="2018-05-08T01:36:00Z">
        <w:r w:rsidR="00C934A0">
          <w:t>several</w:t>
        </w:r>
      </w:ins>
      <w:ins w:id="196" w:author="Ingo Ebersberger" w:date="2018-05-08T01:34:00Z">
        <w:r>
          <w:t xml:space="preserve"> options exist to customize the plot. Options range from the simple adaptation of the plot layout, via the specification of the number of genes that should be displayed in the dot matrix, up to </w:t>
        </w:r>
      </w:ins>
      <w:ins w:id="197" w:author="Ingo Ebersberger" w:date="2018-05-08T01:35:00Z">
        <w:r>
          <w:t>filtering</w:t>
        </w:r>
      </w:ins>
      <w:ins w:id="198" w:author="Ingo Ebersberger" w:date="2018-05-08T01:34:00Z">
        <w:r>
          <w:t xml:space="preserve"> options</w:t>
        </w:r>
      </w:ins>
      <w:ins w:id="199" w:author="Ingo Ebersberger" w:date="2018-05-08T01:39:00Z">
        <w:r w:rsidR="0037309B">
          <w:t xml:space="preserve"> that consider the additional information layers provided alongside the phylogenetic profile</w:t>
        </w:r>
      </w:ins>
      <w:ins w:id="200" w:author="Ingo Ebersberger" w:date="2018-05-08T01:34:00Z">
        <w:r>
          <w:t xml:space="preserve">. </w:t>
        </w:r>
      </w:ins>
      <w:ins w:id="201" w:author="Ingo Ebersberger" w:date="2018-05-08T01:37:00Z">
        <w:r w:rsidR="00C934A0">
          <w:t xml:space="preserve">By specifying </w:t>
        </w:r>
      </w:ins>
      <w:ins w:id="202" w:author="Ingo Ebersberger" w:date="2018-05-08T01:38:00Z">
        <w:r w:rsidR="00C934A0">
          <w:t>individual</w:t>
        </w:r>
      </w:ins>
      <w:ins w:id="203" w:author="Ingo Ebersberger" w:date="2018-05-08T01:37:00Z">
        <w:r w:rsidR="00C934A0">
          <w:t xml:space="preserve"> cutoff values </w:t>
        </w:r>
      </w:ins>
      <w:ins w:id="204" w:author="Ingo Ebersberger" w:date="2018-05-08T01:38:00Z">
        <w:r w:rsidR="00C934A0">
          <w:t>the user can</w:t>
        </w:r>
      </w:ins>
      <w:ins w:id="205" w:author="Ingo Ebersberger" w:date="2018-05-08T01:34:00Z">
        <w:r w:rsidR="00C934A0">
          <w:t xml:space="preserve"> </w:t>
        </w:r>
        <w:r>
          <w:t xml:space="preserve">blend out </w:t>
        </w:r>
      </w:ins>
      <w:ins w:id="206" w:author="Ingo Ebersberger" w:date="2018-05-08T01:35:00Z">
        <w:r>
          <w:t xml:space="preserve">all entries in the dot matrix that do not meet the filtering criteria. </w:t>
        </w:r>
      </w:ins>
      <w:ins w:id="207" w:author="Ingo Ebersberger" w:date="2018-05-08T01:39:00Z">
        <w:r w:rsidR="0037309B">
          <w:t>For example, it is possible to remove all orthologs whose feature architecture similarity to the seed protein is below the specified limit.</w:t>
        </w:r>
      </w:ins>
      <w:ins w:id="208" w:author="Ingo Ebersberger" w:date="2018-05-08T01:41:00Z">
        <w:r w:rsidR="0037309B">
          <w:t xml:space="preserve"> Upon a click on a dot in the matrix,</w:t>
        </w:r>
      </w:ins>
      <w:del w:id="209" w:author="Ingo Ebersberger" w:date="2018-05-08T01:33:00Z">
        <w:r w:rsidR="007A4901" w:rsidDel="00986963">
          <w:delText>,</w:delText>
        </w:r>
      </w:del>
      <w:r w:rsidR="007A4901">
        <w:t xml:space="preserve"> the detailed information </w:t>
      </w:r>
      <w:ins w:id="210" w:author="Ingo Ebersberger" w:date="2018-05-08T01:41:00Z">
        <w:r w:rsidR="0037309B">
          <w:t>about the underlying seed – ortholog pair can be accessed</w:t>
        </w:r>
      </w:ins>
      <w:ins w:id="211" w:author="Ingo Ebersberger" w:date="2018-05-08T01:42:00Z">
        <w:r w:rsidR="0037309B">
          <w:t xml:space="preserve"> (Figure 2-3)</w:t>
        </w:r>
      </w:ins>
      <w:ins w:id="212" w:author="Ingo Ebersberger" w:date="2018-05-08T01:41:00Z">
        <w:r w:rsidR="0037309B">
          <w:t xml:space="preserve">. </w:t>
        </w:r>
      </w:ins>
      <w:del w:id="213" w:author="Ingo Ebersberger" w:date="2018-05-08T01:41:00Z">
        <w:r w:rsidR="007A4901" w:rsidDel="0037309B">
          <w:delText>of a dot in the profile matrix can be approached by clicking on that dot.</w:delText>
        </w:r>
      </w:del>
      <w:r w:rsidR="007A4901">
        <w:t xml:space="preserve"> </w:t>
      </w:r>
      <w:commentRangeStart w:id="214"/>
      <w:r w:rsidR="007A4901">
        <w:t>Beside the main profile</w:t>
      </w:r>
      <w:commentRangeEnd w:id="214"/>
      <w:r w:rsidR="00EC5ED5">
        <w:rPr>
          <w:rStyle w:val="CommentReference"/>
        </w:rPr>
        <w:commentReference w:id="214"/>
      </w:r>
      <w:r w:rsidR="007A4901">
        <w:t>, almost all plots generated in PhyloProfile are interactable in order to represent further data or to link between different functions (</w:t>
      </w:r>
      <w:r w:rsidR="007A4901">
        <w:fldChar w:fldCharType="begin"/>
      </w:r>
      <w:r w:rsidR="007A4901">
        <w:instrText xml:space="preserve"> REF _Ref384081133 \h </w:instrText>
      </w:r>
      <w:r w:rsidR="007A4901">
        <w:fldChar w:fldCharType="separate"/>
      </w:r>
      <w:r w:rsidR="00A878B2">
        <w:t xml:space="preserve">Figure </w:t>
      </w:r>
      <w:r w:rsidR="00A878B2">
        <w:rPr>
          <w:noProof/>
        </w:rPr>
        <w:t>2</w:t>
      </w:r>
      <w:r w:rsidR="00A878B2">
        <w:noBreakHyphen/>
      </w:r>
      <w:r w:rsidR="00A878B2">
        <w:rPr>
          <w:noProof/>
        </w:rPr>
        <w:t>3</w:t>
      </w:r>
      <w:r w:rsidR="007A4901">
        <w:fldChar w:fldCharType="end"/>
      </w:r>
      <w:r w:rsidR="007A4901">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55A2D690" w:rsidR="007A4901" w:rsidRDefault="007A4901" w:rsidP="007A4901">
      <w:pPr>
        <w:pStyle w:val="Caption"/>
        <w:jc w:val="both"/>
      </w:pPr>
      <w:bookmarkStart w:id="215" w:name="_Ref384081133"/>
      <w:bookmarkStart w:id="216" w:name="_Toc387398497"/>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215"/>
      <w:r>
        <w:t xml:space="preserve">: The interactive visualization enables </w:t>
      </w:r>
      <w:del w:id="217" w:author="Ingo Ebersberger" w:date="2018-05-08T01:43:00Z">
        <w:r w:rsidDel="00FA6ABE">
          <w:delText>linking between different data</w:delText>
        </w:r>
      </w:del>
      <w:ins w:id="218" w:author="Ingo Ebersberger" w:date="2018-05-08T01:44:00Z">
        <w:r w:rsidR="00FA6ABE">
          <w:t>a rapid</w:t>
        </w:r>
      </w:ins>
      <w:ins w:id="219" w:author="Ingo Ebersberger" w:date="2018-05-08T01:43:00Z">
        <w:r w:rsidR="00FA6ABE">
          <w:t xml:space="preserve"> adapt</w:t>
        </w:r>
      </w:ins>
      <w:ins w:id="220" w:author="Ingo Ebersberger" w:date="2018-05-08T01:44:00Z">
        <w:r w:rsidR="00FA6ABE">
          <w:t>ation of</w:t>
        </w:r>
      </w:ins>
      <w:ins w:id="221" w:author="Ingo Ebersberger" w:date="2018-05-08T01:43:00Z">
        <w:r w:rsidR="00FA6ABE">
          <w:t xml:space="preserve"> the focus </w:t>
        </w:r>
      </w:ins>
      <w:ins w:id="222" w:author="Ingo Ebersberger" w:date="2018-05-08T01:44:00Z">
        <w:r w:rsidR="00FA6ABE">
          <w:t xml:space="preserve">to the desired level of resolution. The information stored in PhyloProfile ranges from the overview image of the </w:t>
        </w:r>
      </w:ins>
      <w:ins w:id="223" w:author="Ingo Ebersberger" w:date="2018-05-08T01:45:00Z">
        <w:r w:rsidR="00FA6ABE">
          <w:t>phylogenetic</w:t>
        </w:r>
      </w:ins>
      <w:ins w:id="224" w:author="Ingo Ebersberger" w:date="2018-05-08T01:44:00Z">
        <w:r w:rsidR="00FA6ABE">
          <w:t xml:space="preserve"> </w:t>
        </w:r>
      </w:ins>
      <w:ins w:id="225" w:author="Ingo Ebersberger" w:date="2018-05-08T01:45:00Z">
        <w:r w:rsidR="00FA6ABE">
          <w:t>profiles of hundreds to thousands of proteins and species down to the pair-wise analysis of feature architectures.</w:t>
        </w:r>
      </w:ins>
      <w:bookmarkEnd w:id="216"/>
      <w:del w:id="226" w:author="Ingo Ebersberger" w:date="2018-05-08T01:44:00Z">
        <w:r w:rsidDel="00FA6ABE">
          <w:delText>.</w:delText>
        </w:r>
      </w:del>
    </w:p>
    <w:p w14:paraId="60C0DDCE" w14:textId="19B50652" w:rsidR="007A4901" w:rsidDel="00D35FBE" w:rsidRDefault="007A4901" w:rsidP="00F74F8F">
      <w:pPr>
        <w:spacing w:after="0" w:line="360" w:lineRule="auto"/>
        <w:jc w:val="both"/>
        <w:rPr>
          <w:del w:id="227" w:author="Ingo Ebersberger" w:date="2018-05-08T01:46:00Z"/>
        </w:rPr>
      </w:pPr>
      <w:del w:id="228" w:author="Ingo Ebersberger" w:date="2018-05-08T01:46:00Z">
        <w:r w:rsidDel="00D35FBE">
          <w:lastRenderedPageBreak/>
          <w:delText>Furthermore, many components of the user-interface can be automatically adapted to the input data or the parameter settings, such as the name of two additional information layers or the taxa list of selected taxonomy rank.</w:delText>
        </w:r>
      </w:del>
    </w:p>
    <w:p w14:paraId="620A214B" w14:textId="77777777" w:rsidR="007A4901" w:rsidRPr="00756D71" w:rsidRDefault="007A4901" w:rsidP="007A4901">
      <w:pPr>
        <w:pStyle w:val="Heading3"/>
        <w:jc w:val="both"/>
      </w:pPr>
      <w:bookmarkStart w:id="229" w:name="_Toc387400366"/>
      <w:r w:rsidRPr="00756D71">
        <w:t xml:space="preserve">The use of NCBI taxonomy information </w:t>
      </w:r>
      <w:commentRangeStart w:id="230"/>
      <w:r w:rsidRPr="00756D71">
        <w:t>in PhyloProfile</w:t>
      </w:r>
      <w:commentRangeEnd w:id="230"/>
      <w:r w:rsidR="00A250E2">
        <w:rPr>
          <w:rStyle w:val="CommentReference"/>
          <w:rFonts w:eastAsiaTheme="minorHAnsi" w:cstheme="minorBidi"/>
          <w:b w:val="0"/>
          <w:bCs w:val="0"/>
          <w:color w:val="auto"/>
        </w:rPr>
        <w:commentReference w:id="230"/>
      </w:r>
      <w:bookmarkEnd w:id="229"/>
    </w:p>
    <w:p w14:paraId="39AC24F2" w14:textId="4F97FD42" w:rsidR="007A4901" w:rsidDel="00C93B89" w:rsidRDefault="007A4901" w:rsidP="00F74F8F">
      <w:pPr>
        <w:spacing w:after="0" w:line="360" w:lineRule="auto"/>
        <w:jc w:val="both"/>
        <w:rPr>
          <w:del w:id="231" w:author="Ingo Ebersberger" w:date="2018-05-08T01:56:00Z"/>
          <w:szCs w:val="24"/>
        </w:rPr>
      </w:pPr>
      <w:commentRangeStart w:id="232"/>
      <w:r>
        <w:rPr>
          <w:szCs w:val="24"/>
        </w:rPr>
        <w:t>The species information in the phylogenetic profile loaded into PhyloProfile has to be represented by NCBI taxonomy IDs</w:t>
      </w:r>
      <w:commentRangeEnd w:id="232"/>
      <w:r w:rsidR="007577F9">
        <w:rPr>
          <w:rStyle w:val="CommentReference"/>
        </w:rPr>
        <w:commentReference w:id="232"/>
      </w:r>
      <w:r>
        <w:rPr>
          <w:szCs w:val="24"/>
        </w:rPr>
        <w:t xml:space="preserve">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xml:space="preserve">. We collect the full taxonomy information for a list of input taxa including both defined ranks, such as strain, species, </w:t>
      </w:r>
      <w:proofErr w:type="gramStart"/>
      <w:r>
        <w:rPr>
          <w:szCs w:val="24"/>
        </w:rPr>
        <w:t xml:space="preserve">genus, </w:t>
      </w:r>
      <w:ins w:id="233" w:author="Ingo Ebersberger" w:date="2018-05-08T01:49:00Z">
        <w:r w:rsidR="00453439">
          <w:rPr>
            <w:szCs w:val="24"/>
          </w:rPr>
          <w:t xml:space="preserve">up </w:t>
        </w:r>
      </w:ins>
      <w:del w:id="234" w:author="Ingo Ebersberger" w:date="2018-05-08T01:48:00Z">
        <w:r w:rsidDel="00453439">
          <w:rPr>
            <w:szCs w:val="24"/>
          </w:rPr>
          <w:delText xml:space="preserve">... </w:delText>
        </w:r>
      </w:del>
      <w:r>
        <w:rPr>
          <w:szCs w:val="24"/>
        </w:rPr>
        <w:t>to</w:t>
      </w:r>
      <w:proofErr w:type="gramEnd"/>
      <w:r>
        <w:rPr>
          <w:szCs w:val="24"/>
        </w:rPr>
        <w:t xml:space="preserve"> </w:t>
      </w:r>
      <w:ins w:id="235" w:author="Ingo Ebersberger" w:date="2018-05-08T01:49:00Z">
        <w:r w:rsidR="00453439">
          <w:rPr>
            <w:szCs w:val="24"/>
          </w:rPr>
          <w:t xml:space="preserve">the </w:t>
        </w:r>
      </w:ins>
      <w:r>
        <w:rPr>
          <w:szCs w:val="24"/>
        </w:rPr>
        <w:t>superkingdom</w:t>
      </w:r>
      <w:ins w:id="236" w:author="Ingo Ebersberger" w:date="2018-05-08T01:49:00Z">
        <w:r w:rsidR="00453439">
          <w:rPr>
            <w:szCs w:val="24"/>
          </w:rPr>
          <w:t>.</w:t>
        </w:r>
      </w:ins>
      <w:r>
        <w:rPr>
          <w:szCs w:val="24"/>
        </w:rPr>
        <w:t xml:space="preserve"> </w:t>
      </w:r>
      <w:del w:id="237" w:author="Ingo Ebersberger" w:date="2018-05-08T01:49:00Z">
        <w:r w:rsidDel="00453439">
          <w:rPr>
            <w:szCs w:val="24"/>
          </w:rPr>
          <w:delText>and u</w:delText>
        </w:r>
      </w:del>
      <w:ins w:id="238" w:author="Ingo Ebersberger" w:date="2018-05-08T01:49:00Z">
        <w:r w:rsidR="00453439">
          <w:rPr>
            <w:szCs w:val="24"/>
          </w:rPr>
          <w:t>U</w:t>
        </w:r>
      </w:ins>
      <w:r>
        <w:rPr>
          <w:szCs w:val="24"/>
        </w:rPr>
        <w:t xml:space="preserve">ndefined ranks, which are named as "norank" by </w:t>
      </w:r>
      <w:proofErr w:type="gramStart"/>
      <w:r>
        <w:rPr>
          <w:szCs w:val="24"/>
        </w:rPr>
        <w:t>NCBI</w:t>
      </w:r>
      <w:proofErr w:type="gramEnd"/>
      <w:ins w:id="239" w:author="Ingo Ebersberger" w:date="2018-05-08T01:49:00Z">
        <w:r w:rsidR="00453439">
          <w:rPr>
            <w:szCs w:val="24"/>
          </w:rPr>
          <w:t xml:space="preserve"> are also included</w:t>
        </w:r>
      </w:ins>
      <w:r>
        <w:rPr>
          <w:szCs w:val="24"/>
        </w:rPr>
        <w:t xml:space="preserve">. </w:t>
      </w:r>
      <w:ins w:id="240" w:author="Ingo Ebersberger" w:date="2018-05-08T01:49:00Z">
        <w:r w:rsidR="00DF5887">
          <w:rPr>
            <w:szCs w:val="24"/>
          </w:rPr>
          <w:t>Not in all cases, all taxonomic ranks that are represented in the NCBI taxonomy are specified for each species represented in the NCBI taxonomy. I</w:t>
        </w:r>
      </w:ins>
      <w:ins w:id="241" w:author="Ingo Ebersberger" w:date="2018-05-08T01:50:00Z">
        <w:r w:rsidR="00DF5887">
          <w:rPr>
            <w:szCs w:val="24"/>
          </w:rPr>
          <w:t xml:space="preserve">t is for this reason that </w:t>
        </w:r>
      </w:ins>
      <w:ins w:id="242" w:author="Ingo Ebersberger" w:date="2018-05-08T01:49:00Z">
        <w:r w:rsidR="00DF5887">
          <w:rPr>
            <w:szCs w:val="24"/>
          </w:rPr>
          <w:t xml:space="preserve">the vector of taxonomic information </w:t>
        </w:r>
      </w:ins>
      <w:ins w:id="243" w:author="Ingo Ebersberger" w:date="2018-05-08T01:51:00Z">
        <w:r w:rsidR="00DF5887">
          <w:rPr>
            <w:szCs w:val="24"/>
          </w:rPr>
          <w:t xml:space="preserve">can differ in length between the individual species. To </w:t>
        </w:r>
      </w:ins>
      <w:ins w:id="244" w:author="Ingo Ebersberger" w:date="2018-05-08T01:53:00Z">
        <w:r w:rsidR="00DF5887">
          <w:rPr>
            <w:szCs w:val="24"/>
          </w:rPr>
          <w:t>make the information consistent across all species</w:t>
        </w:r>
      </w:ins>
      <w:ins w:id="245" w:author="Ingo Ebersberger" w:date="2018-05-08T01:52:00Z">
        <w:r w:rsidR="00DF5887">
          <w:rPr>
            <w:szCs w:val="24"/>
          </w:rPr>
          <w:t xml:space="preserve">, we </w:t>
        </w:r>
      </w:ins>
      <w:del w:id="246" w:author="Ingo Ebersberger" w:date="2018-05-08T01:50:00Z">
        <w:r w:rsidDel="00DF5887">
          <w:rPr>
            <w:szCs w:val="24"/>
          </w:rPr>
          <w:delText>Those taxonomy vectors with</w:delText>
        </w:r>
      </w:del>
      <w:del w:id="247" w:author="Ingo Ebersberger" w:date="2018-05-08T01:52:00Z">
        <w:r w:rsidDel="00DF5887">
          <w:rPr>
            <w:szCs w:val="24"/>
          </w:rPr>
          <w:delText xml:space="preserve"> unequal lengths are</w:delText>
        </w:r>
      </w:del>
      <w:r>
        <w:rPr>
          <w:szCs w:val="24"/>
        </w:rPr>
        <w:t xml:space="preserve"> align</w:t>
      </w:r>
      <w:del w:id="248" w:author="Ingo Ebersberger" w:date="2018-05-08T01:53:00Z">
        <w:r w:rsidDel="00DF5887">
          <w:rPr>
            <w:szCs w:val="24"/>
          </w:rPr>
          <w:delText>e</w:delText>
        </w:r>
      </w:del>
      <w:ins w:id="249" w:author="Ingo Ebersberger" w:date="2018-05-08T01:52:00Z">
        <w:r w:rsidR="00DF5887">
          <w:rPr>
            <w:szCs w:val="24"/>
          </w:rPr>
          <w:t xml:space="preserve"> the</w:t>
        </w:r>
      </w:ins>
      <w:ins w:id="250" w:author="Ingo Ebersberger" w:date="2018-05-08T01:53:00Z">
        <w:r w:rsidR="00DF5887">
          <w:rPr>
            <w:szCs w:val="24"/>
          </w:rPr>
          <w:t xml:space="preserve"> individual </w:t>
        </w:r>
        <w:commentRangeStart w:id="251"/>
        <w:r w:rsidR="00DF5887">
          <w:rPr>
            <w:szCs w:val="24"/>
          </w:rPr>
          <w:t>taxonomy</w:t>
        </w:r>
      </w:ins>
      <w:ins w:id="252" w:author="Ingo Ebersberger" w:date="2018-05-08T01:52:00Z">
        <w:r w:rsidR="00DF5887">
          <w:rPr>
            <w:szCs w:val="24"/>
          </w:rPr>
          <w:t xml:space="preserve"> vectors</w:t>
        </w:r>
      </w:ins>
      <w:commentRangeEnd w:id="251"/>
      <w:ins w:id="253" w:author="Ingo Ebersberger" w:date="2018-05-08T01:54:00Z">
        <w:r w:rsidR="00DF5887">
          <w:rPr>
            <w:rStyle w:val="CommentReference"/>
          </w:rPr>
          <w:commentReference w:id="251"/>
        </w:r>
      </w:ins>
      <w:del w:id="254" w:author="Ingo Ebersberger" w:date="2018-05-08T01:52:00Z">
        <w:r w:rsidDel="00DF5887">
          <w:rPr>
            <w:szCs w:val="24"/>
          </w:rPr>
          <w:delText>d</w:delText>
        </w:r>
      </w:del>
      <w:ins w:id="255" w:author="Ingo Ebersberger" w:date="2018-05-08T01:53:00Z">
        <w:r w:rsidR="00DF5887">
          <w:rPr>
            <w:szCs w:val="24"/>
          </w:rPr>
          <w:t xml:space="preserve">. This results in </w:t>
        </w:r>
      </w:ins>
      <w:del w:id="256" w:author="Ingo Ebersberger" w:date="2018-05-08T01:53:00Z">
        <w:r w:rsidDel="00DF5887">
          <w:rPr>
            <w:szCs w:val="24"/>
          </w:rPr>
          <w:delText xml:space="preserve"> to create </w:delText>
        </w:r>
      </w:del>
      <w:r>
        <w:rPr>
          <w:szCs w:val="24"/>
        </w:rPr>
        <w:t xml:space="preserve">a taxonomy matrix, in which </w:t>
      </w:r>
      <w:ins w:id="257" w:author="Ingo Ebersberger" w:date="2018-05-08T01:52:00Z">
        <w:r w:rsidR="00DF5887">
          <w:rPr>
            <w:szCs w:val="24"/>
          </w:rPr>
          <w:t>the</w:t>
        </w:r>
      </w:ins>
      <w:del w:id="258" w:author="Ingo Ebersberger" w:date="2018-05-08T01:52:00Z">
        <w:r w:rsidDel="00DF5887">
          <w:rPr>
            <w:szCs w:val="24"/>
          </w:rPr>
          <w:delText>its</w:delText>
        </w:r>
      </w:del>
      <w:r>
        <w:rPr>
          <w:szCs w:val="24"/>
        </w:rPr>
        <w:t xml:space="preserve"> rows </w:t>
      </w:r>
      <w:del w:id="259" w:author="Ingo Ebersberger" w:date="2018-05-08T01:52:00Z">
        <w:r w:rsidDel="00DF5887">
          <w:rPr>
            <w:szCs w:val="24"/>
          </w:rPr>
          <w:delText xml:space="preserve">are </w:delText>
        </w:r>
      </w:del>
      <w:ins w:id="260" w:author="Ingo Ebersberger" w:date="2018-05-08T01:52:00Z">
        <w:r w:rsidR="00DF5887">
          <w:rPr>
            <w:szCs w:val="24"/>
          </w:rPr>
          <w:t xml:space="preserve">represent </w:t>
        </w:r>
      </w:ins>
      <w:r>
        <w:rPr>
          <w:szCs w:val="24"/>
        </w:rPr>
        <w:t xml:space="preserve">the taxonomy IDs and </w:t>
      </w:r>
      <w:del w:id="261" w:author="Ingo Ebersberger" w:date="2018-05-08T01:52:00Z">
        <w:r w:rsidDel="00DF5887">
          <w:rPr>
            <w:szCs w:val="24"/>
          </w:rPr>
          <w:delText xml:space="preserve">its </w:delText>
        </w:r>
      </w:del>
      <w:ins w:id="262" w:author="Ingo Ebersberger" w:date="2018-05-08T01:52:00Z">
        <w:r w:rsidR="00DF5887">
          <w:rPr>
            <w:szCs w:val="24"/>
          </w:rPr>
          <w:t xml:space="preserve">the </w:t>
        </w:r>
      </w:ins>
      <w:r>
        <w:rPr>
          <w:szCs w:val="24"/>
        </w:rPr>
        <w:t xml:space="preserve">columns are all available systematic ranks that can be found in the given taxon list. </w:t>
      </w:r>
      <w:commentRangeStart w:id="263"/>
      <w:ins w:id="264" w:author="Ingo Ebersberger" w:date="2018-05-08T01:54:00Z">
        <w:r w:rsidR="000C56F2">
          <w:rPr>
            <w:szCs w:val="24"/>
          </w:rPr>
          <w:t>If a certain species has no information displayed for a rank, the value in the corresponding cell is set to NULL</w:t>
        </w:r>
      </w:ins>
      <w:commentRangeEnd w:id="263"/>
      <w:ins w:id="265" w:author="Ingo Ebersberger" w:date="2018-05-08T01:55:00Z">
        <w:r w:rsidR="000C56F2">
          <w:rPr>
            <w:rStyle w:val="CommentReference"/>
          </w:rPr>
          <w:commentReference w:id="263"/>
        </w:r>
      </w:ins>
      <w:ins w:id="266" w:author="Ingo Ebersberger" w:date="2018-05-08T01:54:00Z">
        <w:r w:rsidR="000C56F2">
          <w:rPr>
            <w:szCs w:val="24"/>
          </w:rPr>
          <w:t xml:space="preserve">. </w:t>
        </w:r>
      </w:ins>
      <w:del w:id="267" w:author="Ingo Ebersberger" w:date="2018-05-08T01:55:00Z">
        <w:r w:rsidDel="00B532CE">
          <w:rPr>
            <w:szCs w:val="24"/>
          </w:rPr>
          <w:delText xml:space="preserve">The </w:delText>
        </w:r>
      </w:del>
      <w:ins w:id="268" w:author="Ingo Ebersberger" w:date="2018-05-08T01:55:00Z">
        <w:r w:rsidR="00B532CE">
          <w:rPr>
            <w:szCs w:val="24"/>
          </w:rPr>
          <w:t xml:space="preserve">On the basis of this </w:t>
        </w:r>
      </w:ins>
      <w:r>
        <w:rPr>
          <w:szCs w:val="24"/>
        </w:rPr>
        <w:t xml:space="preserve">taxonomy matrix </w:t>
      </w:r>
      <w:commentRangeStart w:id="269"/>
      <w:del w:id="270" w:author="Ingo Ebersberger" w:date="2018-05-08T01:55:00Z">
        <w:r w:rsidDel="00B532CE">
          <w:rPr>
            <w:szCs w:val="24"/>
          </w:rPr>
          <w:delText>is then used to</w:delText>
        </w:r>
      </w:del>
      <w:ins w:id="271" w:author="Ingo Ebersberger" w:date="2018-05-08T01:55:00Z">
        <w:r w:rsidR="00B532CE">
          <w:rPr>
            <w:szCs w:val="24"/>
          </w:rPr>
          <w:t>we then</w:t>
        </w:r>
      </w:ins>
      <w:r>
        <w:rPr>
          <w:szCs w:val="24"/>
        </w:rPr>
        <w:t xml:space="preserve"> generate a taxonomy </w:t>
      </w:r>
      <w:proofErr w:type="gramStart"/>
      <w:r>
        <w:rPr>
          <w:szCs w:val="24"/>
        </w:rPr>
        <w:t>tr</w:t>
      </w:r>
      <w:commentRangeEnd w:id="269"/>
      <w:proofErr w:type="gramEnd"/>
      <w:r w:rsidR="00B532CE">
        <w:rPr>
          <w:rStyle w:val="CommentReference"/>
        </w:rPr>
        <w:commentReference w:id="269"/>
      </w:r>
      <w:r>
        <w:rPr>
          <w:szCs w:val="24"/>
        </w:rPr>
        <w:t>ee. Thereafter, we root the tree based on the user-selected reference taxon and return a list of sorted taxa from the rooted tree.</w:t>
      </w:r>
      <w:ins w:id="272" w:author="Ingo Ebersberger" w:date="2018-05-08T01:56:00Z">
        <w:r w:rsidR="00C93B89">
          <w:rPr>
            <w:szCs w:val="24"/>
          </w:rPr>
          <w:t xml:space="preserve"> </w:t>
        </w:r>
      </w:ins>
    </w:p>
    <w:p w14:paraId="1C122491" w14:textId="3001C965" w:rsidR="007A4901" w:rsidDel="00C93B89" w:rsidRDefault="007A4901" w:rsidP="00F74F8F">
      <w:pPr>
        <w:spacing w:after="0" w:line="360" w:lineRule="auto"/>
        <w:jc w:val="both"/>
        <w:rPr>
          <w:del w:id="273" w:author="Ingo Ebersberger" w:date="2018-05-08T01:56:00Z"/>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 xml:space="preserve">the </w:t>
      </w:r>
      <w:commentRangeStart w:id="274"/>
      <w:r>
        <w:rPr>
          <w:szCs w:val="24"/>
        </w:rPr>
        <w:t xml:space="preserve">scaling </w:t>
      </w:r>
      <w:commentRangeEnd w:id="274"/>
      <w:r w:rsidR="008D43E8">
        <w:rPr>
          <w:rStyle w:val="CommentReference"/>
        </w:rPr>
        <w:commentReference w:id="274"/>
      </w:r>
      <w:r>
        <w:rPr>
          <w:szCs w:val="24"/>
        </w:rPr>
        <w:t>of the analysis from individual species to classes, phyla or entire kingdoms.</w:t>
      </w:r>
      <w:ins w:id="275" w:author="Ingo Ebersberger" w:date="2018-05-08T01:56:00Z">
        <w:r w:rsidR="00C93B89">
          <w:rPr>
            <w:szCs w:val="24"/>
          </w:rPr>
          <w:t xml:space="preserve"> </w:t>
        </w:r>
      </w:ins>
    </w:p>
    <w:p w14:paraId="7F11A18B" w14:textId="716DF7D5" w:rsidR="007A4901" w:rsidRPr="00861630" w:rsidRDefault="007A4901">
      <w:pPr>
        <w:spacing w:after="0" w:line="360" w:lineRule="auto"/>
        <w:jc w:val="both"/>
        <w:rPr>
          <w:szCs w:val="24"/>
        </w:rPr>
        <w:pPrChange w:id="276" w:author="Ingo Ebersberger" w:date="2018-05-08T01:56:00Z">
          <w:pPr>
            <w:jc w:val="both"/>
          </w:pPr>
        </w:pPrChange>
      </w:pPr>
      <w:del w:id="277" w:author="Ingo Ebersberger" w:date="2018-05-08T01:56:00Z">
        <w:r w:rsidDel="00C93B89">
          <w:rPr>
            <w:szCs w:val="24"/>
          </w:rPr>
          <w:delText>Moreover</w:delText>
        </w:r>
      </w:del>
      <w:ins w:id="278" w:author="Ingo Ebersberger" w:date="2018-05-08T01:56:00Z">
        <w:r w:rsidR="00C93B89">
          <w:rPr>
            <w:szCs w:val="24"/>
          </w:rPr>
          <w:t>Note</w:t>
        </w:r>
      </w:ins>
      <w:r>
        <w:rPr>
          <w:szCs w:val="24"/>
        </w:rPr>
        <w:t xml:space="preserve">, </w:t>
      </w:r>
      <w:ins w:id="279" w:author="Ingo Ebersberger" w:date="2018-05-08T01:56:00Z">
        <w:r w:rsidR="00C93B89">
          <w:rPr>
            <w:szCs w:val="24"/>
          </w:rPr>
          <w:t xml:space="preserve">our software allows to integrate </w:t>
        </w:r>
      </w:ins>
      <w:del w:id="280" w:author="Ingo Ebersberger" w:date="2018-05-08T01:57:00Z">
        <w:r w:rsidDel="00C93B89">
          <w:rPr>
            <w:szCs w:val="24"/>
          </w:rPr>
          <w:delText xml:space="preserve">novel </w:delText>
        </w:r>
      </w:del>
      <w:r>
        <w:rPr>
          <w:szCs w:val="24"/>
        </w:rPr>
        <w:t xml:space="preserve">taxa, which </w:t>
      </w:r>
      <w:del w:id="281" w:author="Ingo Ebersberger" w:date="2018-05-08T01:57:00Z">
        <w:r w:rsidDel="00C93B89">
          <w:rPr>
            <w:szCs w:val="24"/>
          </w:rPr>
          <w:delText xml:space="preserve">do </w:delText>
        </w:r>
      </w:del>
      <w:ins w:id="282" w:author="Ingo Ebersberger" w:date="2018-05-08T01:57:00Z">
        <w:r w:rsidR="00C93B89">
          <w:rPr>
            <w:szCs w:val="24"/>
          </w:rPr>
          <w:t xml:space="preserve">are </w:t>
        </w:r>
      </w:ins>
      <w:r>
        <w:rPr>
          <w:szCs w:val="24"/>
        </w:rPr>
        <w:t xml:space="preserve">not </w:t>
      </w:r>
      <w:ins w:id="283" w:author="Ingo Ebersberger" w:date="2018-05-08T01:57:00Z">
        <w:r w:rsidR="00C93B89">
          <w:rPr>
            <w:szCs w:val="24"/>
          </w:rPr>
          <w:t xml:space="preserve">yet represented </w:t>
        </w:r>
      </w:ins>
      <w:del w:id="284" w:author="Ingo Ebersberger" w:date="2018-05-08T01:57:00Z">
        <w:r w:rsidDel="00C93B89">
          <w:rPr>
            <w:szCs w:val="24"/>
          </w:rPr>
          <w:delText xml:space="preserve">exist </w:delText>
        </w:r>
      </w:del>
      <w:r>
        <w:rPr>
          <w:szCs w:val="24"/>
        </w:rPr>
        <w:t xml:space="preserve">in </w:t>
      </w:r>
      <w:ins w:id="285" w:author="Ingo Ebersberger" w:date="2018-05-08T01:56:00Z">
        <w:r w:rsidR="00C93B89">
          <w:rPr>
            <w:szCs w:val="24"/>
          </w:rPr>
          <w:t xml:space="preserve">the </w:t>
        </w:r>
      </w:ins>
      <w:r>
        <w:rPr>
          <w:szCs w:val="24"/>
        </w:rPr>
        <w:t xml:space="preserve">NCBI taxonomy database, </w:t>
      </w:r>
      <w:del w:id="286" w:author="Ingo Ebersberger" w:date="2018-05-08T01:57:00Z">
        <w:r w:rsidDel="00C93B89">
          <w:rPr>
            <w:szCs w:val="24"/>
          </w:rPr>
          <w:delText xml:space="preserve">can be manually added </w:delText>
        </w:r>
      </w:del>
      <w:r>
        <w:rPr>
          <w:szCs w:val="24"/>
        </w:rPr>
        <w:t>into this process.</w:t>
      </w:r>
    </w:p>
    <w:p w14:paraId="626F4DA7" w14:textId="6BD4B575" w:rsidR="007A4901" w:rsidRPr="00756D71" w:rsidRDefault="007A4901" w:rsidP="007A4901">
      <w:pPr>
        <w:pStyle w:val="Heading3"/>
        <w:jc w:val="both"/>
      </w:pPr>
      <w:del w:id="287" w:author="Ingo Ebersberger" w:date="2018-05-08T02:07:00Z">
        <w:r w:rsidRPr="00756D71" w:rsidDel="006413F0">
          <w:delText>Dynamic data filtering</w:delText>
        </w:r>
      </w:del>
      <w:bookmarkStart w:id="288" w:name="_Toc387400367"/>
      <w:ins w:id="289" w:author="Ingo Ebersberger" w:date="2018-05-08T02:07:00Z">
        <w:r w:rsidR="006413F0">
          <w:t xml:space="preserve">Subselecting </w:t>
        </w:r>
        <w:r w:rsidR="0009622A">
          <w:t>taxa and genes</w:t>
        </w:r>
        <w:r w:rsidR="006413F0">
          <w:t xml:space="preserve"> via the Customized profile page</w:t>
        </w:r>
      </w:ins>
      <w:bookmarkEnd w:id="288"/>
    </w:p>
    <w:p w14:paraId="6302D8C2" w14:textId="3ADFBBBF" w:rsidR="007A4901" w:rsidRDefault="007A4901" w:rsidP="007A4901">
      <w:pPr>
        <w:spacing w:after="0" w:line="360" w:lineRule="auto"/>
        <w:jc w:val="both"/>
        <w:rPr>
          <w:szCs w:val="24"/>
        </w:rPr>
      </w:pPr>
      <w:del w:id="290" w:author="Ingo Ebersberger" w:date="2018-05-08T01:58:00Z">
        <w:r w:rsidDel="000C053A">
          <w:rPr>
            <w:szCs w:val="24"/>
          </w:rPr>
          <w:delText>In contrary to t</w:delText>
        </w:r>
      </w:del>
      <w:ins w:id="291" w:author="Ingo Ebersberger" w:date="2018-05-08T01:58:00Z">
        <w:r w:rsidR="000C053A">
          <w:rPr>
            <w:szCs w:val="24"/>
          </w:rPr>
          <w:t>T</w:t>
        </w:r>
      </w:ins>
      <w:r>
        <w:rPr>
          <w:szCs w:val="24"/>
        </w:rPr>
        <w:t>he main profile</w:t>
      </w:r>
      <w:ins w:id="292" w:author="Ingo Ebersberger" w:date="2018-05-08T01:58:00Z">
        <w:r w:rsidR="000C053A">
          <w:rPr>
            <w:szCs w:val="24"/>
          </w:rPr>
          <w:t xml:space="preserve"> page</w:t>
        </w:r>
      </w:ins>
      <w:del w:id="293" w:author="Ingo Ebersberger" w:date="2018-05-08T01:58:00Z">
        <w:r w:rsidDel="000C053A">
          <w:rPr>
            <w:szCs w:val="24"/>
          </w:rPr>
          <w:delText xml:space="preserve"> plot</w:delText>
        </w:r>
      </w:del>
      <w:r>
        <w:rPr>
          <w:szCs w:val="24"/>
        </w:rPr>
        <w:t xml:space="preserve"> </w:t>
      </w:r>
      <w:ins w:id="294" w:author="Ingo Ebersberger" w:date="2018-05-08T01:58:00Z">
        <w:r w:rsidR="000C053A">
          <w:rPr>
            <w:szCs w:val="24"/>
          </w:rPr>
          <w:t xml:space="preserve">shown </w:t>
        </w:r>
      </w:ins>
      <w:r>
        <w:rPr>
          <w:szCs w:val="24"/>
        </w:rPr>
        <w:t xml:space="preserve">in </w:t>
      </w:r>
      <w:r>
        <w:fldChar w:fldCharType="begin"/>
      </w:r>
      <w:r>
        <w:instrText xml:space="preserve"> REF _Ref384073005 \h </w:instrText>
      </w:r>
      <w:r>
        <w:fldChar w:fldCharType="separate"/>
      </w:r>
      <w:r w:rsidR="00A878B2">
        <w:t xml:space="preserve">Figure </w:t>
      </w:r>
      <w:r w:rsidR="00A878B2">
        <w:rPr>
          <w:noProof/>
        </w:rPr>
        <w:t>2</w:t>
      </w:r>
      <w:r w:rsidR="00A878B2">
        <w:noBreakHyphen/>
      </w:r>
      <w:r w:rsidR="00A878B2">
        <w:rPr>
          <w:noProof/>
        </w:rPr>
        <w:t>2</w:t>
      </w:r>
      <w:r>
        <w:fldChar w:fldCharType="end"/>
      </w:r>
      <w:ins w:id="295" w:author="Ingo Ebersberger" w:date="2018-05-08T01:58:00Z">
        <w:r w:rsidR="000C053A">
          <w:rPr>
            <w:szCs w:val="24"/>
          </w:rPr>
          <w:t xml:space="preserve"> is designed to display </w:t>
        </w:r>
      </w:ins>
      <w:ins w:id="296" w:author="Ingo Ebersberger" w:date="2018-05-08T01:59:00Z">
        <w:r w:rsidR="000C053A">
          <w:rPr>
            <w:szCs w:val="24"/>
          </w:rPr>
          <w:t xml:space="preserve">either </w:t>
        </w:r>
      </w:ins>
      <w:ins w:id="297" w:author="Ingo Ebersberger" w:date="2018-05-08T01:58:00Z">
        <w:r w:rsidR="000C053A">
          <w:rPr>
            <w:szCs w:val="24"/>
          </w:rPr>
          <w:t>the full phylogenetic profiles, or slices therefore by defining a consecutive set of genes for display</w:t>
        </w:r>
      </w:ins>
      <w:ins w:id="298" w:author="Ingo Ebersberger" w:date="2018-05-08T02:00:00Z">
        <w:r w:rsidR="000C053A">
          <w:rPr>
            <w:szCs w:val="24"/>
          </w:rPr>
          <w:t xml:space="preserve">. A selection of individual genes and species is not possible. </w:t>
        </w:r>
      </w:ins>
      <w:ins w:id="299" w:author="Ingo Ebersberger" w:date="2018-05-08T02:01:00Z">
        <w:r w:rsidR="000C053A">
          <w:rPr>
            <w:szCs w:val="24"/>
          </w:rPr>
          <w:t xml:space="preserve">This feature is accomplished in </w:t>
        </w:r>
      </w:ins>
      <w:del w:id="300" w:author="Ingo Ebersberger" w:date="2018-05-08T01:58:00Z">
        <w:r w:rsidDel="000C053A">
          <w:rPr>
            <w:szCs w:val="24"/>
          </w:rPr>
          <w:delText>,</w:delText>
        </w:r>
      </w:del>
      <w:del w:id="301" w:author="Ingo Ebersberger" w:date="2018-05-08T02:01:00Z">
        <w:r w:rsidDel="000C053A">
          <w:rPr>
            <w:szCs w:val="24"/>
          </w:rPr>
          <w:delText xml:space="preserve"> </w:delText>
        </w:r>
      </w:del>
      <w:r>
        <w:rPr>
          <w:szCs w:val="24"/>
        </w:rPr>
        <w:t xml:space="preserve">the customized profile </w:t>
      </w:r>
      <w:ins w:id="302" w:author="Ingo Ebersberger" w:date="2018-05-08T02:01:00Z">
        <w:r w:rsidR="000C053A">
          <w:rPr>
            <w:szCs w:val="24"/>
          </w:rPr>
          <w:t xml:space="preserve">page </w:t>
        </w:r>
      </w:ins>
      <w:r>
        <w:rPr>
          <w:szCs w:val="24"/>
        </w:rPr>
        <w:t>of PhyloProfile</w:t>
      </w:r>
      <w:ins w:id="303" w:author="Ingo Ebersberger" w:date="2018-05-08T02:01:00Z">
        <w:r w:rsidR="000C053A">
          <w:rPr>
            <w:szCs w:val="24"/>
          </w:rPr>
          <w:t xml:space="preserve">. Here, </w:t>
        </w:r>
        <w:proofErr w:type="gramStart"/>
        <w:r w:rsidR="000C053A">
          <w:rPr>
            <w:szCs w:val="24"/>
          </w:rPr>
          <w:t xml:space="preserve">a </w:t>
        </w:r>
      </w:ins>
      <w:del w:id="304" w:author="Ingo Ebersberger" w:date="2018-05-08T02:01:00Z">
        <w:r w:rsidDel="000C053A">
          <w:rPr>
            <w:szCs w:val="24"/>
          </w:rPr>
          <w:delText xml:space="preserve"> allows </w:delText>
        </w:r>
      </w:del>
      <w:r>
        <w:rPr>
          <w:szCs w:val="24"/>
        </w:rPr>
        <w:t>a</w:t>
      </w:r>
      <w:proofErr w:type="gramEnd"/>
      <w:r>
        <w:rPr>
          <w:szCs w:val="24"/>
        </w:rPr>
        <w:t xml:space="preserve"> detailed analysis of a subset of genes and taxa, without the need of modifying the input data</w:t>
      </w:r>
      <w:ins w:id="305" w:author="Ingo Ebersberger" w:date="2018-05-08T02:02:00Z">
        <w:r w:rsidR="000C053A">
          <w:rPr>
            <w:szCs w:val="24"/>
          </w:rPr>
          <w:t>, is possible</w:t>
        </w:r>
      </w:ins>
      <w:r>
        <w:rPr>
          <w:szCs w:val="24"/>
        </w:rPr>
        <w:t xml:space="preserve">. The genes and taxa used in customized profile can be manually selected from a pre-defined list </w:t>
      </w:r>
      <w:ins w:id="306" w:author="Ingo Ebersberger" w:date="2018-05-08T02:05:00Z">
        <w:r w:rsidR="00CC3941">
          <w:rPr>
            <w:szCs w:val="24"/>
          </w:rPr>
          <w:t>(</w:t>
        </w:r>
        <w:commentRangeStart w:id="307"/>
        <w:r w:rsidR="00CC3941">
          <w:rPr>
            <w:szCs w:val="24"/>
          </w:rPr>
          <w:fldChar w:fldCharType="begin"/>
        </w:r>
        <w:r w:rsidR="00CC3941">
          <w:rPr>
            <w:szCs w:val="24"/>
          </w:rPr>
          <w:instrText xml:space="preserve"> REF _Ref384081559 \h </w:instrText>
        </w:r>
      </w:ins>
      <w:r w:rsidR="00CC3941">
        <w:rPr>
          <w:szCs w:val="24"/>
        </w:rPr>
      </w:r>
      <w:ins w:id="308" w:author="Ingo Ebersberger" w:date="2018-05-08T02:05:00Z">
        <w:r w:rsidR="00CC3941">
          <w:rPr>
            <w:szCs w:val="24"/>
          </w:rPr>
          <w:fldChar w:fldCharType="separate"/>
        </w:r>
        <w:r w:rsidR="00CC3941">
          <w:t xml:space="preserve">Figure </w:t>
        </w:r>
        <w:r w:rsidR="00CC3941">
          <w:rPr>
            <w:noProof/>
          </w:rPr>
          <w:t>2</w:t>
        </w:r>
        <w:r w:rsidR="00CC3941">
          <w:noBreakHyphen/>
        </w:r>
        <w:r w:rsidR="00CC3941">
          <w:rPr>
            <w:noProof/>
          </w:rPr>
          <w:t>4</w:t>
        </w:r>
        <w:r w:rsidR="00CC3941">
          <w:rPr>
            <w:szCs w:val="24"/>
          </w:rPr>
          <w:fldChar w:fldCharType="end"/>
        </w:r>
        <w:commentRangeEnd w:id="307"/>
        <w:r w:rsidR="00CC3941">
          <w:rPr>
            <w:rStyle w:val="CommentReference"/>
          </w:rPr>
          <w:commentReference w:id="307"/>
        </w:r>
        <w:r w:rsidR="00CC3941">
          <w:rPr>
            <w:szCs w:val="24"/>
          </w:rPr>
          <w:t>)</w:t>
        </w:r>
      </w:ins>
      <w:ins w:id="309" w:author="Ingo Ebersberger" w:date="2018-05-08T02:04:00Z">
        <w:r w:rsidR="00CC3941">
          <w:rPr>
            <w:szCs w:val="24"/>
          </w:rPr>
          <w:t xml:space="preserve"> </w:t>
        </w:r>
      </w:ins>
      <w:r>
        <w:rPr>
          <w:szCs w:val="24"/>
        </w:rPr>
        <w:t xml:space="preserve">or </w:t>
      </w:r>
      <w:ins w:id="310" w:author="Ingo Ebersberger" w:date="2018-05-08T02:04:00Z">
        <w:r w:rsidR="00CC3941">
          <w:rPr>
            <w:szCs w:val="24"/>
          </w:rPr>
          <w:t xml:space="preserve">can be imported </w:t>
        </w:r>
        <w:r w:rsidR="00CC3941">
          <w:rPr>
            <w:szCs w:val="24"/>
          </w:rPr>
          <w:lastRenderedPageBreak/>
          <w:t>directly</w:t>
        </w:r>
      </w:ins>
      <w:del w:id="311" w:author="Ingo Ebersberger" w:date="2018-05-08T02:04:00Z">
        <w:r w:rsidDel="00CC3941">
          <w:rPr>
            <w:szCs w:val="24"/>
          </w:rPr>
          <w:delText>taken</w:delText>
        </w:r>
      </w:del>
      <w:r>
        <w:rPr>
          <w:szCs w:val="24"/>
        </w:rPr>
        <w:t xml:space="preserve"> from </w:t>
      </w:r>
      <w:del w:id="312" w:author="Ingo Ebersberger" w:date="2018-05-08T02:04:00Z">
        <w:r w:rsidDel="00CC3941">
          <w:rPr>
            <w:szCs w:val="24"/>
          </w:rPr>
          <w:delText xml:space="preserve">the results of </w:delText>
        </w:r>
      </w:del>
      <w:r>
        <w:rPr>
          <w:szCs w:val="24"/>
        </w:rPr>
        <w:t xml:space="preserve">the </w:t>
      </w:r>
      <w:ins w:id="313" w:author="Ingo Ebersberger" w:date="2018-05-08T02:04:00Z">
        <w:r w:rsidR="00CC3941">
          <w:rPr>
            <w:szCs w:val="24"/>
          </w:rPr>
          <w:t xml:space="preserve">various </w:t>
        </w:r>
      </w:ins>
      <w:r>
        <w:rPr>
          <w:szCs w:val="24"/>
        </w:rPr>
        <w:t xml:space="preserve">analysis functions </w:t>
      </w:r>
      <w:ins w:id="314" w:author="Ingo Ebersberger" w:date="2018-05-08T02:04:00Z">
        <w:r w:rsidR="00CC3941">
          <w:rPr>
            <w:szCs w:val="24"/>
          </w:rPr>
          <w:t>provided by PhyloProfile</w:t>
        </w:r>
      </w:ins>
      <w:ins w:id="315" w:author="Ingo Ebersberger" w:date="2018-05-08T02:05:00Z">
        <w:r w:rsidR="00CC3941">
          <w:rPr>
            <w:szCs w:val="24"/>
          </w:rPr>
          <w:t xml:space="preserve"> (see section 2.5 below).</w:t>
        </w:r>
      </w:ins>
      <w:ins w:id="316" w:author="Ingo Ebersberger" w:date="2018-05-08T02:04:00Z">
        <w:r w:rsidR="00CC3941">
          <w:rPr>
            <w:szCs w:val="24"/>
          </w:rPr>
          <w:t xml:space="preserve"> </w:t>
        </w:r>
      </w:ins>
      <w:del w:id="317" w:author="Ingo Ebersberger" w:date="2018-05-08T02:05:00Z">
        <w:r w:rsidDel="00CC3941">
          <w:rPr>
            <w:szCs w:val="24"/>
          </w:rPr>
          <w:delText>(</w:delText>
        </w:r>
        <w:commentRangeStart w:id="318"/>
        <w:r w:rsidDel="00CC3941">
          <w:rPr>
            <w:szCs w:val="24"/>
          </w:rPr>
          <w:fldChar w:fldCharType="begin"/>
        </w:r>
        <w:r w:rsidDel="00CC3941">
          <w:rPr>
            <w:szCs w:val="24"/>
          </w:rPr>
          <w:delInstrText xml:space="preserve"> REF _Ref384081559 \h </w:delInstrText>
        </w:r>
        <w:r w:rsidDel="00CC3941">
          <w:rPr>
            <w:szCs w:val="24"/>
          </w:rPr>
        </w:r>
        <w:r w:rsidDel="00CC3941">
          <w:rPr>
            <w:szCs w:val="24"/>
          </w:rPr>
          <w:fldChar w:fldCharType="separate"/>
        </w:r>
        <w:r w:rsidR="00A878B2" w:rsidDel="00CC3941">
          <w:delText xml:space="preserve">Figure </w:delText>
        </w:r>
        <w:r w:rsidR="00A878B2" w:rsidDel="00CC3941">
          <w:rPr>
            <w:noProof/>
          </w:rPr>
          <w:delText>2</w:delText>
        </w:r>
        <w:r w:rsidR="00A878B2" w:rsidDel="00CC3941">
          <w:noBreakHyphen/>
        </w:r>
        <w:r w:rsidR="00A878B2" w:rsidDel="00CC3941">
          <w:rPr>
            <w:noProof/>
          </w:rPr>
          <w:delText>4</w:delText>
        </w:r>
        <w:r w:rsidDel="00CC3941">
          <w:rPr>
            <w:szCs w:val="24"/>
          </w:rPr>
          <w:fldChar w:fldCharType="end"/>
        </w:r>
        <w:commentRangeEnd w:id="318"/>
        <w:r w:rsidR="00351798" w:rsidDel="00CC3941">
          <w:rPr>
            <w:rStyle w:val="CommentReference"/>
          </w:rPr>
          <w:commentReference w:id="318"/>
        </w:r>
        <w:r w:rsidDel="00CC3941">
          <w:rPr>
            <w:szCs w:val="24"/>
          </w:rPr>
          <w:delText>).</w:delText>
        </w:r>
      </w:del>
    </w:p>
    <w:p w14:paraId="7F426330" w14:textId="77777777" w:rsidR="007A4901" w:rsidRDefault="007A4901" w:rsidP="007A4901">
      <w:pPr>
        <w:keepNext/>
        <w:spacing w:after="0" w:line="360" w:lineRule="auto"/>
        <w:jc w:val="both"/>
      </w:pPr>
      <w:r>
        <w:rPr>
          <w:noProof/>
          <w:szCs w:val="24"/>
        </w:rPr>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6E5DDADD" w:rsidR="007A4901" w:rsidRDefault="007A4901" w:rsidP="007A4901">
      <w:pPr>
        <w:pStyle w:val="Caption"/>
        <w:jc w:val="both"/>
        <w:rPr>
          <w:szCs w:val="24"/>
        </w:rPr>
      </w:pPr>
      <w:bookmarkStart w:id="319" w:name="_Ref384081559"/>
      <w:bookmarkStart w:id="320" w:name="_Toc387398498"/>
      <w:commentRangeStart w:id="321"/>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319"/>
      <w:r>
        <w:t xml:space="preserve">: List </w:t>
      </w:r>
      <w:commentRangeEnd w:id="321"/>
      <w:r w:rsidR="009A7A5A">
        <w:rPr>
          <w:rStyle w:val="CommentReference"/>
          <w:b w:val="0"/>
          <w:bCs w:val="0"/>
          <w:color w:val="auto"/>
        </w:rPr>
        <w:commentReference w:id="321"/>
      </w:r>
      <w:r>
        <w:t>of genes resulting from the Core gene identification function can be directly input to the customized profile for further investigating.</w:t>
      </w:r>
      <w:bookmarkEnd w:id="320"/>
    </w:p>
    <w:p w14:paraId="3C53E930" w14:textId="77777777" w:rsidR="007A4901" w:rsidRDefault="007A4901" w:rsidP="007A4901">
      <w:pPr>
        <w:spacing w:after="0" w:line="360" w:lineRule="auto"/>
        <w:jc w:val="both"/>
        <w:rPr>
          <w:szCs w:val="24"/>
        </w:rPr>
      </w:pPr>
      <w:commentRangeStart w:id="322"/>
      <w:r w:rsidRPr="009B14AE">
        <w:rPr>
          <w:szCs w:val="24"/>
        </w:rPr>
        <w:t xml:space="preserve">Furthermore, the software </w:t>
      </w:r>
      <w:commentRangeEnd w:id="322"/>
      <w:r w:rsidR="00D01E78">
        <w:rPr>
          <w:rStyle w:val="CommentReference"/>
        </w:rPr>
        <w:commentReference w:id="322"/>
      </w:r>
      <w:r w:rsidRPr="009B14AE">
        <w:rPr>
          <w:szCs w:val="24"/>
        </w:rPr>
        <w:t>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6C990EF9" w:rsidR="007A4901" w:rsidRPr="00756D71" w:rsidRDefault="00B32579" w:rsidP="007A4901">
      <w:pPr>
        <w:pStyle w:val="Heading3"/>
        <w:jc w:val="both"/>
      </w:pPr>
      <w:bookmarkStart w:id="323" w:name="_Toc387400368"/>
      <w:ins w:id="324" w:author="Ingo Ebersberger" w:date="2018-05-08T02:09:00Z">
        <w:r>
          <w:t xml:space="preserve">Analyzing </w:t>
        </w:r>
      </w:ins>
      <w:del w:id="325" w:author="Ingo Ebersberger" w:date="2018-05-08T02:09:00Z">
        <w:r w:rsidR="007A4901" w:rsidRPr="00756D71" w:rsidDel="00B32579">
          <w:delText xml:space="preserve">Phylogenetic </w:delText>
        </w:r>
      </w:del>
      <w:ins w:id="326" w:author="Ingo Ebersberger" w:date="2018-05-08T02:09:00Z">
        <w:r>
          <w:t>p</w:t>
        </w:r>
        <w:r w:rsidRPr="00756D71">
          <w:t xml:space="preserve">hylogenetic </w:t>
        </w:r>
      </w:ins>
      <w:del w:id="327" w:author="Ingo Ebersberger" w:date="2018-05-08T02:09:00Z">
        <w:r w:rsidR="007A4901" w:rsidRPr="00756D71" w:rsidDel="00B32579">
          <w:delText>profiling</w:delText>
        </w:r>
      </w:del>
      <w:ins w:id="328" w:author="Ingo Ebersberger" w:date="2018-05-08T02:09:00Z">
        <w:r w:rsidRPr="00756D71">
          <w:t>profil</w:t>
        </w:r>
        <w:r>
          <w:t>es</w:t>
        </w:r>
      </w:ins>
      <w:bookmarkEnd w:id="323"/>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commentRangeStart w:id="329"/>
      <w:r w:rsidRPr="00756D71">
        <w:rPr>
          <w:rStyle w:val="IntenseEmphasis"/>
        </w:rPr>
        <w:t>Profile clustering</w:t>
      </w:r>
      <w:commentRangeEnd w:id="329"/>
      <w:r w:rsidR="006E5019">
        <w:rPr>
          <w:rStyle w:val="CommentReference"/>
        </w:rPr>
        <w:commentReference w:id="329"/>
      </w:r>
    </w:p>
    <w:p w14:paraId="3998F200" w14:textId="74253CC8" w:rsidR="007A4901" w:rsidRDefault="007A4901" w:rsidP="007A4901">
      <w:pPr>
        <w:spacing w:after="0" w:line="360" w:lineRule="auto"/>
        <w:jc w:val="both"/>
        <w:rPr>
          <w:szCs w:val="24"/>
        </w:rPr>
      </w:pPr>
      <w:r>
        <w:rPr>
          <w:szCs w:val="24"/>
        </w:rPr>
        <w:lastRenderedPageBreak/>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A878B2">
        <w:t xml:space="preserve">Figure </w:t>
      </w:r>
      <w:r w:rsidR="00A878B2">
        <w:rPr>
          <w:noProof/>
        </w:rPr>
        <w:t>2</w:t>
      </w:r>
      <w:r w:rsidR="00A878B2">
        <w:noBreakHyphen/>
      </w:r>
      <w:r w:rsidR="00A878B2">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ins w:id="330" w:author="Ingo Ebersberger" w:date="2018-05-08T02:10:00Z">
        <w:r w:rsidR="00354613">
          <w:rPr>
            <w:szCs w:val="24"/>
          </w:rPr>
          <w:t xml:space="preserve"> The phylogenetic profiles can be clustered according to various distance measures and clustering algorithms. </w:t>
        </w:r>
        <w:commentRangeStart w:id="331"/>
        <w:r w:rsidR="00354613">
          <w:rPr>
            <w:szCs w:val="24"/>
          </w:rPr>
          <w:t>An overview of the currently implemented distance measures and algorithms is shown in table Y</w:t>
        </w:r>
      </w:ins>
      <w:ins w:id="332" w:author="Ingo Ebersberger" w:date="2018-05-08T02:11:00Z">
        <w:r w:rsidR="00354613">
          <w:rPr>
            <w:szCs w:val="24"/>
          </w:rPr>
          <w:t>Z</w:t>
        </w:r>
        <w:commentRangeEnd w:id="331"/>
        <w:r w:rsidR="00354613">
          <w:rPr>
            <w:rStyle w:val="CommentReference"/>
          </w:rPr>
          <w:commentReference w:id="331"/>
        </w:r>
        <w:r w:rsidR="00354613">
          <w:rPr>
            <w:szCs w:val="24"/>
          </w:rPr>
          <w:t>.</w:t>
        </w:r>
      </w:ins>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78591CF" w:rsidR="007A4901" w:rsidRDefault="007A4901" w:rsidP="007A4901">
      <w:pPr>
        <w:pStyle w:val="Caption"/>
        <w:jc w:val="both"/>
        <w:rPr>
          <w:szCs w:val="24"/>
        </w:rPr>
      </w:pPr>
      <w:bookmarkStart w:id="333" w:name="_Ref384080616"/>
      <w:bookmarkStart w:id="334" w:name="_Toc387398499"/>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333"/>
      <w:r>
        <w:t>: Phylogenetic profile dot matrix before (left) and after (right) clustering</w:t>
      </w:r>
      <w:ins w:id="335" w:author="Ingo Ebersberger" w:date="2018-05-08T02:11:00Z">
        <w:r w:rsidR="00D469EC">
          <w:t xml:space="preserve"> the proteins according</w:t>
        </w:r>
      </w:ins>
      <w:ins w:id="336" w:author="Ingo Ebersberger" w:date="2018-05-08T02:12:00Z">
        <w:r w:rsidR="00D469EC">
          <w:t xml:space="preserve"> to the distance of their phylogenetic profiles</w:t>
        </w:r>
      </w:ins>
      <w:r>
        <w:t>.</w:t>
      </w:r>
      <w:ins w:id="337" w:author="Ingo Ebersberger" w:date="2018-05-08T02:12:00Z">
        <w:r w:rsidR="00D469EC">
          <w:t xml:space="preserve"> </w:t>
        </w:r>
        <w:r w:rsidR="001E7E76">
          <w:t xml:space="preserve">The clustered profile </w:t>
        </w:r>
      </w:ins>
      <w:ins w:id="338" w:author="Ingo Ebersberger" w:date="2018-05-08T02:13:00Z">
        <w:r w:rsidR="001E7E76">
          <w:t>clearly reveals</w:t>
        </w:r>
      </w:ins>
      <w:ins w:id="339" w:author="Ingo Ebersberger" w:date="2018-05-08T02:12:00Z">
        <w:r w:rsidR="001E7E76">
          <w:t xml:space="preserve"> the existence of three main groups of genes that differ in their phylogenetic distribution.</w:t>
        </w:r>
      </w:ins>
      <w:bookmarkEnd w:id="334"/>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5615B57E" w:rsidR="007A4901" w:rsidRDefault="000600A1" w:rsidP="007A4901">
      <w:pPr>
        <w:spacing w:after="0" w:line="360" w:lineRule="auto"/>
        <w:jc w:val="both"/>
        <w:rPr>
          <w:szCs w:val="24"/>
        </w:rPr>
      </w:pPr>
      <w:ins w:id="340" w:author="Ingo Ebersberger" w:date="2018-05-08T02:14:00Z">
        <w:r>
          <w:rPr>
            <w:szCs w:val="24"/>
          </w:rPr>
          <w:t>Phylogenetic profiles provide information about the evolutionary age of the genes under study (</w:t>
        </w:r>
        <w:commentRangeStart w:id="341"/>
        <w:r>
          <w:rPr>
            <w:szCs w:val="24"/>
          </w:rPr>
          <w:t xml:space="preserve">e.g. Ebersbeger et al. </w:t>
        </w:r>
      </w:ins>
      <w:ins w:id="342" w:author="Ingo Ebersberger" w:date="2018-05-08T02:15:00Z">
        <w:r>
          <w:rPr>
            <w:szCs w:val="24"/>
          </w:rPr>
          <w:t>Ribosome story</w:t>
        </w:r>
        <w:commentRangeEnd w:id="341"/>
        <w:r>
          <w:rPr>
            <w:rStyle w:val="CommentReference"/>
          </w:rPr>
          <w:commentReference w:id="341"/>
        </w:r>
      </w:ins>
      <w:ins w:id="343" w:author="Ingo Ebersberger" w:date="2018-05-08T02:14:00Z">
        <w:r>
          <w:rPr>
            <w:szCs w:val="24"/>
          </w:rPr>
          <w:t>)</w:t>
        </w:r>
      </w:ins>
      <w:ins w:id="344" w:author="Ingo Ebersberger" w:date="2018-05-08T02:16:00Z">
        <w:r w:rsidR="00435286">
          <w:rPr>
            <w:szCs w:val="24"/>
          </w:rPr>
          <w:t xml:space="preserve">. PhyloProfile lets the user assess the </w:t>
        </w:r>
      </w:ins>
      <w:del w:id="345" w:author="Ingo Ebersberger" w:date="2018-05-08T02:16:00Z">
        <w:r w:rsidR="007A4901" w:rsidDel="00435286">
          <w:rPr>
            <w:szCs w:val="24"/>
          </w:rPr>
          <w:delText>T</w:delText>
        </w:r>
        <w:r w:rsidR="007A4901" w:rsidRPr="00241516" w:rsidDel="00435286">
          <w:rPr>
            <w:szCs w:val="24"/>
          </w:rPr>
          <w:delText xml:space="preserve">he </w:delText>
        </w:r>
      </w:del>
      <w:r w:rsidR="007A4901" w:rsidRPr="00241516">
        <w:rPr>
          <w:szCs w:val="24"/>
        </w:rPr>
        <w:t xml:space="preserve">evolutionary age of </w:t>
      </w:r>
      <w:del w:id="346" w:author="Ingo Ebersberger" w:date="2018-05-08T02:16:00Z">
        <w:r w:rsidR="007A4901" w:rsidDel="00435286">
          <w:rPr>
            <w:szCs w:val="24"/>
          </w:rPr>
          <w:delText xml:space="preserve">a </w:delText>
        </w:r>
      </w:del>
      <w:ins w:id="347" w:author="Ingo Ebersberger" w:date="2018-05-08T02:16:00Z">
        <w:r w:rsidR="00435286">
          <w:rPr>
            <w:szCs w:val="24"/>
          </w:rPr>
          <w:t xml:space="preserve">each </w:t>
        </w:r>
      </w:ins>
      <w:r w:rsidR="007A4901" w:rsidRPr="00241516">
        <w:rPr>
          <w:szCs w:val="24"/>
        </w:rPr>
        <w:t>gen</w:t>
      </w:r>
      <w:r w:rsidR="007A4901">
        <w:rPr>
          <w:szCs w:val="24"/>
        </w:rPr>
        <w:t xml:space="preserve">e </w:t>
      </w:r>
      <w:ins w:id="348" w:author="Ingo Ebersberger" w:date="2018-05-08T02:16:00Z">
        <w:r w:rsidR="00435286">
          <w:rPr>
            <w:szCs w:val="24"/>
          </w:rPr>
          <w:t xml:space="preserve">in the phylogenetic profile </w:t>
        </w:r>
      </w:ins>
      <w:del w:id="349" w:author="Ingo Ebersberger" w:date="2018-05-08T02:17:00Z">
        <w:r w:rsidR="007A4901" w:rsidDel="00435286">
          <w:rPr>
            <w:szCs w:val="24"/>
          </w:rPr>
          <w:delText xml:space="preserve">is estimated </w:delText>
        </w:r>
      </w:del>
      <w:r w:rsidR="007A4901">
        <w:rPr>
          <w:szCs w:val="24"/>
        </w:rPr>
        <w:t xml:space="preserve">using an LCA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ins w:id="350" w:author="Ingo Ebersberger" w:date="2018-05-08T02:18:00Z">
        <w:r w:rsidR="00435286">
          <w:rPr>
            <w:szCs w:val="24"/>
          </w:rPr>
          <w:t>.</w:t>
        </w:r>
      </w:ins>
      <w:r w:rsidR="007A4901">
        <w:rPr>
          <w:szCs w:val="24"/>
        </w:rPr>
        <w:t xml:space="preserve"> </w:t>
      </w:r>
      <w:del w:id="351" w:author="Ingo Ebersberger" w:date="2018-05-08T02:18:00Z">
        <w:r w:rsidR="007A4901" w:rsidDel="00435286">
          <w:rPr>
            <w:szCs w:val="24"/>
          </w:rPr>
          <w:delText>(</w:delText>
        </w:r>
        <w:r w:rsidR="007A4901" w:rsidDel="00435286">
          <w:rPr>
            <w:szCs w:val="24"/>
          </w:rPr>
          <w:fldChar w:fldCharType="begin"/>
        </w:r>
        <w:r w:rsidR="007A4901" w:rsidDel="00435286">
          <w:rPr>
            <w:szCs w:val="24"/>
          </w:rPr>
          <w:delInstrText xml:space="preserve"> REF _Ref384080679 \h </w:delInstrText>
        </w:r>
        <w:r w:rsidR="007A4901" w:rsidDel="00435286">
          <w:rPr>
            <w:szCs w:val="24"/>
          </w:rPr>
        </w:r>
        <w:r w:rsidR="007A4901" w:rsidDel="00435286">
          <w:rPr>
            <w:szCs w:val="24"/>
          </w:rPr>
          <w:fldChar w:fldCharType="separate"/>
        </w:r>
        <w:r w:rsidR="00A878B2" w:rsidDel="00435286">
          <w:delText xml:space="preserve">Figure </w:delText>
        </w:r>
        <w:r w:rsidR="00A878B2" w:rsidDel="00435286">
          <w:rPr>
            <w:noProof/>
          </w:rPr>
          <w:delText>2</w:delText>
        </w:r>
        <w:r w:rsidR="00A878B2" w:rsidDel="00435286">
          <w:noBreakHyphen/>
        </w:r>
        <w:r w:rsidR="00A878B2" w:rsidDel="00435286">
          <w:rPr>
            <w:noProof/>
          </w:rPr>
          <w:delText>6</w:delText>
        </w:r>
        <w:r w:rsidR="007A4901" w:rsidDel="00435286">
          <w:rPr>
            <w:szCs w:val="24"/>
          </w:rPr>
          <w:fldChar w:fldCharType="end"/>
        </w:r>
        <w:r w:rsidR="007A4901" w:rsidDel="00435286">
          <w:rPr>
            <w:szCs w:val="24"/>
          </w:rPr>
          <w:delText>)</w:delText>
        </w:r>
        <w:r w:rsidR="007A4901" w:rsidRPr="00241516" w:rsidDel="00435286">
          <w:rPr>
            <w:szCs w:val="24"/>
          </w:rPr>
          <w:delText>.</w:delText>
        </w:r>
      </w:del>
      <w:ins w:id="352" w:author="Ingo Ebersberger" w:date="2018-05-08T02:17:00Z">
        <w:r w:rsidR="00435286">
          <w:rPr>
            <w:szCs w:val="24"/>
          </w:rPr>
          <w:t xml:space="preserve">To accomplish the LCA inference in PhyloProfile, we implemented </w:t>
        </w:r>
        <w:proofErr w:type="gramStart"/>
        <w:r w:rsidR="00435286">
          <w:rPr>
            <w:szCs w:val="24"/>
          </w:rPr>
          <w:t>the ….</w:t>
        </w:r>
      </w:ins>
      <w:proofErr w:type="gramEnd"/>
      <w:ins w:id="353" w:author="Ingo Ebersberger" w:date="2018-05-08T02:18:00Z">
        <w:r w:rsidR="00435286">
          <w:rPr>
            <w:szCs w:val="24"/>
          </w:rPr>
          <w:t xml:space="preserve"> </w:t>
        </w:r>
        <w:r w:rsidR="00435286">
          <w:rPr>
            <w:szCs w:val="24"/>
          </w:rPr>
          <w:fldChar w:fldCharType="begin"/>
        </w:r>
        <w:r w:rsidR="00435286">
          <w:rPr>
            <w:szCs w:val="24"/>
          </w:rPr>
          <w:instrText xml:space="preserve"> REF _Ref384080679 \h </w:instrText>
        </w:r>
      </w:ins>
      <w:r w:rsidR="00435286">
        <w:rPr>
          <w:szCs w:val="24"/>
        </w:rPr>
      </w:r>
      <w:ins w:id="354" w:author="Ingo Ebersberger" w:date="2018-05-08T02:18:00Z">
        <w:r w:rsidR="00435286">
          <w:rPr>
            <w:szCs w:val="24"/>
          </w:rPr>
          <w:fldChar w:fldCharType="separate"/>
        </w:r>
        <w:r w:rsidR="00435286">
          <w:t xml:space="preserve">Figure </w:t>
        </w:r>
        <w:r w:rsidR="00435286">
          <w:rPr>
            <w:noProof/>
          </w:rPr>
          <w:t>2</w:t>
        </w:r>
        <w:r w:rsidR="00435286">
          <w:noBreakHyphen/>
        </w:r>
        <w:r w:rsidR="00435286">
          <w:rPr>
            <w:noProof/>
          </w:rPr>
          <w:t>6</w:t>
        </w:r>
        <w:r w:rsidR="00435286">
          <w:rPr>
            <w:szCs w:val="24"/>
          </w:rPr>
          <w:fldChar w:fldCharType="end"/>
        </w:r>
        <w:r w:rsidR="00435286">
          <w:rPr>
            <w:szCs w:val="24"/>
          </w:rPr>
          <w:t xml:space="preserve"> shows an example result of the gene age estimation routine.</w:t>
        </w:r>
      </w:ins>
    </w:p>
    <w:p w14:paraId="457640EA" w14:textId="77777777" w:rsidR="007A4901" w:rsidRDefault="007A4901" w:rsidP="007A4901">
      <w:pPr>
        <w:keepNext/>
        <w:spacing w:after="0" w:line="360" w:lineRule="auto"/>
        <w:jc w:val="both"/>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13500653" w:rsidR="007A4901" w:rsidRDefault="007A4901" w:rsidP="007A4901">
      <w:pPr>
        <w:pStyle w:val="Caption"/>
        <w:jc w:val="both"/>
        <w:rPr>
          <w:szCs w:val="24"/>
        </w:rPr>
      </w:pPr>
      <w:bookmarkStart w:id="355" w:name="_Ref384080679"/>
      <w:bookmarkStart w:id="356" w:name="_Toc387398500"/>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355"/>
      <w:r>
        <w:t xml:space="preserve">: Gene age estimation based on LCA algorithm. </w:t>
      </w:r>
      <w:ins w:id="357" w:author="Ingo Ebersberger" w:date="2018-05-08T02:18:00Z">
        <w:r w:rsidR="00435286">
          <w:t>The different colors in the age profile denote the individual gene</w:t>
        </w:r>
      </w:ins>
      <w:ins w:id="358" w:author="Ingo Ebersberger" w:date="2018-05-08T02:19:00Z">
        <w:r w:rsidR="00435286">
          <w:t xml:space="preserve"> ages. The </w:t>
        </w:r>
        <w:proofErr w:type="gramStart"/>
        <w:r w:rsidR="00435286">
          <w:t>number of genes subsumed in each age layer are</w:t>
        </w:r>
        <w:proofErr w:type="gramEnd"/>
        <w:r w:rsidR="00435286">
          <w:t xml:space="preserve"> given within the colored areas together with the percentage of the total gene set. </w:t>
        </w:r>
      </w:ins>
      <w:ins w:id="359" w:author="Ingo Ebersberger" w:date="2018-05-08T02:20:00Z">
        <w:r w:rsidR="00435286">
          <w:t>The age layer is interactive. Upon a click on either layer, the corresponding list of genes is displayed</w:t>
        </w:r>
      </w:ins>
      <w:ins w:id="360" w:author="Ingo Ebersberger" w:date="2018-05-08T02:21:00Z">
        <w:r w:rsidR="001C60C6">
          <w:t xml:space="preserve"> (not shown)</w:t>
        </w:r>
      </w:ins>
      <w:ins w:id="361" w:author="Ingo Ebersberger" w:date="2018-05-08T02:20:00Z">
        <w:r w:rsidR="00435286">
          <w:t>. The information can then be either displayed in the Custom profile page, or downloaded as text file.</w:t>
        </w:r>
        <w:bookmarkEnd w:id="356"/>
        <w:r w:rsidR="00435286">
          <w:t xml:space="preserve"> </w:t>
        </w:r>
      </w:ins>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493A00F"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del w:id="362" w:author="Ingo Ebersberger" w:date="2018-05-08T02:21:00Z">
        <w:r w:rsidDel="0099614B">
          <w:rPr>
            <w:szCs w:val="24"/>
          </w:rPr>
          <w:delText xml:space="preserve">in </w:delText>
        </w:r>
      </w:del>
      <w:ins w:id="363" w:author="Ingo Ebersberger" w:date="2018-05-08T02:21:00Z">
        <w:r w:rsidR="0099614B">
          <w:rPr>
            <w:szCs w:val="24"/>
          </w:rPr>
          <w:t xml:space="preserve">among </w:t>
        </w:r>
      </w:ins>
      <w:r>
        <w:rPr>
          <w:szCs w:val="24"/>
        </w:rPr>
        <w:t xml:space="preserve">all </w:t>
      </w:r>
      <w:del w:id="364" w:author="Ingo Ebersberger" w:date="2018-05-08T02:22:00Z">
        <w:r w:rsidDel="0099614B">
          <w:rPr>
            <w:szCs w:val="24"/>
          </w:rPr>
          <w:delText xml:space="preserve">selected </w:delText>
        </w:r>
      </w:del>
      <w:r w:rsidRPr="00241516">
        <w:rPr>
          <w:szCs w:val="24"/>
        </w:rPr>
        <w:t>taxa</w:t>
      </w:r>
      <w:ins w:id="365" w:author="Ingo Ebersberger" w:date="2018-05-08T02:22:00Z">
        <w:r w:rsidR="0099614B">
          <w:rPr>
            <w:szCs w:val="24"/>
          </w:rPr>
          <w:t xml:space="preserve"> in a user specified group</w:t>
        </w:r>
      </w:ins>
      <w:r w:rsidRPr="00241516">
        <w:rPr>
          <w:szCs w:val="24"/>
        </w:rPr>
        <w:t xml:space="preserve">. </w:t>
      </w:r>
      <w:del w:id="366" w:author="Ingo Ebersberger" w:date="2018-05-08T02:22:00Z">
        <w:r w:rsidRPr="00241516" w:rsidDel="0099614B">
          <w:rPr>
            <w:szCs w:val="24"/>
          </w:rPr>
          <w:delText xml:space="preserve">The </w:delText>
        </w:r>
      </w:del>
      <w:ins w:id="367" w:author="Ingo Ebersberger" w:date="2018-05-08T02:22:00Z">
        <w:r w:rsidR="0099614B">
          <w:rPr>
            <w:szCs w:val="24"/>
          </w:rPr>
          <w:t>One routine use of</w:t>
        </w:r>
        <w:r w:rsidR="0099614B" w:rsidRPr="00241516">
          <w:rPr>
            <w:szCs w:val="24"/>
          </w:rPr>
          <w:t xml:space="preserve"> </w:t>
        </w:r>
      </w:ins>
      <w:r w:rsidRPr="00241516">
        <w:rPr>
          <w:szCs w:val="24"/>
        </w:rPr>
        <w:t xml:space="preserve">core gene </w:t>
      </w:r>
      <w:del w:id="368" w:author="Ingo Ebersberger" w:date="2018-05-08T02:22:00Z">
        <w:r w:rsidRPr="00241516" w:rsidDel="0099614B">
          <w:rPr>
            <w:szCs w:val="24"/>
          </w:rPr>
          <w:delText xml:space="preserve">set </w:delText>
        </w:r>
      </w:del>
      <w:ins w:id="369" w:author="Ingo Ebersberger" w:date="2018-05-08T02:22:00Z">
        <w:r w:rsidR="0099614B">
          <w:rPr>
            <w:szCs w:val="24"/>
          </w:rPr>
          <w:t xml:space="preserve">compilations is </w:t>
        </w:r>
      </w:ins>
      <w:del w:id="370" w:author="Ingo Ebersberger" w:date="2018-05-08T02:22:00Z">
        <w:r w:rsidRPr="00241516" w:rsidDel="0099614B">
          <w:rPr>
            <w:szCs w:val="24"/>
          </w:rPr>
          <w:delText>can be used</w:delText>
        </w:r>
        <w:r w:rsidDel="0099614B">
          <w:rPr>
            <w:szCs w:val="24"/>
          </w:rPr>
          <w:delText xml:space="preserve"> typically for </w:delText>
        </w:r>
      </w:del>
      <w:r>
        <w:rPr>
          <w:szCs w:val="24"/>
        </w:rPr>
        <w:t>the</w:t>
      </w:r>
      <w:r w:rsidRPr="00241516">
        <w:rPr>
          <w:szCs w:val="24"/>
        </w:rPr>
        <w:t xml:space="preserve"> </w:t>
      </w:r>
      <w:ins w:id="371" w:author="Ingo Ebersberger" w:date="2018-05-08T02:22:00Z">
        <w:r w:rsidR="0099614B">
          <w:rPr>
            <w:szCs w:val="24"/>
          </w:rPr>
          <w:t xml:space="preserve">reconstruction of </w:t>
        </w:r>
      </w:ins>
      <w:r w:rsidRPr="00241516">
        <w:rPr>
          <w:szCs w:val="24"/>
        </w:rPr>
        <w:t>ph</w:t>
      </w:r>
      <w:r>
        <w:rPr>
          <w:szCs w:val="24"/>
        </w:rPr>
        <w:t>ylogenetic tree</w:t>
      </w:r>
      <w:ins w:id="372" w:author="Ingo Ebersberger" w:date="2018-05-08T02:23:00Z">
        <w:r w:rsidR="0099614B">
          <w:rPr>
            <w:szCs w:val="24"/>
          </w:rPr>
          <w:t>s</w:t>
        </w:r>
      </w:ins>
      <w:r>
        <w:rPr>
          <w:szCs w:val="24"/>
        </w:rPr>
        <w:t xml:space="preserve"> </w:t>
      </w:r>
      <w:del w:id="373" w:author="Ingo Ebersberger" w:date="2018-05-08T02:23:00Z">
        <w:r w:rsidDel="0099614B">
          <w:rPr>
            <w:szCs w:val="24"/>
          </w:rPr>
          <w:delText xml:space="preserve">reconstruction </w:delText>
        </w:r>
      </w:del>
      <w:ins w:id="374" w:author="Ingo Ebersberger" w:date="2018-05-08T02:23:00Z">
        <w:r w:rsidR="0099614B">
          <w:rPr>
            <w:szCs w:val="24"/>
          </w:rPr>
          <w:t xml:space="preserve">integrating the phylogenetic trees of as many genes as possible while, at the same time, minimizing missing data due to absent genes </w:t>
        </w:r>
      </w:ins>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ins w:id="375" w:author="Ingo Ebersberger" w:date="2018-05-08T02:23:00Z">
        <w:r w:rsidR="0099614B">
          <w:rPr>
            <w:szCs w:val="24"/>
          </w:rPr>
          <w:t xml:space="preserve"> We have implemented a routine </w:t>
        </w:r>
      </w:ins>
      <w:ins w:id="376" w:author="Ingo Ebersberger" w:date="2018-05-08T02:24:00Z">
        <w:r w:rsidR="0099614B">
          <w:rPr>
            <w:szCs w:val="24"/>
          </w:rPr>
          <w:t xml:space="preserve">into PhyloProfile, which lets the user define a set of taxa in which a gene has to be present in order to be assigned a core gene status. The resulting core gene set can be displayed in the Customized profile page </w:t>
        </w:r>
      </w:ins>
      <w:ins w:id="377" w:author="Ingo Ebersberger" w:date="2018-05-08T02:25:00Z">
        <w:r w:rsidR="0099614B">
          <w:rPr>
            <w:szCs w:val="24"/>
          </w:rPr>
          <w:t>and optionally downloaded together with the corresponding sequence data.</w:t>
        </w:r>
      </w:ins>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35CB0658" w:rsidR="007A4901" w:rsidRDefault="0075472C" w:rsidP="007A4901">
      <w:pPr>
        <w:spacing w:after="0" w:line="360" w:lineRule="auto"/>
        <w:jc w:val="both"/>
        <w:rPr>
          <w:szCs w:val="24"/>
        </w:rPr>
      </w:pPr>
      <w:ins w:id="378" w:author="Ingo Ebersberger" w:date="2018-05-08T02:26:00Z">
        <w:r>
          <w:rPr>
            <w:szCs w:val="24"/>
          </w:rPr>
          <w:t xml:space="preserve">One of the main innovations of PhyloProfiles is the enrichment of </w:t>
        </w:r>
      </w:ins>
      <w:ins w:id="379" w:author="Ingo Ebersberger" w:date="2018-05-08T02:27:00Z">
        <w:r>
          <w:rPr>
            <w:szCs w:val="24"/>
          </w:rPr>
          <w:t>phylogenetic</w:t>
        </w:r>
      </w:ins>
      <w:ins w:id="380" w:author="Ingo Ebersberger" w:date="2018-05-08T02:26:00Z">
        <w:r>
          <w:rPr>
            <w:szCs w:val="24"/>
          </w:rPr>
          <w:t xml:space="preserve"> </w:t>
        </w:r>
      </w:ins>
      <w:ins w:id="381" w:author="Ingo Ebersberger" w:date="2018-05-08T02:27:00Z">
        <w:r>
          <w:rPr>
            <w:szCs w:val="24"/>
          </w:rPr>
          <w:t>profiles with accessory information that provide information</w:t>
        </w:r>
      </w:ins>
      <w:ins w:id="382" w:author="Ingo Ebersberger" w:date="2018-05-08T02:28:00Z">
        <w:r>
          <w:rPr>
            <w:szCs w:val="24"/>
          </w:rPr>
          <w:t>, e.g. about the similarity of the orthologs to the seed. To explore the distribution of these additional measures across the phylogenetic profile, we have implemented the Distr</w:t>
        </w:r>
      </w:ins>
      <w:ins w:id="383" w:author="Ingo Ebersberger" w:date="2018-05-08T02:29:00Z">
        <w:r>
          <w:rPr>
            <w:szCs w:val="24"/>
          </w:rPr>
          <w:t>ibution analysis function (</w:t>
        </w:r>
        <w:r>
          <w:rPr>
            <w:szCs w:val="24"/>
          </w:rPr>
          <w:fldChar w:fldCharType="begin"/>
        </w:r>
        <w:r>
          <w:rPr>
            <w:szCs w:val="24"/>
          </w:rPr>
          <w:instrText xml:space="preserve"> REF _Ref384080896 \h </w:instrText>
        </w:r>
      </w:ins>
      <w:r>
        <w:rPr>
          <w:szCs w:val="24"/>
        </w:rPr>
      </w:r>
      <w:ins w:id="384" w:author="Ingo Ebersberger" w:date="2018-05-08T02:29:00Z">
        <w:r>
          <w:rPr>
            <w:szCs w:val="24"/>
          </w:rPr>
          <w:fldChar w:fldCharType="separate"/>
        </w:r>
        <w:r>
          <w:t xml:space="preserve">Figure </w:t>
        </w:r>
        <w:r>
          <w:rPr>
            <w:noProof/>
          </w:rPr>
          <w:t>2</w:t>
        </w:r>
        <w:r>
          <w:noBreakHyphen/>
        </w:r>
        <w:r>
          <w:rPr>
            <w:noProof/>
          </w:rPr>
          <w:t>7</w:t>
        </w:r>
        <w:r>
          <w:rPr>
            <w:szCs w:val="24"/>
          </w:rPr>
          <w:fldChar w:fldCharType="end"/>
        </w:r>
        <w:r>
          <w:rPr>
            <w:szCs w:val="24"/>
          </w:rPr>
          <w:t xml:space="preserve">). </w:t>
        </w:r>
      </w:ins>
      <w:del w:id="385" w:author="Ingo Ebersberger" w:date="2018-05-08T02:29:00Z">
        <w:r w:rsidR="007A4901" w:rsidDel="0075472C">
          <w:rPr>
            <w:szCs w:val="24"/>
          </w:rPr>
          <w:delText>T</w:delText>
        </w:r>
        <w:r w:rsidR="007A4901" w:rsidRPr="00241516" w:rsidDel="0075472C">
          <w:rPr>
            <w:szCs w:val="24"/>
          </w:rPr>
          <w:delText xml:space="preserve">he </w:delText>
        </w:r>
      </w:del>
      <w:ins w:id="386" w:author="Ingo Ebersberger" w:date="2018-05-08T02:29:00Z">
        <w:r>
          <w:rPr>
            <w:szCs w:val="24"/>
          </w:rPr>
          <w:t>Here, the</w:t>
        </w:r>
        <w:r w:rsidRPr="00241516">
          <w:rPr>
            <w:szCs w:val="24"/>
          </w:rPr>
          <w:t xml:space="preserve"> </w:t>
        </w:r>
      </w:ins>
      <w:r w:rsidR="007A4901" w:rsidRPr="00241516">
        <w:rPr>
          <w:szCs w:val="24"/>
        </w:rPr>
        <w:t xml:space="preserve">distribution of the values of </w:t>
      </w:r>
      <w:ins w:id="387" w:author="Ingo Ebersberger" w:date="2018-05-08T02:29:00Z">
        <w:r>
          <w:rPr>
            <w:szCs w:val="24"/>
          </w:rPr>
          <w:t xml:space="preserve">up to </w:t>
        </w:r>
      </w:ins>
      <w:r w:rsidR="007A4901" w:rsidRPr="00241516">
        <w:rPr>
          <w:szCs w:val="24"/>
        </w:rPr>
        <w:t>two integrated information layers</w:t>
      </w:r>
      <w:ins w:id="388" w:author="Ingo Ebersberger" w:date="2018-05-08T02:29:00Z">
        <w:r>
          <w:rPr>
            <w:szCs w:val="24"/>
          </w:rPr>
          <w:t xml:space="preserve"> – if provided - </w:t>
        </w:r>
      </w:ins>
      <w:del w:id="389" w:author="Ingo Ebersberger" w:date="2018-05-08T02:29:00Z">
        <w:r w:rsidR="007A4901" w:rsidRPr="00241516" w:rsidDel="0075472C">
          <w:rPr>
            <w:szCs w:val="24"/>
          </w:rPr>
          <w:delText xml:space="preserve"> </w:delText>
        </w:r>
      </w:del>
      <w:r w:rsidR="007A4901" w:rsidRPr="00241516">
        <w:rPr>
          <w:szCs w:val="24"/>
        </w:rPr>
        <w:t xml:space="preserve">and the percentage </w:t>
      </w:r>
      <w:del w:id="390" w:author="Ingo Ebersberger" w:date="2018-05-08T02:30:00Z">
        <w:r w:rsidR="007A4901" w:rsidRPr="00241516" w:rsidDel="0075472C">
          <w:rPr>
            <w:szCs w:val="24"/>
          </w:rPr>
          <w:delText xml:space="preserve">taxa </w:delText>
        </w:r>
      </w:del>
      <w:ins w:id="391" w:author="Ingo Ebersberger" w:date="2018-05-08T02:30:00Z">
        <w:r>
          <w:rPr>
            <w:szCs w:val="24"/>
          </w:rPr>
          <w:t xml:space="preserve">of </w:t>
        </w:r>
        <w:r>
          <w:rPr>
            <w:szCs w:val="24"/>
          </w:rPr>
          <w:lastRenderedPageBreak/>
          <w:t>species</w:t>
        </w:r>
        <w:r w:rsidRPr="00241516">
          <w:rPr>
            <w:szCs w:val="24"/>
          </w:rPr>
          <w:t xml:space="preserve"> </w:t>
        </w:r>
      </w:ins>
      <w:r w:rsidR="007A4901" w:rsidRPr="00241516">
        <w:rPr>
          <w:szCs w:val="24"/>
        </w:rPr>
        <w:t>summarize</w:t>
      </w:r>
      <w:r w:rsidR="007A4901">
        <w:rPr>
          <w:szCs w:val="24"/>
        </w:rPr>
        <w:t>d</w:t>
      </w:r>
      <w:r w:rsidR="007A4901" w:rsidRPr="00241516">
        <w:rPr>
          <w:szCs w:val="24"/>
        </w:rPr>
        <w:t xml:space="preserve"> at the </w:t>
      </w:r>
      <w:del w:id="392" w:author="Ingo Ebersberger" w:date="2018-05-08T02:30:00Z">
        <w:r w:rsidR="007A4901" w:rsidRPr="00241516" w:rsidDel="0075472C">
          <w:rPr>
            <w:szCs w:val="24"/>
          </w:rPr>
          <w:delText xml:space="preserve">chosen </w:delText>
        </w:r>
      </w:del>
      <w:ins w:id="393" w:author="Ingo Ebersberger" w:date="2018-05-08T02:30:00Z">
        <w:r>
          <w:rPr>
            <w:szCs w:val="24"/>
          </w:rPr>
          <w:t>selected</w:t>
        </w:r>
        <w:r w:rsidRPr="00241516">
          <w:rPr>
            <w:szCs w:val="24"/>
          </w:rPr>
          <w:t xml:space="preserve"> </w:t>
        </w:r>
      </w:ins>
      <w:r w:rsidR="007A4901" w:rsidRPr="00241516">
        <w:rPr>
          <w:szCs w:val="24"/>
        </w:rPr>
        <w:t xml:space="preserve">taxonomic </w:t>
      </w:r>
      <w:del w:id="394" w:author="Ingo Ebersberger" w:date="2018-05-08T02:30:00Z">
        <w:r w:rsidR="007A4901" w:rsidRPr="00241516" w:rsidDel="0075472C">
          <w:rPr>
            <w:szCs w:val="24"/>
          </w:rPr>
          <w:delText xml:space="preserve">rank </w:delText>
        </w:r>
      </w:del>
      <w:ins w:id="395" w:author="Ingo Ebersberger" w:date="2018-05-08T02:30:00Z">
        <w:r>
          <w:rPr>
            <w:szCs w:val="24"/>
          </w:rPr>
          <w:t>resolution can be visualized.</w:t>
        </w:r>
        <w:r w:rsidRPr="00241516">
          <w:rPr>
            <w:szCs w:val="24"/>
          </w:rPr>
          <w:t xml:space="preserve"> </w:t>
        </w:r>
        <w:r>
          <w:rPr>
            <w:szCs w:val="24"/>
          </w:rPr>
          <w:t xml:space="preserve">Next to informing about the general distribution of these values across the data, the plots </w:t>
        </w:r>
      </w:ins>
      <w:ins w:id="396" w:author="Ingo Ebersberger" w:date="2018-05-08T02:31:00Z">
        <w:r>
          <w:rPr>
            <w:szCs w:val="24"/>
          </w:rPr>
          <w:t xml:space="preserve">can be used for outlier detection, </w:t>
        </w:r>
      </w:ins>
      <w:ins w:id="397" w:author="Ingo Ebersberger" w:date="2018-05-08T02:32:00Z">
        <w:r>
          <w:rPr>
            <w:szCs w:val="24"/>
          </w:rPr>
          <w:t xml:space="preserve">e.g. proteins with a lower extent of similarity to the seed when compared to the other orthologs. This helps </w:t>
        </w:r>
      </w:ins>
      <w:ins w:id="398" w:author="Ingo Ebersberger" w:date="2018-05-08T02:31:00Z">
        <w:r>
          <w:rPr>
            <w:szCs w:val="24"/>
          </w:rPr>
          <w:t xml:space="preserve">to </w:t>
        </w:r>
      </w:ins>
      <w:del w:id="399" w:author="Ingo Ebersberger" w:date="2018-05-08T02:31:00Z">
        <w:r w:rsidR="007A4901" w:rsidRPr="00241516" w:rsidDel="0075472C">
          <w:rPr>
            <w:szCs w:val="24"/>
          </w:rPr>
          <w:delText xml:space="preserve">can </w:delText>
        </w:r>
        <w:r w:rsidR="007A4901" w:rsidDel="0075472C">
          <w:rPr>
            <w:szCs w:val="24"/>
          </w:rPr>
          <w:delText>reveal</w:delText>
        </w:r>
        <w:r w:rsidR="007A4901" w:rsidRPr="00241516" w:rsidDel="0075472C">
          <w:rPr>
            <w:szCs w:val="24"/>
          </w:rPr>
          <w:delText xml:space="preserve"> a</w:delText>
        </w:r>
        <w:r w:rsidR="007A4901" w:rsidDel="0075472C">
          <w:rPr>
            <w:szCs w:val="24"/>
          </w:rPr>
          <w:delText xml:space="preserve"> reasonable</w:delText>
        </w:r>
      </w:del>
      <w:ins w:id="400" w:author="Ingo Ebersberger" w:date="2018-05-08T02:31:00Z">
        <w:r>
          <w:rPr>
            <w:szCs w:val="24"/>
          </w:rPr>
          <w:t>decide on</w:t>
        </w:r>
      </w:ins>
      <w:r w:rsidR="007A4901">
        <w:rPr>
          <w:szCs w:val="24"/>
        </w:rPr>
        <w:t xml:space="preserve"> filtering threshold for </w:t>
      </w:r>
      <w:ins w:id="401" w:author="Ingo Ebersberger" w:date="2018-05-08T02:33:00Z">
        <w:r>
          <w:rPr>
            <w:szCs w:val="24"/>
          </w:rPr>
          <w:t>a downstream</w:t>
        </w:r>
      </w:ins>
      <w:ins w:id="402" w:author="Ingo Ebersberger" w:date="2018-05-08T02:31:00Z">
        <w:r>
          <w:rPr>
            <w:szCs w:val="24"/>
          </w:rPr>
          <w:t xml:space="preserve"> data analysis</w:t>
        </w:r>
      </w:ins>
      <w:del w:id="403" w:author="Ingo Ebersberger" w:date="2018-05-08T02:31:00Z">
        <w:r w:rsidR="007A4901" w:rsidDel="0075472C">
          <w:rPr>
            <w:szCs w:val="24"/>
          </w:rPr>
          <w:delText>those variables</w:delText>
        </w:r>
      </w:del>
      <w:del w:id="404" w:author="Ingo Ebersberger" w:date="2018-05-08T02:29:00Z">
        <w:r w:rsidR="007A4901" w:rsidDel="0075472C">
          <w:rPr>
            <w:szCs w:val="24"/>
          </w:rPr>
          <w:delText xml:space="preserve"> (</w:delText>
        </w:r>
        <w:r w:rsidR="007A4901" w:rsidDel="0075472C">
          <w:rPr>
            <w:szCs w:val="24"/>
          </w:rPr>
          <w:fldChar w:fldCharType="begin"/>
        </w:r>
        <w:r w:rsidR="007A4901" w:rsidDel="0075472C">
          <w:rPr>
            <w:szCs w:val="24"/>
          </w:rPr>
          <w:delInstrText xml:space="preserve"> REF _Ref384080896 \h </w:delInstrText>
        </w:r>
        <w:r w:rsidR="007A4901" w:rsidDel="0075472C">
          <w:rPr>
            <w:szCs w:val="24"/>
          </w:rPr>
        </w:r>
        <w:r w:rsidR="007A4901" w:rsidDel="0075472C">
          <w:rPr>
            <w:szCs w:val="24"/>
          </w:rPr>
          <w:fldChar w:fldCharType="separate"/>
        </w:r>
        <w:r w:rsidR="00A878B2" w:rsidDel="0075472C">
          <w:delText xml:space="preserve">Figure </w:delText>
        </w:r>
        <w:r w:rsidR="00A878B2" w:rsidDel="0075472C">
          <w:rPr>
            <w:noProof/>
          </w:rPr>
          <w:delText>2</w:delText>
        </w:r>
        <w:r w:rsidR="00A878B2" w:rsidDel="0075472C">
          <w:noBreakHyphen/>
        </w:r>
        <w:r w:rsidR="00A878B2" w:rsidDel="0075472C">
          <w:rPr>
            <w:noProof/>
          </w:rPr>
          <w:delText>7</w:delText>
        </w:r>
        <w:r w:rsidR="007A4901" w:rsidDel="0075472C">
          <w:rPr>
            <w:szCs w:val="24"/>
          </w:rPr>
          <w:fldChar w:fldCharType="end"/>
        </w:r>
        <w:r w:rsidR="007A4901" w:rsidDel="0075472C">
          <w:rPr>
            <w:szCs w:val="24"/>
          </w:rPr>
          <w:delText>)</w:delText>
        </w:r>
      </w:del>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576A211" w:rsidR="007A4901" w:rsidRDefault="007A4901" w:rsidP="007A4901">
      <w:pPr>
        <w:pStyle w:val="Caption"/>
        <w:jc w:val="both"/>
        <w:rPr>
          <w:szCs w:val="24"/>
        </w:rPr>
      </w:pPr>
      <w:bookmarkStart w:id="405" w:name="_Ref384080896"/>
      <w:bookmarkStart w:id="406" w:name="_Toc387398501"/>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405"/>
      <w:r>
        <w:t>: Distribution analysis of two integrated data and the fraction of species in the systematic group. Those distributions can be dynamically changed depending on the defined thresholds of those variables.</w:t>
      </w:r>
      <w:bookmarkEnd w:id="406"/>
    </w:p>
    <w:p w14:paraId="43B79314" w14:textId="77777777" w:rsidR="007A4901" w:rsidRPr="00756D71" w:rsidRDefault="007A4901" w:rsidP="007A4901">
      <w:pPr>
        <w:pStyle w:val="Heading3"/>
        <w:jc w:val="both"/>
      </w:pPr>
      <w:bookmarkStart w:id="407" w:name="_Toc387400369"/>
      <w:r w:rsidRPr="00756D71">
        <w:t>Interoperable output</w:t>
      </w:r>
      <w:bookmarkEnd w:id="407"/>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408" w:name="_Toc387400370"/>
      <w:r w:rsidRPr="00756D71">
        <w:t>Result</w:t>
      </w:r>
      <w:bookmarkEnd w:id="408"/>
      <w:r w:rsidRPr="00756D71">
        <w:t xml:space="preserve"> </w:t>
      </w:r>
    </w:p>
    <w:p w14:paraId="08013D2A" w14:textId="259F6E47" w:rsidR="007A4901" w:rsidRPr="00756D71" w:rsidRDefault="009346D2" w:rsidP="007A4901">
      <w:pPr>
        <w:pStyle w:val="Heading3"/>
        <w:jc w:val="both"/>
      </w:pPr>
      <w:bookmarkStart w:id="409" w:name="_Toc387400371"/>
      <w:r>
        <w:t>A</w:t>
      </w:r>
      <w:r w:rsidR="007A4901" w:rsidRPr="00756D71">
        <w:t>vailability</w:t>
      </w:r>
      <w:r>
        <w:t xml:space="preserve"> of PhyloProfile</w:t>
      </w:r>
      <w:bookmarkEnd w:id="409"/>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xml:space="preserve">) and </w:t>
      </w:r>
      <w:commentRangeStart w:id="410"/>
      <w:r>
        <w:rPr>
          <w:szCs w:val="24"/>
        </w:rPr>
        <w:t xml:space="preserve">several testing data sets </w:t>
      </w:r>
      <w:commentRangeEnd w:id="410"/>
      <w:r w:rsidR="00D30812">
        <w:rPr>
          <w:rStyle w:val="CommentReference"/>
        </w:rPr>
        <w:commentReference w:id="410"/>
      </w:r>
      <w:r>
        <w:rPr>
          <w:szCs w:val="24"/>
        </w:rPr>
        <w:t>(</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411" w:name="_Toc387400372"/>
      <w:r w:rsidRPr="00756D71">
        <w:t>Performance test</w:t>
      </w:r>
      <w:bookmarkEnd w:id="41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A878B2">
        <w:t xml:space="preserve">Figure </w:t>
      </w:r>
      <w:r w:rsidR="00A878B2">
        <w:rPr>
          <w:noProof/>
        </w:rPr>
        <w:t>2</w:t>
      </w:r>
      <w:r w:rsidR="00A878B2">
        <w:noBreakHyphen/>
      </w:r>
      <w:r w:rsidR="00A878B2">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A878B2">
        <w:t xml:space="preserve">Figure </w:t>
      </w:r>
      <w:r w:rsidR="00A878B2">
        <w:rPr>
          <w:noProof/>
        </w:rPr>
        <w:t>2</w:t>
      </w:r>
      <w:r w:rsidR="00A878B2">
        <w:noBreakHyphen/>
      </w:r>
      <w:r w:rsidR="00A878B2">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A878B2">
        <w:t xml:space="preserve">Figure </w:t>
      </w:r>
      <w:r w:rsidR="00A878B2">
        <w:rPr>
          <w:noProof/>
        </w:rPr>
        <w:t>2</w:t>
      </w:r>
      <w:r w:rsidR="00A878B2">
        <w:noBreakHyphen/>
      </w:r>
      <w:r w:rsidR="00A878B2">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A878B2">
        <w:t xml:space="preserve">Figure </w:t>
      </w:r>
      <w:r w:rsidR="00A878B2">
        <w:rPr>
          <w:noProof/>
        </w:rPr>
        <w:t>2</w:t>
      </w:r>
      <w:r w:rsidR="00A878B2">
        <w:noBreakHyphen/>
      </w:r>
      <w:r w:rsidR="00A878B2">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1D76DF0" w:rsidR="007A4901" w:rsidRDefault="007A4901" w:rsidP="007A4901">
      <w:pPr>
        <w:pStyle w:val="Caption"/>
        <w:jc w:val="both"/>
        <w:rPr>
          <w:szCs w:val="24"/>
        </w:rPr>
      </w:pPr>
      <w:bookmarkStart w:id="412" w:name="_Ref384067296"/>
      <w:bookmarkStart w:id="413" w:name="_Toc387398502"/>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4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41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 xml:space="preserve">user will be interested in exploring phylogenetic profiles of gene sets representing, e.g. one ore few </w:t>
      </w:r>
      <w:commentRangeStart w:id="414"/>
      <w:r w:rsidRPr="004B135F">
        <w:rPr>
          <w:szCs w:val="24"/>
        </w:rPr>
        <w:t>KEGG pathways</w:t>
      </w:r>
      <w:commentRangeEnd w:id="414"/>
      <w:r w:rsidR="00FC3835">
        <w:rPr>
          <w:rStyle w:val="CommentReference"/>
        </w:rPr>
        <w:commentReference w:id="414"/>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49FAFDA4" w:rsidR="007A4901" w:rsidRPr="00842AB7" w:rsidRDefault="007A4901" w:rsidP="007A4901">
      <w:pPr>
        <w:pStyle w:val="Caption"/>
        <w:jc w:val="both"/>
        <w:rPr>
          <w:szCs w:val="24"/>
        </w:rPr>
      </w:pPr>
      <w:bookmarkStart w:id="415" w:name="_Ref384080946"/>
      <w:bookmarkStart w:id="416" w:name="_Toc387398503"/>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415"/>
      <w:r>
        <w:t xml:space="preserve">: </w:t>
      </w:r>
      <w:r w:rsidRPr="00001AD8">
        <w:t>RAM usage during data display increases linearly as the data matrix grows. (a) RAM usage as a function of number of genes analyzed, and (b) as a function of the number of taxa analyzed.</w:t>
      </w:r>
      <w:bookmarkEnd w:id="416"/>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ins w:id="417" w:author="Ingo Ebersberger" w:date="2018-05-08T09:43:00Z">
        <w:r>
          <w:rPr>
            <w:szCs w:val="24"/>
          </w:rPr>
          <w:t>An</w:t>
        </w:r>
        <w:r w:rsidRPr="00033638">
          <w:rPr>
            <w:szCs w:val="24"/>
          </w:rPr>
          <w:t xml:space="preserve"> </w:t>
        </w:r>
      </w:ins>
      <w:r w:rsidR="007A4901" w:rsidRPr="00033638">
        <w:rPr>
          <w:szCs w:val="24"/>
        </w:rPr>
        <w:t xml:space="preserve">online version of PhyloProfile </w:t>
      </w:r>
      <w:ins w:id="418" w:author="Ingo Ebersberger" w:date="2018-05-08T09:43:00Z">
        <w:r>
          <w:rPr>
            <w:szCs w:val="24"/>
          </w:rPr>
          <w:t>is available</w:t>
        </w:r>
        <w:r w:rsidRPr="00033638">
          <w:rPr>
            <w:szCs w:val="24"/>
          </w:rPr>
          <w:t xml:space="preserve"> </w:t>
        </w:r>
        <w:r>
          <w:rPr>
            <w:szCs w:val="24"/>
          </w:rPr>
          <w:t>via</w:t>
        </w:r>
      </w:ins>
      <w:r w:rsidR="007A4901" w:rsidRPr="00033638">
        <w:rPr>
          <w:szCs w:val="24"/>
        </w:rPr>
        <w:t xml:space="preserve"> </w:t>
      </w:r>
      <w:ins w:id="419" w:author="Ingo Ebersberger" w:date="2018-05-08T09:43:00Z">
        <w:r>
          <w:rPr>
            <w:szCs w:val="24"/>
          </w:rPr>
          <w:t>the</w:t>
        </w:r>
        <w:r w:rsidRPr="00033638">
          <w:rPr>
            <w:szCs w:val="24"/>
          </w:rPr>
          <w:t xml:space="preserve"> </w:t>
        </w:r>
      </w:ins>
      <w:r w:rsidR="007A4901" w:rsidRPr="00033638">
        <w:rPr>
          <w:szCs w:val="24"/>
        </w:rPr>
        <w:t>webserver</w:t>
      </w:r>
      <w:ins w:id="420" w:author="Ingo Ebersberger" w:date="2018-05-08T09:43:00Z">
        <w:r>
          <w:rPr>
            <w:szCs w:val="24"/>
          </w:rPr>
          <w:t xml:space="preserve"> of the Applied Bioinformatics group </w:t>
        </w:r>
      </w:ins>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421" w:name="_Toc387400373"/>
      <w:ins w:id="422" w:author="Ingo Ebersberger" w:date="2018-05-08T09:44:00Z">
        <w:r>
          <w:t>Discussion</w:t>
        </w:r>
      </w:ins>
      <w:bookmarkEnd w:id="421"/>
    </w:p>
    <w:p w14:paraId="3E41AD15" w14:textId="7C61DEA3"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analysed – to high resolution analyses, where the feature architecture of individual protein pairs can be inspected. On top of displaying the presence/absence patterns of genes across the taxa under study, </w:t>
      </w:r>
      <w:r w:rsidR="00CF6851">
        <w:rPr>
          <w:szCs w:val="24"/>
        </w:rPr>
        <w:lastRenderedPageBreak/>
        <w:t>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359B3992" w:rsidR="007031AD" w:rsidRDefault="00FC3835" w:rsidP="007031AD">
      <w:pPr>
        <w:spacing w:after="0" w:line="360" w:lineRule="auto"/>
        <w:jc w:val="both"/>
        <w:rPr>
          <w:szCs w:val="24"/>
        </w:rPr>
      </w:pPr>
      <w:r>
        <w:rPr>
          <w:szCs w:val="24"/>
        </w:rPr>
        <w:t xml:space="preserve">In summary, PhyloProfile closes the methodological gap that existed between tools to generate large phylogenetic profiles to </w:t>
      </w:r>
      <w:commentRangeStart w:id="423"/>
      <w:r>
        <w:rPr>
          <w:szCs w:val="24"/>
        </w:rPr>
        <w:t>delineate the evolutionary history and the contemporary distribution of large – and ultimately complete – gene sets, and the more function-oriented analysis of individual protein interaction networks.</w:t>
      </w:r>
      <w:commentRangeEnd w:id="423"/>
      <w:r w:rsidR="002C5EF5">
        <w:rPr>
          <w:rStyle w:val="CommentReference"/>
        </w:rPr>
        <w:commentReference w:id="423"/>
      </w:r>
      <w:r>
        <w:rPr>
          <w:szCs w:val="24"/>
        </w:rPr>
        <w:t xml:space="preserve"> However, there</w:t>
      </w:r>
      <w:r w:rsidR="0084685B">
        <w:rPr>
          <w:szCs w:val="24"/>
        </w:rPr>
        <w:t xml:space="preserve"> </w:t>
      </w:r>
      <w:r w:rsidR="007031AD">
        <w:rPr>
          <w:szCs w:val="24"/>
        </w:rPr>
        <w:t xml:space="preserve">is </w:t>
      </w:r>
      <w:proofErr w:type="gramStart"/>
      <w:ins w:id="424" w:author="Ingo Ebersberger" w:date="2018-05-08T09:50:00Z">
        <w:r>
          <w:rPr>
            <w:szCs w:val="24"/>
          </w:rPr>
          <w:t xml:space="preserve">still </w:t>
        </w:r>
      </w:ins>
      <w:r w:rsidR="007031AD">
        <w:rPr>
          <w:szCs w:val="24"/>
        </w:rPr>
        <w:t>room</w:t>
      </w:r>
      <w:proofErr w:type="gramEnd"/>
      <w:r w:rsidR="007031AD">
        <w:rPr>
          <w:szCs w:val="24"/>
        </w:rPr>
        <w:t xml:space="preserve">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 xml:space="preserve">practical features, </w:t>
      </w:r>
      <w:r w:rsidR="007031AD">
        <w:rPr>
          <w:szCs w:val="24"/>
        </w:rPr>
        <w:lastRenderedPageBreak/>
        <w:t>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425" w:name="_Toc387400374"/>
      <w:r w:rsidRPr="00A115AD">
        <w:lastRenderedPageBreak/>
        <w:t>HamFAS: a novel functional annotation approach based on feature-aware orthology inference</w:t>
      </w:r>
      <w:bookmarkEnd w:id="425"/>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426" w:name="_Toc386295403"/>
      <w:bookmarkStart w:id="427" w:name="_Toc387400375"/>
      <w:r w:rsidRPr="00A115AD">
        <w:t>Introduction</w:t>
      </w:r>
      <w:bookmarkEnd w:id="426"/>
      <w:bookmarkEnd w:id="427"/>
    </w:p>
    <w:p w14:paraId="3A376EAC" w14:textId="7B9D8636" w:rsidR="00466512" w:rsidRDefault="00466512" w:rsidP="00050C88">
      <w:pPr>
        <w:pStyle w:val="Heading3"/>
      </w:pPr>
      <w:bookmarkStart w:id="428" w:name="_Toc387400376"/>
      <w:r>
        <w:t>Functional annotation</w:t>
      </w:r>
      <w:bookmarkEnd w:id="428"/>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429" w:name="_Toc387400377"/>
      <w:r>
        <w:t>Describing function</w:t>
      </w:r>
      <w:bookmarkEnd w:id="429"/>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proofErr w:type="gramStart"/>
      <w:r w:rsidR="00627AAA">
        <w:rPr>
          <w:szCs w:val="24"/>
        </w:rPr>
        <w:t>is</w:t>
      </w:r>
      <w:proofErr w:type="gramEnd"/>
      <w:r w:rsidR="00627AAA">
        <w:rPr>
          <w:szCs w:val="24"/>
        </w:rPr>
        <w:t xml:space="preserve">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430" w:name="_Toc387400378"/>
      <w:r>
        <w:lastRenderedPageBreak/>
        <w:t>KAAS and BlastKOALA</w:t>
      </w:r>
      <w:bookmarkEnd w:id="430"/>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431" w:name="_Toc387400379"/>
      <w:r>
        <w:t xml:space="preserve">The need for a novel </w:t>
      </w:r>
      <w:r w:rsidR="00EC1FFB">
        <w:t xml:space="preserve">sequence-based </w:t>
      </w:r>
      <w:r>
        <w:t>annotation transfer approach</w:t>
      </w:r>
      <w:bookmarkEnd w:id="431"/>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432" w:name="_Toc387400380"/>
      <w:r w:rsidRPr="00A115AD">
        <w:t>Methods</w:t>
      </w:r>
      <w:bookmarkEnd w:id="432"/>
    </w:p>
    <w:p w14:paraId="36C5B5CE" w14:textId="77777777" w:rsidR="007A4901" w:rsidRPr="00A115AD" w:rsidRDefault="007A4901" w:rsidP="007A4901">
      <w:pPr>
        <w:pStyle w:val="Heading3"/>
        <w:jc w:val="both"/>
      </w:pPr>
      <w:bookmarkStart w:id="433" w:name="_Ref387067426"/>
      <w:bookmarkStart w:id="434" w:name="_Toc387400381"/>
      <w:r w:rsidRPr="00A115AD">
        <w:t>HamFAS approach</w:t>
      </w:r>
      <w:bookmarkEnd w:id="433"/>
      <w:bookmarkEnd w:id="434"/>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41CEE529" w:rsidR="007A4901" w:rsidRPr="00076E91" w:rsidRDefault="007A4901" w:rsidP="007A4901">
      <w:pPr>
        <w:pStyle w:val="Caption"/>
        <w:spacing w:after="0" w:line="360" w:lineRule="auto"/>
        <w:jc w:val="both"/>
      </w:pPr>
      <w:bookmarkStart w:id="435" w:name="_Ref381605755"/>
      <w:bookmarkStart w:id="436" w:name="_Toc387398504"/>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435"/>
      <w:r w:rsidRPr="00076E91">
        <w:t>: KO annotation transfer using HamFAS approach.</w:t>
      </w:r>
      <w:bookmarkEnd w:id="436"/>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A878B2">
        <w:t xml:space="preserve">Table </w:t>
      </w:r>
      <w:r w:rsidR="00A878B2">
        <w:rPr>
          <w:noProof/>
        </w:rPr>
        <w:t>4</w:t>
      </w:r>
      <w:r w:rsidR="00A878B2">
        <w:noBreakHyphen/>
      </w:r>
      <w:r w:rsidR="00A878B2">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A878B2">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437" w:name="_Toc387400382"/>
      <w:r w:rsidRPr="00C3276D">
        <w:lastRenderedPageBreak/>
        <w:t>Benchmarking HamFAS</w:t>
      </w:r>
      <w:bookmarkEnd w:id="437"/>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438" w:name="_Toc387400383"/>
      <w:r w:rsidRPr="00A115AD">
        <w:t>Results</w:t>
      </w:r>
      <w:bookmarkEnd w:id="438"/>
    </w:p>
    <w:p w14:paraId="1422EC82" w14:textId="77777777" w:rsidR="007A4901" w:rsidRPr="00A115AD" w:rsidRDefault="007A4901" w:rsidP="007A4901">
      <w:pPr>
        <w:pStyle w:val="Heading3"/>
        <w:jc w:val="both"/>
      </w:pPr>
      <w:bookmarkStart w:id="439" w:name="_Toc387400384"/>
      <w:r w:rsidRPr="00A115AD">
        <w:t>The establishment of the reference species and annotations</w:t>
      </w:r>
      <w:bookmarkEnd w:id="439"/>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A878B2">
        <w:t xml:space="preserve">Figure </w:t>
      </w:r>
      <w:r w:rsidR="00A878B2">
        <w:rPr>
          <w:noProof/>
        </w:rPr>
        <w:t>3</w:t>
      </w:r>
      <w:r w:rsidR="00A878B2">
        <w:noBreakHyphen/>
      </w:r>
      <w:r w:rsidR="00A878B2">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49456C9" w:rsidR="007A4901" w:rsidRPr="00076E91" w:rsidRDefault="007A4901" w:rsidP="007A4901">
      <w:pPr>
        <w:pStyle w:val="Caption"/>
        <w:jc w:val="both"/>
        <w:rPr>
          <w:szCs w:val="24"/>
        </w:rPr>
      </w:pPr>
      <w:bookmarkStart w:id="440" w:name="_Ref384434851"/>
      <w:bookmarkStart w:id="441" w:name="_Toc387398505"/>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440"/>
      <w:r>
        <w:t xml:space="preserve">: </w:t>
      </w:r>
      <w:r w:rsidRPr="00076E91">
        <w:t>Distribution of T</w:t>
      </w:r>
      <w:r w:rsidRPr="00076E91">
        <w:rPr>
          <w:vertAlign w:val="subscript"/>
        </w:rPr>
        <w:t>FAS_KO</w:t>
      </w:r>
      <w:r w:rsidRPr="00076E91">
        <w:t xml:space="preserve"> for 12,748 KO groups</w:t>
      </w:r>
      <w:bookmarkEnd w:id="441"/>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541FE591" w:rsidR="007A4901" w:rsidRPr="00076E91" w:rsidRDefault="007A4901" w:rsidP="007A4901">
      <w:pPr>
        <w:pStyle w:val="Caption"/>
        <w:spacing w:after="0" w:line="360" w:lineRule="auto"/>
        <w:jc w:val="both"/>
      </w:pPr>
      <w:bookmarkStart w:id="442" w:name="_Ref339564538"/>
      <w:bookmarkStart w:id="443" w:name="_Toc387398506"/>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442"/>
      <w:r w:rsidRPr="00076E91">
        <w:t>: FAS score density of KO group K00542 (left) and K07888 (right)</w:t>
      </w:r>
      <w:bookmarkEnd w:id="443"/>
    </w:p>
    <w:p w14:paraId="311027A1" w14:textId="77777777" w:rsidR="007A4901" w:rsidRPr="004F12DB" w:rsidRDefault="007A4901" w:rsidP="007A490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444" w:name="_Toc387400385"/>
      <w:r w:rsidRPr="00C3276D">
        <w:t>Benchmarking result</w:t>
      </w:r>
      <w:bookmarkEnd w:id="444"/>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A878B2">
        <w:t xml:space="preserve">Table </w:t>
      </w:r>
      <w:r w:rsidR="00A878B2">
        <w:rPr>
          <w:noProof/>
        </w:rPr>
        <w:t>3</w:t>
      </w:r>
      <w:r w:rsidR="00A878B2">
        <w:noBreakHyphen/>
      </w:r>
      <w:r w:rsidR="00A878B2">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393055C8" w:rsidR="007A4901" w:rsidRDefault="007A4901" w:rsidP="007A4901">
      <w:pPr>
        <w:pStyle w:val="Caption"/>
        <w:keepNext/>
        <w:jc w:val="both"/>
      </w:pPr>
      <w:bookmarkStart w:id="445" w:name="_Ref383951269"/>
      <w:bookmarkStart w:id="446" w:name="_Toc387398551"/>
      <w:r>
        <w:t xml:space="preserve">Table </w:t>
      </w:r>
      <w:r w:rsidR="005A2798">
        <w:fldChar w:fldCharType="begin"/>
      </w:r>
      <w:r w:rsidR="005A2798">
        <w:instrText xml:space="preserve"> STYLEREF 1 \s </w:instrText>
      </w:r>
      <w:r w:rsidR="005A2798">
        <w:fldChar w:fldCharType="separate"/>
      </w:r>
      <w:r w:rsidR="00A878B2">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1</w:t>
      </w:r>
      <w:r w:rsidR="005A2798">
        <w:fldChar w:fldCharType="end"/>
      </w:r>
      <w:bookmarkEnd w:id="445"/>
      <w:r>
        <w:t xml:space="preserve">: </w:t>
      </w:r>
      <w:r w:rsidRPr="00076E91">
        <w:t>Recall, precision and F1-score of HamFAS in comparison to BlastKOALA and KAAS. Second column shows values of HamFAS after filtering the orthology assignment with InParanoid's orthologs.</w:t>
      </w:r>
      <w:bookmarkEnd w:id="446"/>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A878B2">
        <w:t xml:space="preserve">Table </w:t>
      </w:r>
      <w:r w:rsidR="00A878B2">
        <w:rPr>
          <w:noProof/>
        </w:rPr>
        <w:t>3</w:t>
      </w:r>
      <w:r w:rsidR="00A878B2">
        <w:noBreakHyphen/>
      </w:r>
      <w:r w:rsidR="00A878B2">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A878B2">
        <w:t xml:space="preserve">Figure </w:t>
      </w:r>
      <w:r w:rsidR="00A878B2">
        <w:rPr>
          <w:noProof/>
        </w:rPr>
        <w:t>3</w:t>
      </w:r>
      <w:r w:rsidR="00A878B2">
        <w:noBreakHyphen/>
      </w:r>
      <w:r w:rsidR="00A878B2">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4105A0E1" w:rsidR="007A4901" w:rsidRPr="00076E91" w:rsidRDefault="007A4901" w:rsidP="007A4901">
      <w:pPr>
        <w:pStyle w:val="Caption"/>
        <w:jc w:val="both"/>
        <w:rPr>
          <w:szCs w:val="24"/>
        </w:rPr>
      </w:pPr>
      <w:bookmarkStart w:id="447" w:name="_Ref384435233"/>
      <w:bookmarkStart w:id="448" w:name="_Toc387398507"/>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447"/>
      <w:r>
        <w:t xml:space="preserve">: </w:t>
      </w:r>
      <w:r w:rsidRPr="00076E91">
        <w:t>FAS score distribution of all HamFAS orthologs, only supported orthologs and unsupported orthologs</w:t>
      </w:r>
      <w:r>
        <w:t>. The red dashed vertical lines identify the mean score for each set.</w:t>
      </w:r>
      <w:bookmarkEnd w:id="448"/>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104F5B9" w:rsidR="007A4901" w:rsidRPr="00076E91" w:rsidRDefault="007A4901" w:rsidP="007A4901">
      <w:pPr>
        <w:pStyle w:val="Caption"/>
        <w:spacing w:after="0" w:line="360" w:lineRule="auto"/>
        <w:jc w:val="both"/>
      </w:pPr>
      <w:bookmarkStart w:id="449" w:name="_Ref371840694"/>
      <w:bookmarkStart w:id="450" w:name="_Toc387398508"/>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449"/>
      <w:r w:rsidRPr="00076E91">
        <w:t>: Fraction of proteins annotated by HamFAS, BlastKOALA and KAAS</w:t>
      </w:r>
      <w:bookmarkEnd w:id="450"/>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A878B2">
        <w:t xml:space="preserve">Table </w:t>
      </w:r>
      <w:r w:rsidR="00A878B2">
        <w:rPr>
          <w:noProof/>
        </w:rPr>
        <w:t>3</w:t>
      </w:r>
      <w:r w:rsidR="00A878B2">
        <w:noBreakHyphen/>
      </w:r>
      <w:r w:rsidR="00A878B2">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76BE611" w:rsidR="007A4901" w:rsidRDefault="007A4901" w:rsidP="007A4901">
      <w:pPr>
        <w:pStyle w:val="Caption"/>
        <w:keepNext/>
        <w:jc w:val="both"/>
      </w:pPr>
      <w:bookmarkStart w:id="451" w:name="_Ref383957002"/>
      <w:bookmarkStart w:id="452" w:name="_Toc387398552"/>
      <w:r>
        <w:t xml:space="preserve">Table </w:t>
      </w:r>
      <w:r w:rsidR="005A2798">
        <w:fldChar w:fldCharType="begin"/>
      </w:r>
      <w:r w:rsidR="005A2798">
        <w:instrText xml:space="preserve"> STYLEREF 1 \s </w:instrText>
      </w:r>
      <w:r w:rsidR="005A2798">
        <w:fldChar w:fldCharType="separate"/>
      </w:r>
      <w:r w:rsidR="00A878B2">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2</w:t>
      </w:r>
      <w:r w:rsidR="005A2798">
        <w:fldChar w:fldCharType="end"/>
      </w:r>
      <w:bookmarkEnd w:id="451"/>
      <w:r>
        <w:t xml:space="preserve">: Compare </w:t>
      </w:r>
      <w:r w:rsidRPr="00076E91">
        <w:t>KEGG identifiers annotated by HamFAS, BlastKOALA and KAAS. Numbers in parentheses are the different KOs after filtered by synonymous KOs.</w:t>
      </w:r>
      <w:bookmarkEnd w:id="452"/>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1BE6EC2" w:rsidR="007A4901" w:rsidRPr="00076E91" w:rsidRDefault="007A4901" w:rsidP="007A4901">
      <w:pPr>
        <w:pStyle w:val="Caption"/>
        <w:spacing w:after="0" w:line="360" w:lineRule="auto"/>
        <w:jc w:val="both"/>
      </w:pPr>
      <w:bookmarkStart w:id="453" w:name="_Ref371841357"/>
      <w:bookmarkStart w:id="454" w:name="_Toc387398509"/>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453"/>
      <w:r w:rsidRPr="00076E91">
        <w:t>: Fraction of proteins annotated by HamFAS, BlastKOALA and KAAS</w:t>
      </w:r>
      <w:bookmarkEnd w:id="454"/>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448C7023" w:rsidR="00E92239" w:rsidRPr="00076E91" w:rsidRDefault="00E92239" w:rsidP="00E92239">
      <w:pPr>
        <w:pStyle w:val="Caption"/>
        <w:spacing w:after="0" w:line="360" w:lineRule="auto"/>
        <w:jc w:val="both"/>
      </w:pPr>
      <w:bookmarkStart w:id="455" w:name="_Ref371842424"/>
      <w:bookmarkStart w:id="456" w:name="_Toc387398510"/>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455"/>
      <w:r w:rsidRPr="00076E91">
        <w:t xml:space="preserve">: Length distribution of HamFAS-only proteins and </w:t>
      </w:r>
      <w:r>
        <w:t xml:space="preserve">the </w:t>
      </w:r>
      <w:r w:rsidRPr="00076E91">
        <w:t>others</w:t>
      </w:r>
      <w:bookmarkEnd w:id="456"/>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45BC94A5" w:rsidR="00E92239" w:rsidRPr="00076E91" w:rsidRDefault="00E92239" w:rsidP="00E92239">
      <w:pPr>
        <w:pStyle w:val="Caption"/>
        <w:spacing w:after="0" w:line="360" w:lineRule="auto"/>
        <w:jc w:val="both"/>
      </w:pPr>
      <w:bookmarkStart w:id="457" w:name="_Ref371842426"/>
      <w:bookmarkStart w:id="458" w:name="_Toc387398511"/>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457"/>
      <w:r w:rsidRPr="00076E91">
        <w:t>: Number of Pfam domains distribution of HamFAS-only proteins and</w:t>
      </w:r>
      <w:r>
        <w:t xml:space="preserve"> the</w:t>
      </w:r>
      <w:r w:rsidRPr="00076E91">
        <w:t xml:space="preserve"> others</w:t>
      </w:r>
      <w:bookmarkEnd w:id="458"/>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A878B2">
        <w:t xml:space="preserve">Figure </w:t>
      </w:r>
      <w:r w:rsidR="00A878B2">
        <w:rPr>
          <w:noProof/>
        </w:rPr>
        <w:t>3</w:t>
      </w:r>
      <w:r w:rsidR="00A878B2">
        <w:noBreakHyphen/>
      </w:r>
      <w:r w:rsidR="00A878B2">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33E36B6F" w:rsidR="00E92239" w:rsidRDefault="00E92239" w:rsidP="00E92239">
      <w:pPr>
        <w:pStyle w:val="Caption"/>
        <w:jc w:val="both"/>
        <w:rPr>
          <w:szCs w:val="24"/>
        </w:rPr>
      </w:pPr>
      <w:bookmarkStart w:id="459" w:name="_Ref384436828"/>
      <w:bookmarkStart w:id="460" w:name="_Toc387398512"/>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459"/>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460"/>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A878B2">
        <w:t xml:space="preserve">Figure </w:t>
      </w:r>
      <w:r w:rsidR="00A878B2">
        <w:rPr>
          <w:noProof/>
        </w:rPr>
        <w:t>3</w:t>
      </w:r>
      <w:r w:rsidR="00A878B2">
        <w:noBreakHyphen/>
      </w:r>
      <w:r w:rsidR="00A878B2">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477A3685" w:rsidR="00E74670" w:rsidRPr="00076E91" w:rsidRDefault="00FA5E18" w:rsidP="00FA5E18">
      <w:pPr>
        <w:pStyle w:val="Caption"/>
        <w:jc w:val="both"/>
        <w:rPr>
          <w:szCs w:val="24"/>
        </w:rPr>
      </w:pPr>
      <w:bookmarkStart w:id="461" w:name="_Ref386964640"/>
      <w:bookmarkStart w:id="462" w:name="_Toc387398513"/>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0</w:t>
      </w:r>
      <w:r w:rsidR="00FC2406">
        <w:fldChar w:fldCharType="end"/>
      </w:r>
      <w:bookmarkEnd w:id="461"/>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462"/>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A878B2">
        <w:t xml:space="preserve">Table </w:t>
      </w:r>
      <w:r w:rsidR="00A878B2">
        <w:rPr>
          <w:noProof/>
        </w:rPr>
        <w:t>A</w:t>
      </w:r>
      <w:r w:rsidR="00A878B2">
        <w:noBreakHyphen/>
      </w:r>
      <w:r w:rsidR="00A878B2">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3DD119EB" w:rsidR="00E92239" w:rsidRPr="00076E91" w:rsidRDefault="00E92239" w:rsidP="00E92239">
      <w:pPr>
        <w:pStyle w:val="Caption"/>
        <w:spacing w:after="0" w:line="360" w:lineRule="auto"/>
        <w:jc w:val="both"/>
      </w:pPr>
      <w:bookmarkStart w:id="463" w:name="_Ref374253766"/>
      <w:bookmarkStart w:id="464" w:name="_Toc387398514"/>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1</w:t>
      </w:r>
      <w:r w:rsidR="00FC2406">
        <w:fldChar w:fldCharType="end"/>
      </w:r>
      <w:bookmarkEnd w:id="463"/>
      <w:r w:rsidRPr="00076E91">
        <w:t>: The PPI degree distribution of 3 protein sets</w:t>
      </w:r>
      <w:bookmarkEnd w:id="464"/>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 xml:space="preserve">KO-annotated proteins have in general more interacting partners than un-annotated and HamFAS-only </w:t>
      </w:r>
      <w:proofErr w:type="gramStart"/>
      <w:r w:rsidRPr="00076E91">
        <w:rPr>
          <w:szCs w:val="24"/>
        </w:rPr>
        <w:t>proteins</w:t>
      </w:r>
      <w:r w:rsidR="008E28E2">
        <w:rPr>
          <w:szCs w:val="24"/>
        </w:rPr>
        <w:t>,</w:t>
      </w:r>
      <w:proofErr w:type="gramEnd"/>
      <w:r w:rsidR="008E28E2">
        <w:rPr>
          <w:szCs w:val="24"/>
        </w:rPr>
        <w:t xml:space="preserve">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12E86665" w:rsidR="00E92239" w:rsidRPr="00076E91" w:rsidRDefault="00E92239" w:rsidP="00E92239">
      <w:pPr>
        <w:pStyle w:val="Caption"/>
        <w:spacing w:after="0" w:line="360" w:lineRule="auto"/>
        <w:jc w:val="both"/>
        <w:rPr>
          <w:rStyle w:val="IntenseEmphasis"/>
          <w:b/>
          <w:i w:val="0"/>
        </w:rPr>
      </w:pPr>
      <w:bookmarkStart w:id="465" w:name="_Ref374264459"/>
      <w:bookmarkStart w:id="466" w:name="_Toc387398515"/>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2</w:t>
      </w:r>
      <w:r w:rsidR="00FC2406">
        <w:fldChar w:fldCharType="end"/>
      </w:r>
      <w:bookmarkEnd w:id="465"/>
      <w:r w:rsidRPr="00076E91">
        <w:t>: Distribution of the number of pathways in which annotated KOs are involved</w:t>
      </w:r>
      <w:bookmarkEnd w:id="466"/>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A878B2">
        <w:t xml:space="preserve">Figure </w:t>
      </w:r>
      <w:r w:rsidR="00A878B2">
        <w:rPr>
          <w:noProof/>
        </w:rPr>
        <w:t>A</w:t>
      </w:r>
      <w:r w:rsidR="00A878B2">
        <w:noBreakHyphen/>
      </w:r>
      <w:r w:rsidR="00A878B2">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A878B2">
        <w:t xml:space="preserve">Figure </w:t>
      </w:r>
      <w:r w:rsidR="00A878B2">
        <w:rPr>
          <w:noProof/>
        </w:rPr>
        <w:t>A</w:t>
      </w:r>
      <w:r w:rsidR="00A878B2">
        <w:noBreakHyphen/>
      </w:r>
      <w:r w:rsidR="00A878B2">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A878B2">
        <w:t xml:space="preserve">Figure </w:t>
      </w:r>
      <w:r w:rsidR="00A878B2">
        <w:rPr>
          <w:noProof/>
        </w:rPr>
        <w:t>A</w:t>
      </w:r>
      <w:r w:rsidR="00A878B2">
        <w:noBreakHyphen/>
      </w:r>
      <w:r w:rsidR="00A878B2">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A878B2">
        <w:t xml:space="preserve">Figure </w:t>
      </w:r>
      <w:r w:rsidR="00A878B2">
        <w:rPr>
          <w:noProof/>
        </w:rPr>
        <w:t>A</w:t>
      </w:r>
      <w:r w:rsidR="00A878B2">
        <w:noBreakHyphen/>
      </w:r>
      <w:r w:rsidR="00A878B2">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5F01479C" w:rsidR="00E92239" w:rsidRPr="00076E91" w:rsidRDefault="00E92239" w:rsidP="00E92239">
      <w:pPr>
        <w:pStyle w:val="Caption"/>
        <w:spacing w:after="0" w:line="360" w:lineRule="auto"/>
        <w:jc w:val="both"/>
      </w:pPr>
      <w:bookmarkStart w:id="467" w:name="_Ref371843960"/>
      <w:bookmarkStart w:id="468" w:name="_Toc387398516"/>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3</w:t>
      </w:r>
      <w:r w:rsidR="00FC2406">
        <w:fldChar w:fldCharType="end"/>
      </w:r>
      <w:bookmarkEnd w:id="467"/>
      <w:r w:rsidRPr="00076E91">
        <w:t>: The numbers of HamFAS-only KOs distributed into different pathway categories</w:t>
      </w:r>
      <w:bookmarkEnd w:id="468"/>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469" w:name="_Toc387400386"/>
      <w:r w:rsidRPr="003F06CE">
        <w:t>Discussion</w:t>
      </w:r>
      <w:bookmarkEnd w:id="469"/>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470" w:name="_Toc386295374"/>
      <w:bookmarkStart w:id="471" w:name="_Toc387400387"/>
      <w:commentRangeStart w:id="472"/>
      <w:commentRangeStart w:id="473"/>
      <w:r>
        <w:lastRenderedPageBreak/>
        <w:t>The evolutionary history of microsporidian proteins and the origin of microsporidia</w:t>
      </w:r>
      <w:bookmarkEnd w:id="470"/>
      <w:commentRangeEnd w:id="472"/>
      <w:r>
        <w:rPr>
          <w:rStyle w:val="CommentReference"/>
          <w:rFonts w:ascii="Palatino Linotype" w:eastAsiaTheme="minorHAnsi" w:hAnsi="Palatino Linotype" w:cstheme="minorBidi"/>
          <w:b w:val="0"/>
          <w:bCs w:val="0"/>
          <w:color w:val="auto"/>
        </w:rPr>
        <w:commentReference w:id="472"/>
      </w:r>
      <w:commentRangeEnd w:id="473"/>
      <w:r w:rsidR="00EA4A72">
        <w:rPr>
          <w:rStyle w:val="CommentReference"/>
          <w:rFonts w:ascii="Palatino Linotype" w:eastAsiaTheme="minorHAnsi" w:hAnsi="Palatino Linotype" w:cstheme="minorBidi"/>
          <w:b w:val="0"/>
          <w:bCs w:val="0"/>
          <w:color w:val="auto"/>
        </w:rPr>
        <w:commentReference w:id="473"/>
      </w:r>
      <w:bookmarkEnd w:id="471"/>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474" w:name="_Toc387400388"/>
      <w:commentRangeStart w:id="475"/>
      <w:commentRangeStart w:id="476"/>
      <w:r w:rsidRPr="00A7099E">
        <w:t>Introduction</w:t>
      </w:r>
      <w:commentRangeEnd w:id="475"/>
      <w:r w:rsidR="004115B6">
        <w:rPr>
          <w:rStyle w:val="CommentReference"/>
          <w:rFonts w:eastAsiaTheme="minorHAnsi" w:cstheme="minorBidi"/>
          <w:b w:val="0"/>
          <w:bCs w:val="0"/>
          <w:color w:val="auto"/>
        </w:rPr>
        <w:commentReference w:id="475"/>
      </w:r>
      <w:commentRangeEnd w:id="476"/>
      <w:r w:rsidR="00EA4A72">
        <w:rPr>
          <w:rStyle w:val="CommentReference"/>
          <w:rFonts w:eastAsiaTheme="minorHAnsi" w:cstheme="minorBidi"/>
          <w:b w:val="0"/>
          <w:bCs w:val="0"/>
          <w:color w:val="auto"/>
        </w:rPr>
        <w:commentReference w:id="476"/>
      </w:r>
      <w:bookmarkEnd w:id="474"/>
    </w:p>
    <w:p w14:paraId="70EC40E2" w14:textId="4290C191" w:rsidR="009E4958" w:rsidRDefault="009E4958" w:rsidP="009E4958">
      <w:pPr>
        <w:pStyle w:val="Heading3"/>
      </w:pPr>
      <w:bookmarkStart w:id="477" w:name="_Toc385094318"/>
      <w:bookmarkStart w:id="478" w:name="_Toc387400389"/>
      <w:r>
        <w:t>Phylogenetic tree</w:t>
      </w:r>
      <w:bookmarkEnd w:id="477"/>
      <w:r w:rsidR="0061651C">
        <w:t xml:space="preserve"> and the last common ancestor</w:t>
      </w:r>
      <w:bookmarkEnd w:id="478"/>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1">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134D321D" w:rsidR="00E5453E" w:rsidRDefault="00E5453E" w:rsidP="00E5453E">
      <w:pPr>
        <w:pStyle w:val="Caption"/>
        <w:jc w:val="both"/>
        <w:rPr>
          <w:szCs w:val="24"/>
        </w:rPr>
      </w:pPr>
      <w:bookmarkStart w:id="479" w:name="_Ref385665794"/>
      <w:bookmarkStart w:id="480" w:name="_Toc387398517"/>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479"/>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480"/>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A878B2">
        <w:t xml:space="preserve">Figure </w:t>
      </w:r>
      <w:r w:rsidR="00A878B2">
        <w:rPr>
          <w:noProof/>
        </w:rPr>
        <w:t>4</w:t>
      </w:r>
      <w:r w:rsidR="00A878B2">
        <w:noBreakHyphen/>
      </w:r>
      <w:r w:rsidR="00A878B2">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481" w:name="_Toc387400390"/>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481"/>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482" w:name="_Toc387400391"/>
      <w:r w:rsidRPr="00A7099E">
        <w:t>Methods</w:t>
      </w:r>
      <w:bookmarkEnd w:id="482"/>
    </w:p>
    <w:p w14:paraId="57E25CB8" w14:textId="28BEFCAE" w:rsidR="00E612B8" w:rsidRDefault="00F81A3D" w:rsidP="00DB3CE4">
      <w:pPr>
        <w:pStyle w:val="Heading3"/>
        <w:jc w:val="both"/>
      </w:pPr>
      <w:bookmarkStart w:id="483" w:name="_Ref387067857"/>
      <w:bookmarkStart w:id="484" w:name="_Toc387400392"/>
      <w:r>
        <w:t>Data</w:t>
      </w:r>
      <w:bookmarkEnd w:id="483"/>
      <w:bookmarkEnd w:id="484"/>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A878B2" w:rsidRPr="00076E91">
        <w:t xml:space="preserve">Table </w:t>
      </w:r>
      <w:r w:rsidR="00A878B2">
        <w:rPr>
          <w:noProof/>
        </w:rPr>
        <w:t>4</w:t>
      </w:r>
      <w:r w:rsidR="00A878B2">
        <w:noBreakHyphen/>
      </w:r>
      <w:r w:rsidR="00A878B2">
        <w:rPr>
          <w:noProof/>
        </w:rPr>
        <w:t>1</w:t>
      </w:r>
      <w:r w:rsidR="002246AA" w:rsidRPr="0096265A">
        <w:rPr>
          <w:szCs w:val="24"/>
        </w:rPr>
        <w:fldChar w:fldCharType="end"/>
      </w:r>
      <w:r w:rsidR="002246AA" w:rsidRPr="0096265A">
        <w:rPr>
          <w:szCs w:val="24"/>
        </w:rPr>
        <w:t>.</w:t>
      </w:r>
    </w:p>
    <w:p w14:paraId="61F2827C" w14:textId="702BC337" w:rsidR="002246AA" w:rsidRPr="00076E91" w:rsidRDefault="002246AA" w:rsidP="002246AA">
      <w:pPr>
        <w:pStyle w:val="Caption"/>
        <w:keepNext/>
        <w:spacing w:after="0" w:line="360" w:lineRule="auto"/>
        <w:jc w:val="both"/>
      </w:pPr>
      <w:bookmarkStart w:id="485" w:name="_Ref381275723"/>
      <w:bookmarkStart w:id="486" w:name="_Toc387398553"/>
      <w:r w:rsidRPr="00076E91">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1</w:t>
      </w:r>
      <w:r w:rsidR="005A2798">
        <w:fldChar w:fldCharType="end"/>
      </w:r>
      <w:bookmarkEnd w:id="485"/>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486"/>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A878B2">
        <w:t xml:space="preserve">Table </w:t>
      </w:r>
      <w:r w:rsidR="00A878B2">
        <w:rPr>
          <w:noProof/>
        </w:rPr>
        <w:t>4</w:t>
      </w:r>
      <w:r w:rsidR="00A878B2">
        <w:noBreakHyphen/>
      </w:r>
      <w:r w:rsidR="00A878B2">
        <w:rPr>
          <w:noProof/>
        </w:rPr>
        <w:t>2</w:t>
      </w:r>
      <w:r w:rsidRPr="009F4437">
        <w:rPr>
          <w:szCs w:val="24"/>
        </w:rPr>
        <w:fldChar w:fldCharType="end"/>
      </w:r>
      <w:r w:rsidRPr="009F4437">
        <w:rPr>
          <w:szCs w:val="24"/>
        </w:rPr>
        <w:t>.</w:t>
      </w:r>
    </w:p>
    <w:p w14:paraId="73376FE7" w14:textId="4FDD3210" w:rsidR="00277850" w:rsidRDefault="00277850" w:rsidP="00277850">
      <w:pPr>
        <w:pStyle w:val="Caption"/>
        <w:keepNext/>
      </w:pPr>
      <w:bookmarkStart w:id="487" w:name="_Ref384422965"/>
      <w:bookmarkStart w:id="488" w:name="_Toc387398554"/>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2</w:t>
      </w:r>
      <w:r w:rsidR="005A2798">
        <w:fldChar w:fldCharType="end"/>
      </w:r>
      <w:bookmarkEnd w:id="487"/>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488"/>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D250D2" w:rsidRDefault="004474EB" w:rsidP="002D5137">
            <w:pPr>
              <w:spacing w:after="200" w:line="360" w:lineRule="auto"/>
              <w:rPr>
                <w:sz w:val="20"/>
                <w:szCs w:val="20"/>
                <w:lang w:val="de-DE"/>
                <w:rPrChange w:id="489" w:author="Ingo Ebersberger" w:date="2018-05-07T22:44:00Z">
                  <w:rPr>
                    <w:sz w:val="20"/>
                    <w:szCs w:val="20"/>
                  </w:rPr>
                </w:rPrChange>
              </w:rPr>
            </w:pPr>
            <w:r w:rsidRPr="00D250D2">
              <w:rPr>
                <w:sz w:val="20"/>
                <w:szCs w:val="20"/>
                <w:vertAlign w:val="superscript"/>
                <w:lang w:val="de-DE"/>
                <w:rPrChange w:id="490" w:author="Ingo Ebersberger" w:date="2018-05-07T22:44:00Z">
                  <w:rPr>
                    <w:sz w:val="20"/>
                    <w:szCs w:val="20"/>
                    <w:vertAlign w:val="superscript"/>
                  </w:rPr>
                </w:rPrChange>
              </w:rPr>
              <w:t>(8)</w:t>
            </w:r>
            <w:r w:rsidR="008A3285" w:rsidRPr="00D250D2">
              <w:rPr>
                <w:lang w:val="de-DE"/>
                <w:rPrChange w:id="491" w:author="Ingo Ebersberger" w:date="2018-05-07T22:44:00Z">
                  <w:rPr/>
                </w:rPrChange>
              </w:rPr>
              <w:t xml:space="preserve"> </w:t>
            </w:r>
            <w:r w:rsidR="008A3285" w:rsidRPr="00D250D2">
              <w:rPr>
                <w:sz w:val="20"/>
                <w:szCs w:val="20"/>
                <w:lang w:val="de-DE"/>
                <w:rPrChange w:id="492" w:author="Ingo Ebersberger" w:date="2018-05-07T22:44:00Z">
                  <w:rPr>
                    <w:sz w:val="20"/>
                    <w:szCs w:val="20"/>
                  </w:rPr>
                </w:rPrChange>
              </w:rPr>
              <w:t>Sanger Institute (http://www.sanger.ac.uk/science/data)</w:t>
            </w:r>
          </w:p>
        </w:tc>
      </w:tr>
    </w:tbl>
    <w:p w14:paraId="284ACB0E" w14:textId="5BD12900" w:rsidR="00277850" w:rsidRPr="00D250D2" w:rsidRDefault="00277850" w:rsidP="002246AA">
      <w:pPr>
        <w:spacing w:after="0" w:line="360" w:lineRule="auto"/>
        <w:jc w:val="both"/>
        <w:rPr>
          <w:szCs w:val="24"/>
          <w:lang w:val="de-DE"/>
          <w:rPrChange w:id="493" w:author="Ingo Ebersberger" w:date="2018-05-07T22:44:00Z">
            <w:rPr>
              <w:szCs w:val="24"/>
            </w:rPr>
          </w:rPrChange>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A878B2" w:rsidRPr="00076E91">
        <w:t xml:space="preserve">Table </w:t>
      </w:r>
      <w:r w:rsidR="00A878B2">
        <w:rPr>
          <w:noProof/>
        </w:rPr>
        <w:t>4</w:t>
      </w:r>
      <w:r w:rsidR="00A878B2">
        <w:noBreakHyphen/>
      </w:r>
      <w:r w:rsidR="00A878B2">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A878B2">
        <w:t xml:space="preserve">Table </w:t>
      </w:r>
      <w:r w:rsidR="00A878B2">
        <w:rPr>
          <w:noProof/>
        </w:rPr>
        <w:t>A</w:t>
      </w:r>
      <w:r w:rsidR="00A878B2">
        <w:noBreakHyphen/>
      </w:r>
      <w:r w:rsidR="00A878B2">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A878B2" w:rsidRPr="00076E91">
        <w:t xml:space="preserve">Table </w:t>
      </w:r>
      <w:r w:rsidR="00A878B2">
        <w:rPr>
          <w:noProof/>
        </w:rPr>
        <w:t>A</w:t>
      </w:r>
      <w:r w:rsidR="00A878B2">
        <w:noBreakHyphen/>
      </w:r>
      <w:r w:rsidR="00A878B2">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A878B2" w:rsidRPr="00076E91">
        <w:t xml:space="preserve">Figure </w:t>
      </w:r>
      <w:r w:rsidR="00A878B2">
        <w:rPr>
          <w:noProof/>
        </w:rPr>
        <w:t>4</w:t>
      </w:r>
      <w:r w:rsidR="00A878B2">
        <w:noBreakHyphen/>
      </w:r>
      <w:r w:rsidR="00A878B2">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3231B4D0" w:rsidR="002D5137" w:rsidRPr="00C87C0D" w:rsidRDefault="00F91BCD" w:rsidP="002D5137">
      <w:pPr>
        <w:pStyle w:val="Caption"/>
        <w:spacing w:after="0" w:line="360" w:lineRule="auto"/>
        <w:jc w:val="both"/>
      </w:pPr>
      <w:bookmarkStart w:id="494" w:name="_Ref381452921"/>
      <w:bookmarkStart w:id="495" w:name="_Toc386295442"/>
      <w:bookmarkStart w:id="496" w:name="_Toc387398518"/>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494"/>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495"/>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496"/>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A878B2">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A878B2">
        <w:t xml:space="preserve">Table </w:t>
      </w:r>
      <w:r w:rsidR="00A878B2">
        <w:rPr>
          <w:noProof/>
        </w:rPr>
        <w:t>4</w:t>
      </w:r>
      <w:r w:rsidR="00A878B2">
        <w:noBreakHyphen/>
      </w:r>
      <w:r w:rsidR="00A878B2">
        <w:rPr>
          <w:noProof/>
        </w:rPr>
        <w:t>3</w:t>
      </w:r>
      <w:r w:rsidR="0024603C">
        <w:rPr>
          <w:szCs w:val="24"/>
        </w:rPr>
        <w:fldChar w:fldCharType="end"/>
      </w:r>
      <w:r w:rsidR="0024603C">
        <w:rPr>
          <w:szCs w:val="24"/>
        </w:rPr>
        <w:t>.</w:t>
      </w:r>
    </w:p>
    <w:p w14:paraId="44ADA45B" w14:textId="7732345C" w:rsidR="009E528C" w:rsidRDefault="009E528C" w:rsidP="009E528C">
      <w:pPr>
        <w:pStyle w:val="Caption"/>
        <w:keepNext/>
        <w:jc w:val="both"/>
      </w:pPr>
      <w:bookmarkStart w:id="497" w:name="_Ref384424711"/>
      <w:bookmarkStart w:id="498" w:name="_Toc387398555"/>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3</w:t>
      </w:r>
      <w:r w:rsidR="005A2798">
        <w:fldChar w:fldCharType="end"/>
      </w:r>
      <w:bookmarkEnd w:id="497"/>
      <w:r>
        <w:t xml:space="preserve">: Taxon set E - </w:t>
      </w:r>
      <w:r w:rsidRPr="00076E91">
        <w:t>List of 30 manually KO-annotated reference taxa</w:t>
      </w:r>
      <w:r>
        <w:t xml:space="preserve"> from KEGG.</w:t>
      </w:r>
      <w:bookmarkEnd w:id="498"/>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499" w:name="_Toc387400393"/>
      <w:r>
        <w:t>Orthologs search</w:t>
      </w:r>
      <w:bookmarkEnd w:id="499"/>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A878B2">
        <w:t xml:space="preserve">Table </w:t>
      </w:r>
      <w:r w:rsidR="00A878B2">
        <w:rPr>
          <w:noProof/>
        </w:rPr>
        <w:t>4</w:t>
      </w:r>
      <w:r w:rsidR="00A878B2">
        <w:noBreakHyphen/>
      </w:r>
      <w:r w:rsidR="00A878B2">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A878B2" w:rsidRPr="00076E91">
        <w:t xml:space="preserve">Table </w:t>
      </w:r>
      <w:r w:rsidR="00A878B2">
        <w:rPr>
          <w:noProof/>
        </w:rPr>
        <w:t>A</w:t>
      </w:r>
      <w:r w:rsidR="00A878B2">
        <w:noBreakHyphen/>
      </w:r>
      <w:r w:rsidR="00A878B2">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A878B2">
        <w:t xml:space="preserve">Table </w:t>
      </w:r>
      <w:r w:rsidR="00A878B2">
        <w:rPr>
          <w:noProof/>
        </w:rPr>
        <w:t>A</w:t>
      </w:r>
      <w:r w:rsidR="00A878B2">
        <w:noBreakHyphen/>
      </w:r>
      <w:r w:rsidR="00A878B2">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500" w:name="_Ref386850218"/>
      <w:bookmarkStart w:id="501" w:name="_Toc387400394"/>
      <w:r>
        <w:t>Phylogenomic tree reconstruction</w:t>
      </w:r>
      <w:bookmarkEnd w:id="500"/>
      <w:bookmarkEnd w:id="501"/>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A878B2" w:rsidRPr="00076E91">
        <w:t xml:space="preserve">Table </w:t>
      </w:r>
      <w:r w:rsidR="00A878B2">
        <w:rPr>
          <w:noProof/>
        </w:rPr>
        <w:t>4</w:t>
      </w:r>
      <w:r w:rsidR="00A878B2">
        <w:noBreakHyphen/>
      </w:r>
      <w:r w:rsidR="00A878B2">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A878B2">
        <w:t xml:space="preserve">Table </w:t>
      </w:r>
      <w:r w:rsidR="00A878B2">
        <w:rPr>
          <w:noProof/>
        </w:rPr>
        <w:t>4</w:t>
      </w:r>
      <w:r w:rsidR="00A878B2">
        <w:noBreakHyphen/>
      </w:r>
      <w:r w:rsidR="00A878B2">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A878B2">
        <w:t xml:space="preserve">Table </w:t>
      </w:r>
      <w:r w:rsidR="00A878B2">
        <w:rPr>
          <w:noProof/>
        </w:rPr>
        <w:t>A</w:t>
      </w:r>
      <w:r w:rsidR="00A878B2">
        <w:noBreakHyphen/>
      </w:r>
      <w:r w:rsidR="00A878B2">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A878B2" w:rsidRPr="00076E91">
        <w:t xml:space="preserve">Table </w:t>
      </w:r>
      <w:r w:rsidR="00A878B2">
        <w:rPr>
          <w:noProof/>
        </w:rPr>
        <w:t>4</w:t>
      </w:r>
      <w:r w:rsidR="00A878B2">
        <w:noBreakHyphen/>
      </w:r>
      <w:r w:rsidR="00A878B2">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A878B2">
        <w:t xml:space="preserve">Table </w:t>
      </w:r>
      <w:r w:rsidR="00A878B2">
        <w:rPr>
          <w:noProof/>
        </w:rPr>
        <w:t>4</w:t>
      </w:r>
      <w:r w:rsidR="00A878B2">
        <w:noBreakHyphen/>
      </w:r>
      <w:r w:rsidR="00A878B2">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A878B2">
        <w:t xml:space="preserve">Figure </w:t>
      </w:r>
      <w:r w:rsidR="00A878B2">
        <w:rPr>
          <w:noProof/>
        </w:rPr>
        <w:t>4</w:t>
      </w:r>
      <w:r w:rsidR="00A878B2">
        <w:noBreakHyphen/>
      </w:r>
      <w:r w:rsidR="00A878B2">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502"/>
      <w:commentRangeStart w:id="503"/>
      <w:r w:rsidRPr="00E4039D">
        <w:rPr>
          <w:szCs w:val="24"/>
        </w:rPr>
        <w:t>seeds</w:t>
      </w:r>
      <w:commentRangeEnd w:id="502"/>
      <w:r>
        <w:rPr>
          <w:rStyle w:val="CommentReference"/>
        </w:rPr>
        <w:commentReference w:id="502"/>
      </w:r>
      <w:commentRangeEnd w:id="503"/>
      <w:r w:rsidR="006177F7">
        <w:rPr>
          <w:rStyle w:val="CommentReference"/>
        </w:rPr>
        <w:commentReference w:id="503"/>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504" w:name="_Toc387400395"/>
      <w:r>
        <w:t>Analysis of</w:t>
      </w:r>
      <w:r w:rsidR="00D74906">
        <w:t xml:space="preserve"> microsporidian pan-gene set</w:t>
      </w:r>
      <w:bookmarkEnd w:id="504"/>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505" w:name="_Ref386855574"/>
      <w:bookmarkStart w:id="506" w:name="_Toc387400396"/>
      <w:r>
        <w:lastRenderedPageBreak/>
        <w:t>Reconstruction of the microsporidian LCA gene set</w:t>
      </w:r>
      <w:bookmarkEnd w:id="505"/>
      <w:bookmarkEnd w:id="506"/>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A878B2" w:rsidRPr="00076E91">
        <w:t xml:space="preserve">Table </w:t>
      </w:r>
      <w:r w:rsidR="00A878B2">
        <w:rPr>
          <w:noProof/>
        </w:rPr>
        <w:t>4</w:t>
      </w:r>
      <w:r w:rsidR="00A878B2">
        <w:noBreakHyphen/>
      </w:r>
      <w:r w:rsidR="00A878B2">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A878B2">
        <w:t xml:space="preserve">Table </w:t>
      </w:r>
      <w:r w:rsidR="00A878B2">
        <w:rPr>
          <w:noProof/>
        </w:rPr>
        <w:t>4</w:t>
      </w:r>
      <w:r w:rsidR="00A878B2">
        <w:noBreakHyphen/>
      </w:r>
      <w:r w:rsidR="00A878B2">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A878B2">
        <w:t xml:space="preserve">Figure </w:t>
      </w:r>
      <w:r w:rsidR="00A878B2">
        <w:rPr>
          <w:noProof/>
        </w:rPr>
        <w:t>4</w:t>
      </w:r>
      <w:r w:rsidR="00A878B2">
        <w:noBreakHyphen/>
      </w:r>
      <w:r w:rsidR="00A878B2">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A878B2">
        <w:t xml:space="preserve">Figure </w:t>
      </w:r>
      <w:r w:rsidR="00A878B2">
        <w:rPr>
          <w:noProof/>
        </w:rPr>
        <w:t>4</w:t>
      </w:r>
      <w:r w:rsidR="00A878B2">
        <w:noBreakHyphen/>
      </w:r>
      <w:r w:rsidR="00A878B2">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507"/>
      <w:r w:rsidR="00433E40">
        <w:rPr>
          <w:szCs w:val="24"/>
        </w:rPr>
        <w:t>custom Perl script</w:t>
      </w:r>
      <w:commentRangeEnd w:id="507"/>
      <w:r w:rsidR="00433E40">
        <w:rPr>
          <w:rStyle w:val="CommentReference"/>
        </w:rPr>
        <w:commentReference w:id="507"/>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3">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61D00C69" w:rsidR="007F592A" w:rsidRPr="004C7755" w:rsidRDefault="00433E40" w:rsidP="004C7755">
      <w:pPr>
        <w:pStyle w:val="Caption"/>
        <w:jc w:val="both"/>
      </w:pPr>
      <w:bookmarkStart w:id="508" w:name="_Ref385263048"/>
      <w:bookmarkStart w:id="509" w:name="_Toc385094389"/>
      <w:bookmarkStart w:id="510" w:name="_Toc387398519"/>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508"/>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509"/>
      <w:bookmarkEnd w:id="510"/>
    </w:p>
    <w:p w14:paraId="1F28B0CC" w14:textId="7CBF9C6F" w:rsidR="00761E4D" w:rsidRDefault="00761E4D" w:rsidP="00855523">
      <w:pPr>
        <w:pStyle w:val="Heading3"/>
      </w:pPr>
      <w:bookmarkStart w:id="511" w:name="_Toc387400397"/>
      <w:r>
        <w:t>Phylogeny of fungal diversity</w:t>
      </w:r>
      <w:bookmarkEnd w:id="511"/>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A878B2">
        <w:t xml:space="preserve">Table </w:t>
      </w:r>
      <w:r w:rsidR="00A878B2">
        <w:rPr>
          <w:noProof/>
        </w:rPr>
        <w:t>A</w:t>
      </w:r>
      <w:r w:rsidR="00A878B2">
        <w:noBreakHyphen/>
      </w:r>
      <w:r w:rsidR="00A878B2">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A878B2">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A878B2">
        <w:t xml:space="preserve">Table </w:t>
      </w:r>
      <w:r w:rsidR="00A878B2">
        <w:rPr>
          <w:noProof/>
        </w:rPr>
        <w:t>A</w:t>
      </w:r>
      <w:r w:rsidR="00A878B2">
        <w:noBreakHyphen/>
      </w:r>
      <w:r w:rsidR="00A878B2">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A878B2">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512" w:name="_Toc387400398"/>
      <w:r>
        <w:t>Phylogenetic profile analysis</w:t>
      </w:r>
      <w:bookmarkEnd w:id="512"/>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A878B2" w:rsidRPr="00076E91">
        <w:t xml:space="preserve">Table </w:t>
      </w:r>
      <w:r w:rsidR="00A878B2">
        <w:rPr>
          <w:noProof/>
        </w:rPr>
        <w:t>A</w:t>
      </w:r>
      <w:r w:rsidR="00A878B2">
        <w:noBreakHyphen/>
      </w:r>
      <w:r w:rsidR="00A878B2">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513" w:name="_Toc387400399"/>
      <w:r>
        <w:t>Functional annotation and metabolic pathway mapping</w:t>
      </w:r>
      <w:bookmarkEnd w:id="513"/>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m:t>
            </m:r>
            <m:r>
              <w:rPr>
                <w:rFonts w:ascii="Cambria Math" w:hAnsi="Cambria Math"/>
                <w:szCs w:val="24"/>
              </w:rPr>
              <m:t>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514" w:name="_Toc387400400"/>
      <w:r>
        <w:lastRenderedPageBreak/>
        <w:t>Results</w:t>
      </w:r>
      <w:bookmarkEnd w:id="514"/>
    </w:p>
    <w:p w14:paraId="7FF0E720" w14:textId="65B53414" w:rsidR="007B20B9" w:rsidRDefault="00D705BC" w:rsidP="00DF2522">
      <w:pPr>
        <w:pStyle w:val="Heading3"/>
      </w:pPr>
      <w:bookmarkStart w:id="515" w:name="_Toc386295384"/>
      <w:bookmarkStart w:id="516" w:name="_Toc387400401"/>
      <w:r>
        <w:t xml:space="preserve">The evolutionary history of the microsporidian </w:t>
      </w:r>
      <w:bookmarkEnd w:id="515"/>
      <w:r>
        <w:t>pan-gene set</w:t>
      </w:r>
      <w:bookmarkEnd w:id="516"/>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A878B2" w:rsidRPr="00076E91">
        <w:t xml:space="preserve">Figure </w:t>
      </w:r>
      <w:r w:rsidR="00A878B2">
        <w:rPr>
          <w:noProof/>
        </w:rPr>
        <w:t>4</w:t>
      </w:r>
      <w:r w:rsidR="00A878B2">
        <w:noBreakHyphen/>
      </w:r>
      <w:r w:rsidR="00A878B2">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425D8A7E" w:rsidR="003671FB" w:rsidRDefault="003671FB" w:rsidP="003671FB">
      <w:pPr>
        <w:pStyle w:val="Caption"/>
        <w:spacing w:after="0" w:line="360" w:lineRule="auto"/>
        <w:jc w:val="both"/>
      </w:pPr>
      <w:bookmarkStart w:id="517" w:name="_Ref384988866"/>
      <w:bookmarkStart w:id="518" w:name="_Toc385094390"/>
      <w:bookmarkStart w:id="519" w:name="_Toc387398520"/>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517"/>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518"/>
      <w:r w:rsidR="003749D3">
        <w:t xml:space="preserve"> Taxa are ordered </w:t>
      </w:r>
      <w:r w:rsidR="009D721D">
        <w:t xml:space="preserve">from top to bottom </w:t>
      </w:r>
      <w:r w:rsidR="003749D3">
        <w:t>by increasing genome size (</w:t>
      </w:r>
      <w:r w:rsidR="00E26DC0">
        <w:t>yellow</w:t>
      </w:r>
      <w:r w:rsidR="003749D3">
        <w:t>).</w:t>
      </w:r>
      <w:bookmarkEnd w:id="519"/>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A878B2" w:rsidRPr="00076E91">
        <w:t xml:space="preserve">Figure </w:t>
      </w:r>
      <w:r w:rsidR="00A878B2">
        <w:rPr>
          <w:noProof/>
        </w:rPr>
        <w:t>4</w:t>
      </w:r>
      <w:r w:rsidR="00A878B2">
        <w:noBreakHyphen/>
      </w:r>
      <w:r w:rsidR="00A878B2">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0D8ADE" w:rsidR="00AB2C8D" w:rsidRDefault="00AB2C8D" w:rsidP="00073E83">
      <w:pPr>
        <w:pStyle w:val="Caption"/>
        <w:spacing w:after="0" w:line="360" w:lineRule="auto"/>
        <w:jc w:val="both"/>
      </w:pPr>
      <w:bookmarkStart w:id="520" w:name="_Ref386341383"/>
      <w:bookmarkStart w:id="521" w:name="_Toc384637960"/>
      <w:bookmarkStart w:id="522" w:name="_Toc387398521"/>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520"/>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521"/>
      <w:r w:rsidR="00FF048A">
        <w:t xml:space="preserve"> The length on the y axis is given in </w:t>
      </w:r>
      <w:proofErr w:type="gramStart"/>
      <w:r w:rsidR="00FF048A">
        <w:t>log(</w:t>
      </w:r>
      <w:proofErr w:type="gramEnd"/>
      <w:r w:rsidR="00FF048A">
        <w:t>e) scale.</w:t>
      </w:r>
      <w:bookmarkEnd w:id="522"/>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A878B2" w:rsidRPr="00076E91">
        <w:t xml:space="preserve">Figure </w:t>
      </w:r>
      <w:r w:rsidR="00A878B2">
        <w:rPr>
          <w:noProof/>
        </w:rPr>
        <w:t>4</w:t>
      </w:r>
      <w:r w:rsidR="00A878B2">
        <w:noBreakHyphen/>
      </w:r>
      <w:r w:rsidR="00A878B2">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A878B2" w:rsidRPr="00076E91">
        <w:t xml:space="preserve">Figure </w:t>
      </w:r>
      <w:r w:rsidR="00A878B2">
        <w:rPr>
          <w:noProof/>
        </w:rPr>
        <w:t>4</w:t>
      </w:r>
      <w:r w:rsidR="00A878B2">
        <w:noBreakHyphen/>
      </w:r>
      <w:r w:rsidR="00A878B2">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AE01AC1" w:rsidR="00AB2C8D" w:rsidRDefault="00900D36" w:rsidP="00724A98">
      <w:pPr>
        <w:pStyle w:val="Caption"/>
        <w:spacing w:after="0" w:line="360" w:lineRule="auto"/>
        <w:jc w:val="both"/>
      </w:pPr>
      <w:bookmarkStart w:id="523" w:name="_Ref386853396"/>
      <w:bookmarkStart w:id="524" w:name="_Toc384637961"/>
      <w:bookmarkStart w:id="525" w:name="_Toc387398522"/>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523"/>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524"/>
      <w:bookmarkEnd w:id="525"/>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A878B2">
        <w:t xml:space="preserve">Table </w:t>
      </w:r>
      <w:r w:rsidR="00A878B2">
        <w:rPr>
          <w:noProof/>
        </w:rPr>
        <w:t>4</w:t>
      </w:r>
      <w:r w:rsidR="00A878B2">
        <w:noBreakHyphen/>
      </w:r>
      <w:r w:rsidR="00A878B2">
        <w:rPr>
          <w:noProof/>
        </w:rPr>
        <w:t>2</w:t>
      </w:r>
      <w:r w:rsidR="00FB32B1">
        <w:fldChar w:fldCharType="end"/>
      </w:r>
      <w:r>
        <w:t xml:space="preserve">). </w:t>
      </w:r>
    </w:p>
    <w:p w14:paraId="3CA4F759" w14:textId="2FCF26DF" w:rsidR="00950DB8" w:rsidRDefault="00950DB8" w:rsidP="00DF2522">
      <w:pPr>
        <w:pStyle w:val="Heading3"/>
      </w:pPr>
      <w:bookmarkStart w:id="526" w:name="_Toc387400402"/>
      <w:r>
        <w:t xml:space="preserve">The microsporidian LCA protein </w:t>
      </w:r>
      <w:r w:rsidR="005F5E87">
        <w:t>set</w:t>
      </w:r>
      <w:bookmarkEnd w:id="526"/>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A878B2">
        <w:t xml:space="preserve">Table </w:t>
      </w:r>
      <w:r w:rsidR="00A878B2">
        <w:rPr>
          <w:noProof/>
        </w:rPr>
        <w:t>A</w:t>
      </w:r>
      <w:r w:rsidR="00A878B2">
        <w:noBreakHyphen/>
      </w:r>
      <w:r w:rsidR="00A878B2">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39091AA7" w:rsidR="00022C02" w:rsidRPr="00076E91" w:rsidRDefault="00022C02" w:rsidP="00022C02">
      <w:pPr>
        <w:pStyle w:val="Caption"/>
        <w:spacing w:after="0" w:line="360" w:lineRule="auto"/>
        <w:jc w:val="both"/>
      </w:pPr>
      <w:bookmarkStart w:id="527" w:name="_Ref381357941"/>
      <w:bookmarkStart w:id="528" w:name="_Toc387398523"/>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527"/>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528"/>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A878B2" w:rsidRPr="00076E91">
        <w:t xml:space="preserve">Figure </w:t>
      </w:r>
      <w:r w:rsidR="00A878B2">
        <w:rPr>
          <w:noProof/>
        </w:rPr>
        <w:t>4</w:t>
      </w:r>
      <w:r w:rsidR="00A878B2">
        <w:noBreakHyphen/>
      </w:r>
      <w:r w:rsidR="00A878B2">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A878B2">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529" w:name="_Ref386544279"/>
      <w:bookmarkStart w:id="530" w:name="_Toc387400403"/>
      <w:r>
        <w:t>The origin of microsporidia</w:t>
      </w:r>
      <w:bookmarkEnd w:id="529"/>
      <w:bookmarkEnd w:id="530"/>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A878B2">
        <w:t xml:space="preserve">Table </w:t>
      </w:r>
      <w:r w:rsidR="00A878B2">
        <w:rPr>
          <w:noProof/>
        </w:rPr>
        <w:t>A</w:t>
      </w:r>
      <w:r w:rsidR="00A878B2">
        <w:noBreakHyphen/>
      </w:r>
      <w:r w:rsidR="00A878B2">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 xml:space="preserve">the microsporidian proteins in the 80 </w:t>
      </w:r>
      <w:proofErr w:type="gramStart"/>
      <w:r w:rsidR="00DC7185">
        <w:rPr>
          <w:szCs w:val="24"/>
        </w:rPr>
        <w:t>gene</w:t>
      </w:r>
      <w:proofErr w:type="gramEnd"/>
      <w:r w:rsidR="00DC7185">
        <w:rPr>
          <w:szCs w:val="24"/>
        </w:rPr>
        <w:t xml:space="preserv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A878B2">
        <w:t xml:space="preserve">Table </w:t>
      </w:r>
      <w:r w:rsidR="00A878B2">
        <w:rPr>
          <w:noProof/>
        </w:rPr>
        <w:t>A</w:t>
      </w:r>
      <w:r w:rsidR="00A878B2">
        <w:noBreakHyphen/>
      </w:r>
      <w:r w:rsidR="00A878B2">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A878B2">
        <w:t xml:space="preserve">Figure </w:t>
      </w:r>
      <w:r w:rsidR="00A878B2">
        <w:rPr>
          <w:noProof/>
        </w:rPr>
        <w:t>4</w:t>
      </w:r>
      <w:r w:rsidR="00A878B2">
        <w:noBreakHyphen/>
      </w:r>
      <w:r w:rsidR="00A878B2">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A878B2" w:rsidRPr="00076E91">
        <w:t xml:space="preserve">Figure </w:t>
      </w:r>
      <w:r w:rsidR="00A878B2">
        <w:rPr>
          <w:noProof/>
        </w:rPr>
        <w:t>4</w:t>
      </w:r>
      <w:r w:rsidR="00A878B2">
        <w:noBreakHyphen/>
      </w:r>
      <w:r w:rsidR="00A878B2">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8">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61E43D02" w:rsidR="00AB2C8D" w:rsidRPr="00076E91" w:rsidRDefault="00AB2C8D" w:rsidP="00AB2C8D">
      <w:pPr>
        <w:pStyle w:val="Caption"/>
        <w:jc w:val="both"/>
        <w:rPr>
          <w:szCs w:val="24"/>
        </w:rPr>
      </w:pPr>
      <w:bookmarkStart w:id="531" w:name="_Ref386347213"/>
      <w:bookmarkStart w:id="532" w:name="_Toc384637962"/>
      <w:bookmarkStart w:id="533" w:name="_Toc387398524"/>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531"/>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532"/>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533"/>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A878B2">
        <w:t xml:space="preserve">Figure </w:t>
      </w:r>
      <w:r w:rsidR="00A878B2">
        <w:rPr>
          <w:noProof/>
        </w:rPr>
        <w:t>4</w:t>
      </w:r>
      <w:r w:rsidR="00A878B2">
        <w:noBreakHyphen/>
      </w:r>
      <w:r w:rsidR="00A878B2">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A878B2">
        <w:t xml:space="preserve">Table </w:t>
      </w:r>
      <w:r w:rsidR="00A878B2">
        <w:rPr>
          <w:noProof/>
        </w:rPr>
        <w:t>4</w:t>
      </w:r>
      <w:r w:rsidR="00A878B2">
        <w:noBreakHyphen/>
      </w:r>
      <w:r w:rsidR="00A878B2">
        <w:rPr>
          <w:noProof/>
        </w:rPr>
        <w:t>4</w:t>
      </w:r>
      <w:r w:rsidR="00BD077F">
        <w:fldChar w:fldCharType="end"/>
      </w:r>
      <w:r w:rsidR="002B25A1">
        <w:t>)</w:t>
      </w:r>
      <w:r w:rsidR="007724C1">
        <w:t>.</w:t>
      </w:r>
    </w:p>
    <w:p w14:paraId="60344629" w14:textId="7A2149F1" w:rsidR="00C52ED2" w:rsidRDefault="00C52ED2" w:rsidP="00BB004E">
      <w:pPr>
        <w:pStyle w:val="Caption"/>
        <w:keepNext/>
        <w:jc w:val="both"/>
      </w:pPr>
      <w:bookmarkStart w:id="534" w:name="_Ref386727020"/>
      <w:bookmarkStart w:id="535" w:name="_Toc387398556"/>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4</w:t>
      </w:r>
      <w:r w:rsidR="005A2798">
        <w:fldChar w:fldCharType="end"/>
      </w:r>
      <w:bookmarkEnd w:id="534"/>
      <w:r w:rsidR="001915B2">
        <w:t>: Result of topology test</w:t>
      </w:r>
      <w:r w:rsidR="00FA3787">
        <w:t>s</w:t>
      </w:r>
      <w:r w:rsidR="001915B2">
        <w:t xml:space="preserve"> between</w:t>
      </w:r>
      <w:r>
        <w:t xml:space="preserve"> the alternative topologies against the reconstructed topology</w:t>
      </w:r>
      <w:r w:rsidR="009F4AC4">
        <w:t>.</w:t>
      </w:r>
      <w:bookmarkEnd w:id="535"/>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536" w:name="_Ref386466600"/>
      <w:bookmarkStart w:id="537" w:name="_Toc387400404"/>
      <w:r>
        <w:t>P</w:t>
      </w:r>
      <w:r w:rsidR="00950DB8">
        <w:t>hylogenetic profile</w:t>
      </w:r>
      <w:r w:rsidR="00E55D82">
        <w:t>s</w:t>
      </w:r>
      <w:r w:rsidR="00416038">
        <w:t xml:space="preserve"> of the microsporidian LCA set</w:t>
      </w:r>
      <w:bookmarkEnd w:id="536"/>
      <w:bookmarkEnd w:id="537"/>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A878B2" w:rsidRPr="00076E91">
        <w:t xml:space="preserve">Table </w:t>
      </w:r>
      <w:r w:rsidR="00A878B2">
        <w:rPr>
          <w:noProof/>
        </w:rPr>
        <w:t>A</w:t>
      </w:r>
      <w:r w:rsidR="00A878B2">
        <w:noBreakHyphen/>
      </w:r>
      <w:r w:rsidR="00A878B2">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A878B2" w:rsidRPr="00076E91">
        <w:t xml:space="preserve">Figure </w:t>
      </w:r>
      <w:r w:rsidR="00A878B2">
        <w:rPr>
          <w:noProof/>
        </w:rPr>
        <w:t>4</w:t>
      </w:r>
      <w:r w:rsidR="00A878B2">
        <w:noBreakHyphen/>
      </w:r>
      <w:r w:rsidR="00A878B2">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9">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391EB60A" w:rsidR="00CF3C94" w:rsidRPr="00076E91" w:rsidRDefault="00CF3C94" w:rsidP="00CF3C94">
      <w:pPr>
        <w:pStyle w:val="Caption"/>
        <w:spacing w:after="0" w:line="360" w:lineRule="auto"/>
        <w:jc w:val="both"/>
      </w:pPr>
      <w:bookmarkStart w:id="538" w:name="_Ref381546097"/>
      <w:bookmarkStart w:id="539" w:name="_Toc387398525"/>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538"/>
      <w:r w:rsidRPr="00076E91">
        <w:t>: The distribution of FAS scores for all orthologs of 1605 microsporidian LCA proteins.</w:t>
      </w:r>
      <w:bookmarkEnd w:id="539"/>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A878B2" w:rsidRPr="00076E91">
        <w:t xml:space="preserve">Figure </w:t>
      </w:r>
      <w:r w:rsidR="00A878B2">
        <w:rPr>
          <w:noProof/>
        </w:rPr>
        <w:t>4</w:t>
      </w:r>
      <w:r w:rsidR="00A878B2">
        <w:noBreakHyphen/>
      </w:r>
      <w:r w:rsidR="00A878B2">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699477BF" w:rsidR="00CF3C94" w:rsidRPr="00076E91" w:rsidRDefault="00CF3C94" w:rsidP="00CF3C94">
      <w:pPr>
        <w:pStyle w:val="Caption"/>
        <w:spacing w:after="0" w:line="360" w:lineRule="auto"/>
        <w:jc w:val="both"/>
      </w:pPr>
      <w:bookmarkStart w:id="540" w:name="_Ref381546185"/>
      <w:bookmarkStart w:id="541" w:name="_Toc387398526"/>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0</w:t>
      </w:r>
      <w:r w:rsidR="00FC2406">
        <w:fldChar w:fldCharType="end"/>
      </w:r>
      <w:bookmarkEnd w:id="540"/>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541"/>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A878B2" w:rsidRPr="00076E91">
        <w:t xml:space="preserve">Figure </w:t>
      </w:r>
      <w:r w:rsidR="00A878B2">
        <w:rPr>
          <w:noProof/>
        </w:rPr>
        <w:t>4</w:t>
      </w:r>
      <w:r w:rsidR="00A878B2">
        <w:noBreakHyphen/>
      </w:r>
      <w:r w:rsidR="00A878B2">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A878B2" w:rsidRPr="00076E91">
        <w:t xml:space="preserve">Figure </w:t>
      </w:r>
      <w:r w:rsidR="00A878B2">
        <w:rPr>
          <w:noProof/>
        </w:rPr>
        <w:t>4</w:t>
      </w:r>
      <w:r w:rsidR="00A878B2">
        <w:noBreakHyphen/>
      </w:r>
      <w:r w:rsidR="00A878B2">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58A1FBB" w:rsidR="00CF3C94" w:rsidRPr="00076E91" w:rsidRDefault="00CF3C94" w:rsidP="00CF3C94">
      <w:pPr>
        <w:pStyle w:val="Caption"/>
        <w:spacing w:after="0" w:line="360" w:lineRule="auto"/>
        <w:jc w:val="both"/>
      </w:pPr>
      <w:bookmarkStart w:id="542" w:name="_Ref381546769"/>
      <w:bookmarkStart w:id="543" w:name="_Toc387398527"/>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1</w:t>
      </w:r>
      <w:r w:rsidR="00FC2406">
        <w:fldChar w:fldCharType="end"/>
      </w:r>
      <w:bookmarkEnd w:id="542"/>
      <w:r w:rsidRPr="00076E91">
        <w:t>: Gene age estimation of 1605 microsporidian LCA proteins. The fraction and corresponding absolute number of proteins for each estimated evolutionary age are written in each block. The colors denote the estimated ages for query proteins.</w:t>
      </w:r>
      <w:bookmarkEnd w:id="543"/>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A878B2">
        <w:t xml:space="preserve">Table </w:t>
      </w:r>
      <w:r w:rsidR="00A878B2">
        <w:rPr>
          <w:noProof/>
        </w:rPr>
        <w:t>4</w:t>
      </w:r>
      <w:r w:rsidR="00A878B2">
        <w:noBreakHyphen/>
      </w:r>
      <w:r w:rsidR="00A878B2">
        <w:rPr>
          <w:noProof/>
        </w:rPr>
        <w:t>5</w:t>
      </w:r>
      <w:r>
        <w:rPr>
          <w:szCs w:val="24"/>
        </w:rPr>
        <w:fldChar w:fldCharType="end"/>
      </w:r>
      <w:r>
        <w:rPr>
          <w:szCs w:val="24"/>
        </w:rPr>
        <w:t>).</w:t>
      </w:r>
    </w:p>
    <w:p w14:paraId="374BD2DD" w14:textId="0700CEA6" w:rsidR="00FD5B0F" w:rsidRDefault="00FD5B0F" w:rsidP="00FD5B0F">
      <w:pPr>
        <w:pStyle w:val="Caption"/>
        <w:keepNext/>
        <w:jc w:val="both"/>
      </w:pPr>
      <w:bookmarkStart w:id="544" w:name="_Ref383866029"/>
      <w:bookmarkStart w:id="545" w:name="_Toc387398557"/>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5</w:t>
      </w:r>
      <w:r w:rsidR="005A2798">
        <w:fldChar w:fldCharType="end"/>
      </w:r>
      <w:bookmarkEnd w:id="544"/>
      <w:r>
        <w:t>: Estimated microsporidia specific proteins by applying different FAS cutoffs.</w:t>
      </w:r>
      <w:bookmarkEnd w:id="545"/>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A878B2" w:rsidRPr="00076E91">
        <w:t xml:space="preserve">Table </w:t>
      </w:r>
      <w:r w:rsidR="00A878B2">
        <w:rPr>
          <w:noProof/>
        </w:rPr>
        <w:t>4</w:t>
      </w:r>
      <w:r w:rsidR="00A878B2">
        <w:noBreakHyphen/>
      </w:r>
      <w:r w:rsidR="00A878B2">
        <w:rPr>
          <w:noProof/>
        </w:rPr>
        <w:t>6</w:t>
      </w:r>
      <w:r>
        <w:rPr>
          <w:szCs w:val="24"/>
        </w:rPr>
        <w:fldChar w:fldCharType="end"/>
      </w:r>
      <w:r>
        <w:rPr>
          <w:szCs w:val="24"/>
        </w:rPr>
        <w:t>).</w:t>
      </w:r>
    </w:p>
    <w:p w14:paraId="2E89498C" w14:textId="4C7879E8" w:rsidR="00CF3C94" w:rsidRPr="00076E91" w:rsidRDefault="00CF3C94" w:rsidP="00CF3C94">
      <w:pPr>
        <w:pStyle w:val="Caption"/>
        <w:keepNext/>
        <w:spacing w:after="0" w:line="360" w:lineRule="auto"/>
        <w:jc w:val="both"/>
      </w:pPr>
      <w:bookmarkStart w:id="546" w:name="_Ref383849425"/>
      <w:bookmarkStart w:id="547" w:name="_Toc387398558"/>
      <w:r w:rsidRPr="00076E91">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6</w:t>
      </w:r>
      <w:r w:rsidR="005A2798">
        <w:fldChar w:fldCharType="end"/>
      </w:r>
      <w:bookmarkEnd w:id="546"/>
      <w:r w:rsidRPr="00076E91">
        <w:t>: KO annotation for 42 microsporidia specific proteins using BlastKOALA</w:t>
      </w:r>
      <w:bookmarkEnd w:id="547"/>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A878B2">
        <w:t xml:space="preserve">Figure </w:t>
      </w:r>
      <w:r w:rsidR="00A878B2">
        <w:rPr>
          <w:noProof/>
        </w:rPr>
        <w:t>4</w:t>
      </w:r>
      <w:r w:rsidR="00A878B2">
        <w:noBreakHyphen/>
      </w:r>
      <w:r w:rsidR="00A878B2">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A878B2">
        <w:t xml:space="preserve">Table </w:t>
      </w:r>
      <w:r w:rsidR="00A878B2">
        <w:rPr>
          <w:noProof/>
        </w:rPr>
        <w:t>A</w:t>
      </w:r>
      <w:r w:rsidR="00A878B2">
        <w:noBreakHyphen/>
      </w:r>
      <w:r w:rsidR="00A878B2">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9E489E8" w:rsidR="00950DB8" w:rsidRPr="00CF3C94" w:rsidRDefault="00CF3C94" w:rsidP="00CF3C94">
      <w:pPr>
        <w:pStyle w:val="Caption"/>
        <w:jc w:val="both"/>
        <w:rPr>
          <w:szCs w:val="24"/>
        </w:rPr>
      </w:pPr>
      <w:bookmarkStart w:id="548" w:name="_Ref384468516"/>
      <w:bookmarkStart w:id="549" w:name="_Toc387398528"/>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2</w:t>
      </w:r>
      <w:r w:rsidR="00FC2406">
        <w:fldChar w:fldCharType="end"/>
      </w:r>
      <w:bookmarkEnd w:id="548"/>
      <w:r>
        <w:t>: GO annotation for microsporidia specific proteins.</w:t>
      </w:r>
      <w:bookmarkEnd w:id="549"/>
    </w:p>
    <w:p w14:paraId="3199A2E7" w14:textId="4B377849" w:rsidR="002C6C02" w:rsidRDefault="00FA59B7" w:rsidP="00FA59B7">
      <w:pPr>
        <w:pStyle w:val="Heading3"/>
      </w:pPr>
      <w:bookmarkStart w:id="550" w:name="_Toc387400405"/>
      <w:r>
        <w:t>Metabolic pathways of the microsporidian LCA</w:t>
      </w:r>
      <w:bookmarkEnd w:id="550"/>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717CD35" w:rsidR="00FA59B7" w:rsidRPr="00B73F2B" w:rsidRDefault="00FA59B7" w:rsidP="00FA59B7">
      <w:pPr>
        <w:pStyle w:val="Caption"/>
        <w:spacing w:after="0" w:line="360" w:lineRule="auto"/>
        <w:jc w:val="both"/>
      </w:pPr>
      <w:bookmarkStart w:id="551" w:name="_Ref387068146"/>
      <w:bookmarkStart w:id="552" w:name="_Toc387398529"/>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3</w:t>
      </w:r>
      <w:r w:rsidR="00FC2406">
        <w:fldChar w:fldCharType="end"/>
      </w:r>
      <w:bookmarkEnd w:id="551"/>
      <w:r w:rsidRPr="00076E91">
        <w:t>: Distribution of FAS scores and patristic distances of KO-annotated microsporidian LCA proteins.</w:t>
      </w:r>
      <w:bookmarkEnd w:id="552"/>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A878B2" w:rsidRPr="00076E91">
        <w:t xml:space="preserve">Figure </w:t>
      </w:r>
      <w:r w:rsidR="00A878B2">
        <w:rPr>
          <w:noProof/>
        </w:rPr>
        <w:t>4</w:t>
      </w:r>
      <w:r w:rsidR="00A878B2">
        <w:noBreakHyphen/>
      </w:r>
      <w:r w:rsidR="00A878B2">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558ECBB4" w:rsidR="00FA59B7" w:rsidRPr="00076E91" w:rsidRDefault="00FA59B7" w:rsidP="00FA59B7">
      <w:pPr>
        <w:pStyle w:val="Caption"/>
        <w:spacing w:after="0" w:line="360" w:lineRule="auto"/>
        <w:jc w:val="both"/>
      </w:pPr>
      <w:bookmarkStart w:id="553" w:name="_Ref387068147"/>
      <w:bookmarkStart w:id="554" w:name="_Toc387398530"/>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4</w:t>
      </w:r>
      <w:r w:rsidR="00FC2406">
        <w:fldChar w:fldCharType="end"/>
      </w:r>
      <w:bookmarkEnd w:id="553"/>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554"/>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A878B2" w:rsidRPr="00076E91">
        <w:t xml:space="preserve">Figure </w:t>
      </w:r>
      <w:r w:rsidR="00A878B2">
        <w:rPr>
          <w:noProof/>
        </w:rPr>
        <w:t>4</w:t>
      </w:r>
      <w:r w:rsidR="00A878B2">
        <w:noBreakHyphen/>
      </w:r>
      <w:r w:rsidR="00A878B2">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6EB89D17" w:rsidR="00FA59B7" w:rsidRDefault="00FA59B7" w:rsidP="00FA59B7">
      <w:pPr>
        <w:pStyle w:val="Caption"/>
        <w:jc w:val="both"/>
        <w:rPr>
          <w:szCs w:val="24"/>
        </w:rPr>
      </w:pPr>
      <w:bookmarkStart w:id="555" w:name="_Ref387068148"/>
      <w:bookmarkStart w:id="556" w:name="_Toc387398531"/>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5</w:t>
      </w:r>
      <w:r w:rsidR="00FC2406">
        <w:fldChar w:fldCharType="end"/>
      </w:r>
      <w:bookmarkEnd w:id="555"/>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556"/>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A878B2">
        <w:t xml:space="preserve">Figure </w:t>
      </w:r>
      <w:r w:rsidR="00A878B2">
        <w:rPr>
          <w:noProof/>
        </w:rPr>
        <w:t>4</w:t>
      </w:r>
      <w:r w:rsidR="00A878B2">
        <w:noBreakHyphen/>
      </w:r>
      <w:r w:rsidR="00A878B2">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A878B2">
        <w:t xml:space="preserve">Figure </w:t>
      </w:r>
      <w:r w:rsidR="00A878B2">
        <w:rPr>
          <w:noProof/>
        </w:rPr>
        <w:t>4</w:t>
      </w:r>
      <w:r w:rsidR="00A878B2">
        <w:noBreakHyphen/>
      </w:r>
      <w:r w:rsidR="00A878B2">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51B0E4D5" w:rsidR="00FA59B7" w:rsidRDefault="00FA59B7" w:rsidP="00FA59B7">
      <w:pPr>
        <w:pStyle w:val="Caption"/>
        <w:jc w:val="both"/>
        <w:rPr>
          <w:szCs w:val="24"/>
        </w:rPr>
      </w:pPr>
      <w:bookmarkStart w:id="557" w:name="_Ref387068229"/>
      <w:bookmarkStart w:id="558" w:name="_Toc387398532"/>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6</w:t>
      </w:r>
      <w:r w:rsidR="00FC2406">
        <w:fldChar w:fldCharType="end"/>
      </w:r>
      <w:bookmarkEnd w:id="557"/>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558"/>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A878B2">
        <w:t xml:space="preserve">Table </w:t>
      </w:r>
      <w:r w:rsidR="00A878B2">
        <w:rPr>
          <w:noProof/>
        </w:rPr>
        <w:t>A</w:t>
      </w:r>
      <w:r w:rsidR="00A878B2">
        <w:noBreakHyphen/>
      </w:r>
      <w:r w:rsidR="00A878B2">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A878B2" w:rsidRPr="00076E91">
        <w:t xml:space="preserve">Figure </w:t>
      </w:r>
      <w:r w:rsidR="00A878B2">
        <w:rPr>
          <w:noProof/>
        </w:rPr>
        <w:t>4</w:t>
      </w:r>
      <w:r w:rsidR="00A878B2">
        <w:noBreakHyphen/>
      </w:r>
      <w:r w:rsidR="00A878B2">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3339A482" w:rsidR="00FA59B7" w:rsidRPr="0033169A" w:rsidRDefault="00FA59B7" w:rsidP="00FA59B7">
      <w:pPr>
        <w:pStyle w:val="Caption"/>
        <w:spacing w:after="0" w:line="360" w:lineRule="auto"/>
        <w:jc w:val="both"/>
      </w:pPr>
      <w:bookmarkStart w:id="559" w:name="_Ref387068253"/>
      <w:bookmarkStart w:id="560" w:name="_Toc387398533"/>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7</w:t>
      </w:r>
      <w:r w:rsidR="00FC2406">
        <w:fldChar w:fldCharType="end"/>
      </w:r>
      <w:bookmarkEnd w:id="559"/>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560"/>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A878B2" w:rsidRPr="00076E91">
        <w:t xml:space="preserve">Figure </w:t>
      </w:r>
      <w:r w:rsidR="00A878B2">
        <w:rPr>
          <w:noProof/>
        </w:rPr>
        <w:t>4</w:t>
      </w:r>
      <w:r w:rsidR="00A878B2">
        <w:noBreakHyphen/>
      </w:r>
      <w:r w:rsidR="00A878B2">
        <w:rPr>
          <w:noProof/>
        </w:rPr>
        <w:t>7</w:t>
      </w:r>
      <w:r w:rsidR="00117702">
        <w:rPr>
          <w:szCs w:val="24"/>
        </w:rPr>
        <w:fldChar w:fldCharType="end"/>
      </w:r>
      <w:r w:rsidRPr="00076E91">
        <w:rPr>
          <w:szCs w:val="24"/>
        </w:rPr>
        <w:t xml:space="preserve">).  </w:t>
      </w:r>
    </w:p>
    <w:p w14:paraId="4F3AB211" w14:textId="2BAF3C09" w:rsidR="00FA59B7" w:rsidRPr="00076E91" w:rsidRDefault="00FA59B7" w:rsidP="00FA59B7">
      <w:pPr>
        <w:pStyle w:val="Caption"/>
        <w:keepNext/>
        <w:spacing w:after="0" w:line="360" w:lineRule="auto"/>
        <w:jc w:val="both"/>
      </w:pPr>
      <w:bookmarkStart w:id="561" w:name="_Toc387398559"/>
      <w:r w:rsidRPr="00076E91">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7</w:t>
      </w:r>
      <w:r w:rsidR="005A2798">
        <w:fldChar w:fldCharType="end"/>
      </w:r>
      <w:r w:rsidRPr="00076E91">
        <w:t>: Microsporidian LCA MFS and ABC transporters.</w:t>
      </w:r>
      <w:bookmarkEnd w:id="561"/>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A878B2">
        <w:t xml:space="preserve">Table </w:t>
      </w:r>
      <w:r w:rsidR="00A878B2">
        <w:rPr>
          <w:noProof/>
        </w:rPr>
        <w:t>A</w:t>
      </w:r>
      <w:r w:rsidR="00A878B2">
        <w:noBreakHyphen/>
      </w:r>
      <w:r w:rsidR="00A878B2">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A878B2">
        <w:t xml:space="preserve">Figure </w:t>
      </w:r>
      <w:r w:rsidR="00A878B2">
        <w:rPr>
          <w:noProof/>
        </w:rPr>
        <w:t>4</w:t>
      </w:r>
      <w:r w:rsidR="00A878B2">
        <w:noBreakHyphen/>
      </w:r>
      <w:r w:rsidR="00A878B2">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C76FFC9" w:rsidR="00FA59B7" w:rsidRDefault="00FA59B7" w:rsidP="00FA59B7">
      <w:pPr>
        <w:pStyle w:val="Caption"/>
        <w:jc w:val="both"/>
        <w:rPr>
          <w:szCs w:val="24"/>
        </w:rPr>
      </w:pPr>
      <w:bookmarkStart w:id="562" w:name="_Ref387068343"/>
      <w:bookmarkStart w:id="563" w:name="_Toc387398534"/>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8</w:t>
      </w:r>
      <w:r w:rsidR="00FC2406">
        <w:fldChar w:fldCharType="end"/>
      </w:r>
      <w:bookmarkEnd w:id="562"/>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563"/>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A878B2">
        <w:t xml:space="preserve">Figure </w:t>
      </w:r>
      <w:r w:rsidR="00A878B2">
        <w:rPr>
          <w:noProof/>
        </w:rPr>
        <w:t>4</w:t>
      </w:r>
      <w:r w:rsidR="00A878B2">
        <w:noBreakHyphen/>
      </w:r>
      <w:r w:rsidR="00A878B2">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76BE25BB" w:rsidR="00FA59B7" w:rsidRPr="00076E91" w:rsidRDefault="00FA59B7" w:rsidP="00FA59B7">
      <w:pPr>
        <w:pStyle w:val="Caption"/>
        <w:jc w:val="both"/>
        <w:rPr>
          <w:szCs w:val="24"/>
        </w:rPr>
      </w:pPr>
      <w:bookmarkStart w:id="564" w:name="_Ref387068361"/>
      <w:bookmarkStart w:id="565" w:name="_Toc387398535"/>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9</w:t>
      </w:r>
      <w:r w:rsidR="00FC2406">
        <w:fldChar w:fldCharType="end"/>
      </w:r>
      <w:bookmarkEnd w:id="564"/>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565"/>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A878B2">
        <w:t xml:space="preserve">Table </w:t>
      </w:r>
      <w:r w:rsidR="00A878B2">
        <w:rPr>
          <w:noProof/>
        </w:rPr>
        <w:t>A</w:t>
      </w:r>
      <w:r w:rsidR="00A878B2">
        <w:noBreakHyphen/>
      </w:r>
      <w:r w:rsidR="00A878B2">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2B064B" w:rsidR="00FA59B7" w:rsidRPr="00076E91" w:rsidRDefault="00FA59B7" w:rsidP="00FA59B7">
      <w:pPr>
        <w:pStyle w:val="Caption"/>
        <w:spacing w:after="0" w:line="360" w:lineRule="auto"/>
        <w:jc w:val="both"/>
      </w:pPr>
      <w:bookmarkStart w:id="566" w:name="_Ref387068388"/>
      <w:bookmarkStart w:id="567" w:name="_Toc387398536"/>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0</w:t>
      </w:r>
      <w:r w:rsidR="00FC2406">
        <w:fldChar w:fldCharType="end"/>
      </w:r>
      <w:bookmarkEnd w:id="566"/>
      <w:r w:rsidRPr="00076E91">
        <w:t>: Phylogenetic profile of 3 microsporidian LCA NTT proteins</w:t>
      </w:r>
      <w:bookmarkEnd w:id="567"/>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A878B2" w:rsidRPr="00076E91">
        <w:t xml:space="preserve">Figure </w:t>
      </w:r>
      <w:r w:rsidR="00A878B2">
        <w:rPr>
          <w:noProof/>
        </w:rPr>
        <w:t>4</w:t>
      </w:r>
      <w:r w:rsidR="00A878B2">
        <w:noBreakHyphen/>
      </w:r>
      <w:r w:rsidR="00A878B2">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A878B2" w:rsidRPr="00076E91">
        <w:t xml:space="preserve">Figure </w:t>
      </w:r>
      <w:r w:rsidR="00A878B2">
        <w:rPr>
          <w:noProof/>
        </w:rPr>
        <w:t>4</w:t>
      </w:r>
      <w:r w:rsidR="00A878B2">
        <w:noBreakHyphen/>
      </w:r>
      <w:r w:rsidR="00A878B2">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1">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11C2B862" w:rsidR="00FA59B7" w:rsidRPr="00076E91" w:rsidRDefault="00FA59B7" w:rsidP="00FA59B7">
      <w:pPr>
        <w:pStyle w:val="Caption"/>
        <w:spacing w:after="0" w:line="360" w:lineRule="auto"/>
        <w:jc w:val="both"/>
      </w:pPr>
      <w:bookmarkStart w:id="568" w:name="_Ref387068403"/>
      <w:bookmarkStart w:id="569" w:name="_Toc387398537"/>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1</w:t>
      </w:r>
      <w:r w:rsidR="00FC2406">
        <w:fldChar w:fldCharType="end"/>
      </w:r>
      <w:bookmarkEnd w:id="568"/>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569"/>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2">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34D89204" w:rsidR="0041328D" w:rsidRDefault="0041328D" w:rsidP="0041328D">
      <w:pPr>
        <w:pStyle w:val="Caption"/>
        <w:jc w:val="both"/>
        <w:rPr>
          <w:szCs w:val="24"/>
        </w:rPr>
      </w:pPr>
      <w:bookmarkStart w:id="570" w:name="_Ref384390503"/>
      <w:bookmarkStart w:id="571" w:name="_Toc387398538"/>
      <w:r>
        <w:t xml:space="preserve">Figure </w:t>
      </w:r>
      <w:r>
        <w:fldChar w:fldCharType="begin"/>
      </w:r>
      <w:r>
        <w:instrText xml:space="preserve"> STYLEREF 1 \s </w:instrText>
      </w:r>
      <w:r>
        <w:fldChar w:fldCharType="separate"/>
      </w:r>
      <w:r w:rsidR="00A878B2">
        <w:rPr>
          <w:noProof/>
        </w:rPr>
        <w:t>4</w:t>
      </w:r>
      <w:r>
        <w:fldChar w:fldCharType="end"/>
      </w:r>
      <w:r>
        <w:noBreakHyphen/>
      </w:r>
      <w:r>
        <w:fldChar w:fldCharType="begin"/>
      </w:r>
      <w:r>
        <w:instrText xml:space="preserve"> SEQ Figure \* ARABIC \s 1 </w:instrText>
      </w:r>
      <w:r>
        <w:fldChar w:fldCharType="separate"/>
      </w:r>
      <w:r w:rsidR="00A878B2">
        <w:rPr>
          <w:noProof/>
        </w:rPr>
        <w:t>22</w:t>
      </w:r>
      <w:r>
        <w:fldChar w:fldCharType="end"/>
      </w:r>
      <w:bookmarkEnd w:id="570"/>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571"/>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A878B2">
        <w:t xml:space="preserve">Figure </w:t>
      </w:r>
      <w:r w:rsidR="00A878B2">
        <w:rPr>
          <w:noProof/>
        </w:rPr>
        <w:t>4</w:t>
      </w:r>
      <w:r w:rsidR="00A878B2">
        <w:noBreakHyphen/>
      </w:r>
      <w:r w:rsidR="00A878B2">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A878B2">
        <w:t xml:space="preserve">Figure </w:t>
      </w:r>
      <w:r w:rsidR="00A878B2">
        <w:rPr>
          <w:noProof/>
        </w:rPr>
        <w:t>4</w:t>
      </w:r>
      <w:r w:rsidR="00A878B2">
        <w:noBreakHyphen/>
      </w:r>
      <w:r w:rsidR="00A878B2">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A878B2">
        <w:t xml:space="preserve">Figure </w:t>
      </w:r>
      <w:r w:rsidR="00A878B2">
        <w:rPr>
          <w:noProof/>
        </w:rPr>
        <w:t>4</w:t>
      </w:r>
      <w:r w:rsidR="00A878B2">
        <w:noBreakHyphen/>
      </w:r>
      <w:r w:rsidR="00A878B2">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A878B2">
        <w:t xml:space="preserve">Figure </w:t>
      </w:r>
      <w:r w:rsidR="00A878B2">
        <w:rPr>
          <w:noProof/>
        </w:rPr>
        <w:t>4</w:t>
      </w:r>
      <w:r w:rsidR="00A878B2">
        <w:noBreakHyphen/>
      </w:r>
      <w:r w:rsidR="00A878B2">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A878B2">
        <w:t xml:space="preserve">Figure </w:t>
      </w:r>
      <w:r w:rsidR="00A878B2">
        <w:rPr>
          <w:noProof/>
        </w:rPr>
        <w:t>A</w:t>
      </w:r>
      <w:r w:rsidR="00A878B2">
        <w:noBreakHyphen/>
      </w:r>
      <w:r w:rsidR="00A878B2">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A878B2">
        <w:t xml:space="preserve">Figure </w:t>
      </w:r>
      <w:r w:rsidR="00A878B2">
        <w:rPr>
          <w:noProof/>
        </w:rPr>
        <w:t>A</w:t>
      </w:r>
      <w:r w:rsidR="00A878B2">
        <w:noBreakHyphen/>
      </w:r>
      <w:r w:rsidR="00A878B2">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A878B2">
        <w:t xml:space="preserve">Figure </w:t>
      </w:r>
      <w:r w:rsidR="00A878B2">
        <w:rPr>
          <w:noProof/>
        </w:rPr>
        <w:t>A</w:t>
      </w:r>
      <w:r w:rsidR="00A878B2">
        <w:noBreakHyphen/>
      </w:r>
      <w:r w:rsidR="00A878B2">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3">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7777777" w:rsidR="0068115D" w:rsidRDefault="0068115D" w:rsidP="0068115D">
      <w:pPr>
        <w:pStyle w:val="Caption"/>
        <w:jc w:val="both"/>
      </w:pPr>
      <w:bookmarkStart w:id="572" w:name="_Ref384390516"/>
      <w:bookmarkStart w:id="573" w:name="_Toc387398539"/>
      <w:r>
        <w:t xml:space="preserve">Figure </w:t>
      </w:r>
      <w:r>
        <w:fldChar w:fldCharType="begin"/>
      </w:r>
      <w:r>
        <w:instrText xml:space="preserve"> STYLEREF 1 \s </w:instrText>
      </w:r>
      <w:r>
        <w:fldChar w:fldCharType="separate"/>
      </w:r>
      <w:r w:rsidR="00A878B2">
        <w:rPr>
          <w:noProof/>
        </w:rPr>
        <w:t>4</w:t>
      </w:r>
      <w:r>
        <w:fldChar w:fldCharType="end"/>
      </w:r>
      <w:r>
        <w:noBreakHyphen/>
      </w:r>
      <w:r>
        <w:fldChar w:fldCharType="begin"/>
      </w:r>
      <w:r>
        <w:instrText xml:space="preserve"> SEQ Figure \* ARABIC \s 1 </w:instrText>
      </w:r>
      <w:r>
        <w:fldChar w:fldCharType="separate"/>
      </w:r>
      <w:r w:rsidR="00A878B2">
        <w:rPr>
          <w:noProof/>
        </w:rPr>
        <w:t>23</w:t>
      </w:r>
      <w:r>
        <w:fldChar w:fldCharType="end"/>
      </w:r>
      <w:bookmarkEnd w:id="572"/>
      <w:r>
        <w:t>: Scheme of glycerophospholipid metabolism in the microsporidia LCA. Red arrows indicate reactions that could be found only in the LCA, while solid black arrows are the one present in both LCA and extant microsporidia.</w:t>
      </w:r>
      <w:bookmarkEnd w:id="573"/>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574" w:name="_Toc387400406"/>
      <w:r>
        <w:t>Discussion</w:t>
      </w:r>
      <w:bookmarkEnd w:id="574"/>
    </w:p>
    <w:p w14:paraId="1BFE6764" w14:textId="10C6BB64" w:rsidR="00B05218" w:rsidRDefault="00B05218" w:rsidP="00B05218">
      <w:pPr>
        <w:pStyle w:val="Heading3"/>
      </w:pPr>
      <w:bookmarkStart w:id="575" w:name="_Toc387400407"/>
      <w:r>
        <w:t>The evolutionary history of microsporidian proteins</w:t>
      </w:r>
      <w:bookmarkEnd w:id="575"/>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576"/>
      <w:r w:rsidRPr="00B10B29">
        <w:rPr>
          <w:szCs w:val="24"/>
        </w:rPr>
        <w:t xml:space="preserve">orphan </w:t>
      </w:r>
      <w:commentRangeEnd w:id="576"/>
      <w:r w:rsidRPr="00B10B29">
        <w:rPr>
          <w:rStyle w:val="CommentReference"/>
        </w:rPr>
        <w:commentReference w:id="576"/>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A878B2">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577" w:name="_Toc387400408"/>
      <w:r>
        <w:lastRenderedPageBreak/>
        <w:t>The microsporidian origin</w:t>
      </w:r>
      <w:bookmarkEnd w:id="577"/>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A878B2">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A878B2">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w:t>
      </w:r>
      <w:r w:rsidR="00251A63">
        <w:rPr>
          <w:szCs w:val="24"/>
        </w:rPr>
        <w:lastRenderedPageBreak/>
        <w:t xml:space="preserve">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578" w:name="_Toc387400409"/>
      <w:r>
        <w:t>The metabolism of the microsporidian LCA</w:t>
      </w:r>
      <w:bookmarkEnd w:id="578"/>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w:t>
      </w:r>
      <w:r>
        <w:rPr>
          <w:szCs w:val="24"/>
        </w:rPr>
        <w:lastRenderedPageBreak/>
        <w:t xml:space="preserve">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579" w:name="_Toc387400410"/>
      <w:r>
        <w:lastRenderedPageBreak/>
        <w:t>Conclusion</w:t>
      </w:r>
      <w:r w:rsidR="0072550A" w:rsidRPr="00C14AE6">
        <w:t xml:space="preserve"> &amp; Outlook</w:t>
      </w:r>
      <w:bookmarkEnd w:id="579"/>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w:t>
      </w:r>
      <w:proofErr w:type="gramStart"/>
      <w:r w:rsidR="004C6AE8">
        <w:rPr>
          <w:szCs w:val="24"/>
        </w:rPr>
        <w:t>species specific</w:t>
      </w:r>
      <w:proofErr w:type="gramEnd"/>
      <w:r w:rsidR="004C6AE8">
        <w:rPr>
          <w:szCs w:val="24"/>
        </w:rPr>
        <w:t xml:space="preserve">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1432B4">
        <w:t xml:space="preserve">Table </w:t>
      </w:r>
      <w:r w:rsidR="001432B4">
        <w:rPr>
          <w:noProof/>
        </w:rPr>
        <w:t>A</w:t>
      </w:r>
      <w:r w:rsidR="001432B4">
        <w:noBreakHyphen/>
      </w:r>
      <w:r w:rsidR="001432B4">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 xml:space="preserve">Furthermore, the identified </w:t>
      </w:r>
      <w:proofErr w:type="gramStart"/>
      <w:r w:rsidR="006155D4">
        <w:rPr>
          <w:szCs w:val="24"/>
        </w:rPr>
        <w:t>80 microsporidian</w:t>
      </w:r>
      <w:proofErr w:type="gramEnd"/>
      <w:r w:rsidR="006155D4">
        <w:rPr>
          <w:szCs w:val="24"/>
        </w:rPr>
        <w:t xml:space="preserve">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580" w:name="_Toc387400411"/>
      <w:r>
        <w:lastRenderedPageBreak/>
        <w:t>References</w:t>
      </w:r>
      <w:bookmarkEnd w:id="580"/>
    </w:p>
    <w:p w14:paraId="2A5D6790" w14:textId="77777777" w:rsidR="00785690" w:rsidRPr="00785690" w:rsidRDefault="00785690" w:rsidP="000448FA">
      <w:pPr>
        <w:jc w:val="both"/>
      </w:pPr>
    </w:p>
    <w:p w14:paraId="2DA2ACA9" w14:textId="77777777" w:rsidR="00495D47" w:rsidRPr="00495D47" w:rsidRDefault="00785690" w:rsidP="00495D47">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495D47" w:rsidRPr="00495D47">
        <w:rPr>
          <w:noProof/>
        </w:rPr>
        <w:t xml:space="preserve">Abascal, Federico, Rafael Zardoya, and David Posada. 2005. "ProtTest: Selection of best-fit models of protein evolution."  </w:t>
      </w:r>
      <w:r w:rsidR="00495D47" w:rsidRPr="00495D47">
        <w:rPr>
          <w:i/>
          <w:noProof/>
        </w:rPr>
        <w:t>Bioinformatics</w:t>
      </w:r>
      <w:r w:rsidR="00495D47" w:rsidRPr="00495D47">
        <w:rPr>
          <w:noProof/>
        </w:rPr>
        <w:t xml:space="preserve"> 21:2104-2105. doi: 10.1093/bioinformatics/bti263.</w:t>
      </w:r>
    </w:p>
    <w:p w14:paraId="2068574A" w14:textId="77777777" w:rsidR="00495D47" w:rsidRPr="00495D47" w:rsidRDefault="00495D47" w:rsidP="00495D47">
      <w:pPr>
        <w:pStyle w:val="EndNoteBibliography"/>
        <w:spacing w:after="0"/>
        <w:ind w:left="720" w:hanging="720"/>
        <w:rPr>
          <w:noProof/>
        </w:rPr>
      </w:pPr>
      <w:r w:rsidRPr="00495D47">
        <w:rPr>
          <w:noProof/>
        </w:rPr>
        <w:t xml:space="preserve">Adams, Melanie A., Michael D. L. Suits, Jimin Zheng, and Zongchao Jia. 2007. "Piecing together the structure–function puzzle: Experiences in structure‐based functional annotation of hypothetical proteins."  </w:t>
      </w:r>
      <w:r w:rsidRPr="00495D47">
        <w:rPr>
          <w:i/>
          <w:noProof/>
        </w:rPr>
        <w:t>PROTEOMICS</w:t>
      </w:r>
      <w:r w:rsidRPr="00495D47">
        <w:rPr>
          <w:noProof/>
        </w:rPr>
        <w:t xml:space="preserve"> 7:2920-2932. doi: 10.1002/pmic.200700099.</w:t>
      </w:r>
    </w:p>
    <w:p w14:paraId="4ED960A3" w14:textId="77777777" w:rsidR="00495D47" w:rsidRPr="00495D47" w:rsidRDefault="00495D47" w:rsidP="00495D47">
      <w:pPr>
        <w:pStyle w:val="EndNoteBibliography"/>
        <w:spacing w:after="0"/>
        <w:ind w:left="720" w:hanging="720"/>
        <w:rPr>
          <w:noProof/>
        </w:rPr>
      </w:pPr>
      <w:r w:rsidRPr="00495D47">
        <w:rPr>
          <w:noProof/>
        </w:rPr>
        <w:t xml:space="preserve">Adebali, Ogun, and Igor B. Zhulin. 2017. "Aquerium: a web application for comparative exploration of domain-based protein occurrences on the taxonomically clustered genome tree."  </w:t>
      </w:r>
      <w:r w:rsidRPr="00495D47">
        <w:rPr>
          <w:i/>
          <w:noProof/>
        </w:rPr>
        <w:t>Proteins</w:t>
      </w:r>
      <w:r w:rsidRPr="00495D47">
        <w:rPr>
          <w:noProof/>
        </w:rPr>
        <w:t xml:space="preserve"> 85:72-77. doi: 10.1002/prot.25199.</w:t>
      </w:r>
    </w:p>
    <w:p w14:paraId="0D9AB468" w14:textId="77777777" w:rsidR="00495D47" w:rsidRPr="00495D47" w:rsidRDefault="00495D47" w:rsidP="00495D47">
      <w:pPr>
        <w:pStyle w:val="EndNoteBibliography"/>
        <w:spacing w:after="0"/>
        <w:ind w:left="720" w:hanging="720"/>
        <w:rPr>
          <w:noProof/>
        </w:rPr>
      </w:pPr>
      <w:r w:rsidRPr="00495D47">
        <w:rPr>
          <w:noProof/>
        </w:rPr>
        <w:t xml:space="preserve">Agnew, Philip, JJ Becnel, Dieter Ebert, and Y Michalakis. 2003. "Symbiosis of microsporidia and insects."  </w:t>
      </w:r>
      <w:r w:rsidRPr="00495D47">
        <w:rPr>
          <w:i/>
          <w:noProof/>
        </w:rPr>
        <w:t>Insect Symbiosis. Volume</w:t>
      </w:r>
      <w:r w:rsidRPr="00495D47">
        <w:rPr>
          <w:noProof/>
        </w:rPr>
        <w:t>:145-164.</w:t>
      </w:r>
    </w:p>
    <w:p w14:paraId="2755304E" w14:textId="77777777" w:rsidR="00495D47" w:rsidRPr="00495D47" w:rsidRDefault="00495D47" w:rsidP="00495D47">
      <w:pPr>
        <w:pStyle w:val="EndNoteBibliography"/>
        <w:spacing w:after="0"/>
        <w:ind w:left="720" w:hanging="720"/>
        <w:rPr>
          <w:noProof/>
        </w:rPr>
      </w:pPr>
      <w:r w:rsidRPr="00495D47">
        <w:rPr>
          <w:noProof/>
        </w:rPr>
        <w:t xml:space="preserve">Alam, I., A. Dress, M. Rehmsmeier, and G. Fuellen. 2004. "Comparative homology agreement search: An effective combination of homology-search methods."  </w:t>
      </w:r>
      <w:r w:rsidRPr="00495D47">
        <w:rPr>
          <w:i/>
          <w:noProof/>
        </w:rPr>
        <w:t>Proceedings of the National Academy of Sciences</w:t>
      </w:r>
      <w:r w:rsidRPr="00495D47">
        <w:rPr>
          <w:noProof/>
        </w:rPr>
        <w:t xml:space="preserve"> 101:13814-13819. doi: 10.1073/pnas.0405612101.</w:t>
      </w:r>
    </w:p>
    <w:p w14:paraId="2A0F2D16" w14:textId="77777777" w:rsidR="00495D47" w:rsidRPr="00495D47" w:rsidRDefault="00495D47" w:rsidP="00495D47">
      <w:pPr>
        <w:pStyle w:val="EndNoteBibliography"/>
        <w:spacing w:after="0"/>
        <w:ind w:left="720" w:hanging="720"/>
        <w:rPr>
          <w:noProof/>
        </w:rPr>
      </w:pPr>
      <w:r w:rsidRPr="00495D47">
        <w:rPr>
          <w:noProof/>
        </w:rPr>
        <w:t>Alberts, Bruce, Alexander Johnson, Julian Lewis, Martin Raff, Keith Roberts, and Peter Walter. 2002. "How Cells Obtain Energy from Food."</w:t>
      </w:r>
    </w:p>
    <w:p w14:paraId="1AC6A6B5" w14:textId="77777777" w:rsidR="00495D47" w:rsidRPr="00495D47" w:rsidRDefault="00495D47" w:rsidP="00495D47">
      <w:pPr>
        <w:pStyle w:val="EndNoteBibliography"/>
        <w:spacing w:after="0"/>
        <w:ind w:left="720" w:hanging="720"/>
        <w:rPr>
          <w:noProof/>
        </w:rPr>
      </w:pPr>
      <w:r w:rsidRPr="00495D47">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495D47">
        <w:rPr>
          <w:i/>
          <w:noProof/>
        </w:rPr>
        <w:t>Nature Methods</w:t>
      </w:r>
      <w:r w:rsidRPr="00495D47">
        <w:rPr>
          <w:noProof/>
        </w:rPr>
        <w:t xml:space="preserve"> 13:425-430. doi: 10.1038/nmeth.3830.</w:t>
      </w:r>
    </w:p>
    <w:p w14:paraId="0BA9D740" w14:textId="77777777" w:rsidR="00495D47" w:rsidRPr="00495D47" w:rsidRDefault="00495D47" w:rsidP="00495D47">
      <w:pPr>
        <w:pStyle w:val="EndNoteBibliography"/>
        <w:spacing w:after="0"/>
        <w:ind w:left="720" w:hanging="720"/>
        <w:rPr>
          <w:noProof/>
        </w:rPr>
      </w:pPr>
      <w:r w:rsidRPr="00495D47">
        <w:rPr>
          <w:noProof/>
        </w:rPr>
        <w:t xml:space="preserve">Altenhoff, Adrian M., Romain A. Studer, Marc Robinson-Rechavi, and Christophe Dessimoz. 2012. "Resolving the Ortholog Conjecture: Orthologs Tend to Be Weakly, but Significantly, More Similar in Function than Paralogs."  </w:t>
      </w:r>
      <w:r w:rsidRPr="00495D47">
        <w:rPr>
          <w:i/>
          <w:noProof/>
        </w:rPr>
        <w:t>PLoS Computational Biology</w:t>
      </w:r>
      <w:r w:rsidRPr="00495D47">
        <w:rPr>
          <w:noProof/>
        </w:rPr>
        <w:t xml:space="preserve"> 8:e1002514. doi: 10.1371/journal.pcbi.1002514.</w:t>
      </w:r>
    </w:p>
    <w:p w14:paraId="2FE38510" w14:textId="77777777" w:rsidR="00495D47" w:rsidRPr="00495D47" w:rsidRDefault="00495D47" w:rsidP="00495D47">
      <w:pPr>
        <w:pStyle w:val="EndNoteBibliography"/>
        <w:spacing w:after="0"/>
        <w:ind w:left="720" w:hanging="720"/>
        <w:rPr>
          <w:noProof/>
        </w:rPr>
      </w:pPr>
      <w:r w:rsidRPr="00495D47">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95D47">
        <w:rPr>
          <w:i/>
          <w:noProof/>
        </w:rPr>
        <w:t>Nucleic Acids Research</w:t>
      </w:r>
      <w:r w:rsidRPr="00495D47">
        <w:rPr>
          <w:noProof/>
        </w:rPr>
        <w:t xml:space="preserve"> 43:D240-D249. doi: 10.1093/nar/gku1158.</w:t>
      </w:r>
    </w:p>
    <w:p w14:paraId="12F245C0" w14:textId="77777777" w:rsidR="00495D47" w:rsidRPr="00495D47" w:rsidRDefault="00495D47" w:rsidP="00495D47">
      <w:pPr>
        <w:pStyle w:val="EndNoteBibliography"/>
        <w:spacing w:after="0"/>
        <w:ind w:left="720" w:hanging="720"/>
        <w:rPr>
          <w:noProof/>
        </w:rPr>
      </w:pPr>
      <w:r w:rsidRPr="00495D47">
        <w:rPr>
          <w:noProof/>
        </w:rPr>
        <w:t xml:space="preserve">Altschul, S F, T L Madden, A A Schäffer, J Zhang, Z Zhang, W Miller, and D J Lipman. 1997. "Gapped BLAST and PSI-BLAST: a new generation of protein database search programs."  </w:t>
      </w:r>
      <w:r w:rsidRPr="00495D47">
        <w:rPr>
          <w:i/>
          <w:noProof/>
        </w:rPr>
        <w:t>Nucleic Acids Research</w:t>
      </w:r>
      <w:r w:rsidRPr="00495D47">
        <w:rPr>
          <w:noProof/>
        </w:rPr>
        <w:t xml:space="preserve"> 25:3389-3402.</w:t>
      </w:r>
    </w:p>
    <w:p w14:paraId="7EE84B60" w14:textId="77777777" w:rsidR="00495D47" w:rsidRPr="00495D47" w:rsidRDefault="00495D47" w:rsidP="00495D47">
      <w:pPr>
        <w:pStyle w:val="EndNoteBibliography"/>
        <w:spacing w:after="0"/>
        <w:ind w:left="720" w:hanging="720"/>
        <w:rPr>
          <w:noProof/>
        </w:rPr>
      </w:pPr>
      <w:r w:rsidRPr="00495D47">
        <w:rPr>
          <w:noProof/>
        </w:rPr>
        <w:t xml:space="preserve">Altschul, S. F., W. Gish, W. Miller, E. W. Myers, and D. J. Lipman. 1990. "Basic local alignment search tool."  </w:t>
      </w:r>
      <w:r w:rsidRPr="00495D47">
        <w:rPr>
          <w:i/>
          <w:noProof/>
        </w:rPr>
        <w:t>Journal of Molecular Biology</w:t>
      </w:r>
      <w:r w:rsidRPr="00495D47">
        <w:rPr>
          <w:noProof/>
        </w:rPr>
        <w:t xml:space="preserve"> 215:403-410. doi: 10.1016/S0022-2836(05)80360-2.</w:t>
      </w:r>
    </w:p>
    <w:p w14:paraId="6A4A16EE" w14:textId="77777777" w:rsidR="00495D47" w:rsidRPr="00495D47" w:rsidRDefault="00495D47" w:rsidP="00495D47">
      <w:pPr>
        <w:pStyle w:val="EndNoteBibliography"/>
        <w:spacing w:after="0"/>
        <w:ind w:left="720" w:hanging="720"/>
        <w:rPr>
          <w:noProof/>
        </w:rPr>
      </w:pPr>
      <w:r w:rsidRPr="00495D47">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95D47">
        <w:rPr>
          <w:i/>
          <w:noProof/>
        </w:rPr>
        <w:t>Nature Genetics</w:t>
      </w:r>
      <w:r w:rsidRPr="00495D47">
        <w:rPr>
          <w:noProof/>
        </w:rPr>
        <w:t xml:space="preserve"> 25:25-29. doi: 10.1038/75556.</w:t>
      </w:r>
    </w:p>
    <w:p w14:paraId="3C078C21" w14:textId="77777777" w:rsidR="00495D47" w:rsidRPr="00495D47" w:rsidRDefault="00495D47" w:rsidP="00495D47">
      <w:pPr>
        <w:pStyle w:val="EndNoteBibliography"/>
        <w:spacing w:after="0"/>
        <w:ind w:left="720" w:hanging="720"/>
        <w:rPr>
          <w:noProof/>
        </w:rPr>
      </w:pPr>
      <w:r w:rsidRPr="00495D47">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95D47">
        <w:rPr>
          <w:i/>
          <w:noProof/>
        </w:rPr>
        <w:t>Nucleic acids research</w:t>
      </w:r>
      <w:r w:rsidRPr="00495D47">
        <w:rPr>
          <w:noProof/>
        </w:rPr>
        <w:t xml:space="preserve"> 39:D612-9. doi: 10.1093/nar/gkq1006.</w:t>
      </w:r>
    </w:p>
    <w:p w14:paraId="3CE323A1" w14:textId="77777777" w:rsidR="00495D47" w:rsidRPr="00495D47" w:rsidRDefault="00495D47" w:rsidP="00495D47">
      <w:pPr>
        <w:pStyle w:val="EndNoteBibliography"/>
        <w:spacing w:after="0"/>
        <w:ind w:left="720" w:hanging="720"/>
        <w:rPr>
          <w:noProof/>
        </w:rPr>
      </w:pPr>
      <w:r w:rsidRPr="00495D47">
        <w:rPr>
          <w:noProof/>
        </w:rPr>
        <w:t xml:space="preserve">Baker, D. 2001. "Protein Structure Prediction and Structural Genomics."  </w:t>
      </w:r>
      <w:r w:rsidRPr="00495D47">
        <w:rPr>
          <w:i/>
          <w:noProof/>
        </w:rPr>
        <w:t>Science</w:t>
      </w:r>
      <w:r w:rsidRPr="00495D47">
        <w:rPr>
          <w:noProof/>
        </w:rPr>
        <w:t xml:space="preserve"> 294:93-96. doi: 10.1126/science.1065659.</w:t>
      </w:r>
    </w:p>
    <w:p w14:paraId="09BE0052" w14:textId="77777777" w:rsidR="00495D47" w:rsidRPr="00495D47" w:rsidRDefault="00495D47" w:rsidP="00495D47">
      <w:pPr>
        <w:pStyle w:val="EndNoteBibliography"/>
        <w:spacing w:after="0"/>
        <w:ind w:left="720" w:hanging="720"/>
        <w:rPr>
          <w:noProof/>
        </w:rPr>
      </w:pPr>
      <w:r w:rsidRPr="00495D47">
        <w:rPr>
          <w:noProof/>
        </w:rPr>
        <w:t xml:space="preserve">Bakowski, Malina A., Margaret Priest, Sarah Young, Christina A. Cuomo, and Emily R. Troemel. 2014. "Genome Sequence of the Microsporidian Species Nematocida sp1 Strain ERTm6 (ATCC PRA-372)."  </w:t>
      </w:r>
      <w:r w:rsidRPr="00495D47">
        <w:rPr>
          <w:i/>
          <w:noProof/>
        </w:rPr>
        <w:t>Genome Announcements</w:t>
      </w:r>
      <w:r w:rsidRPr="00495D47">
        <w:rPr>
          <w:noProof/>
        </w:rPr>
        <w:t xml:space="preserve"> 2:e00905-14. doi: 10.1128/genomeA.00905-14.</w:t>
      </w:r>
    </w:p>
    <w:p w14:paraId="1431D387" w14:textId="77777777" w:rsidR="00495D47" w:rsidRPr="00495D47" w:rsidRDefault="00495D47" w:rsidP="00495D47">
      <w:pPr>
        <w:pStyle w:val="EndNoteBibliography"/>
        <w:spacing w:after="0"/>
        <w:ind w:left="720" w:hanging="720"/>
        <w:rPr>
          <w:noProof/>
        </w:rPr>
      </w:pPr>
      <w:r w:rsidRPr="00495D47">
        <w:rPr>
          <w:noProof/>
        </w:rPr>
        <w:t xml:space="preserve">Balbiani, G. 1882. "Sur les microsporidies ou psorospermies des Articulés."  </w:t>
      </w:r>
      <w:r w:rsidRPr="00495D47">
        <w:rPr>
          <w:i/>
          <w:noProof/>
        </w:rPr>
        <w:t>C. R. Acad. Sci.</w:t>
      </w:r>
      <w:r w:rsidRPr="00495D47">
        <w:rPr>
          <w:noProof/>
        </w:rPr>
        <w:t xml:space="preserve"> 95:1168–1171.</w:t>
      </w:r>
    </w:p>
    <w:p w14:paraId="63726EF7" w14:textId="77777777" w:rsidR="00495D47" w:rsidRPr="00495D47" w:rsidRDefault="00495D47" w:rsidP="00495D47">
      <w:pPr>
        <w:pStyle w:val="EndNoteBibliography"/>
        <w:spacing w:after="0"/>
        <w:ind w:left="720" w:hanging="720"/>
        <w:rPr>
          <w:noProof/>
        </w:rPr>
      </w:pPr>
      <w:r w:rsidRPr="00495D47">
        <w:rPr>
          <w:noProof/>
        </w:rPr>
        <w:t xml:space="preserve">Bargsten, Joachim W., Edouard I. Severing, Jan-Peter Nap, Gabino F. Sanchez-Perez, and Aalt D.J. van Dijk. 2014. "Biological process annotation of proteins across the plant kingdom."  </w:t>
      </w:r>
      <w:r w:rsidRPr="00495D47">
        <w:rPr>
          <w:i/>
          <w:noProof/>
        </w:rPr>
        <w:t>Current Plant Biology</w:t>
      </w:r>
      <w:r w:rsidRPr="00495D47">
        <w:rPr>
          <w:noProof/>
        </w:rPr>
        <w:t xml:space="preserve"> 1:73-82. doi: 10.1016/j.cpb.2014.07.001.</w:t>
      </w:r>
    </w:p>
    <w:p w14:paraId="55DD7D38" w14:textId="77777777" w:rsidR="00495D47" w:rsidRPr="00495D47" w:rsidRDefault="00495D47" w:rsidP="00495D47">
      <w:pPr>
        <w:pStyle w:val="EndNoteBibliography"/>
        <w:spacing w:after="0"/>
        <w:ind w:left="720" w:hanging="720"/>
        <w:rPr>
          <w:noProof/>
        </w:rPr>
      </w:pPr>
      <w:r w:rsidRPr="00495D47">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95D47">
        <w:rPr>
          <w:i/>
          <w:noProof/>
        </w:rPr>
        <w:t>Nucleic Acids Research</w:t>
      </w:r>
      <w:r w:rsidRPr="00495D47">
        <w:rPr>
          <w:noProof/>
        </w:rPr>
        <w:t xml:space="preserve"> 45:D158-D169. doi: 10.1093/nar/gkw1099.</w:t>
      </w:r>
    </w:p>
    <w:p w14:paraId="05EF99EB" w14:textId="77777777" w:rsidR="00495D47" w:rsidRPr="00495D47" w:rsidRDefault="00495D47" w:rsidP="00495D47">
      <w:pPr>
        <w:pStyle w:val="EndNoteBibliography"/>
        <w:spacing w:after="0"/>
        <w:ind w:left="720" w:hanging="720"/>
        <w:rPr>
          <w:noProof/>
        </w:rPr>
      </w:pPr>
      <w:r w:rsidRPr="00495D47">
        <w:rPr>
          <w:noProof/>
        </w:rPr>
        <w:t xml:space="preserve">Baum, David A., Stacey DeWitt Smith, and Samuel S. S. Donovan. 2005. "The Tree-Thinking Challenge."  </w:t>
      </w:r>
      <w:r w:rsidRPr="00495D47">
        <w:rPr>
          <w:i/>
          <w:noProof/>
        </w:rPr>
        <w:t>Science</w:t>
      </w:r>
      <w:r w:rsidRPr="00495D47">
        <w:rPr>
          <w:noProof/>
        </w:rPr>
        <w:t xml:space="preserve"> 310:979-980. doi: 10.1126/science.1117727.</w:t>
      </w:r>
    </w:p>
    <w:p w14:paraId="217D3CE7" w14:textId="77777777" w:rsidR="00495D47" w:rsidRPr="00495D47" w:rsidRDefault="00495D47" w:rsidP="00495D47">
      <w:pPr>
        <w:pStyle w:val="EndNoteBibliography"/>
        <w:spacing w:after="0"/>
        <w:ind w:left="720" w:hanging="720"/>
        <w:rPr>
          <w:noProof/>
        </w:rPr>
      </w:pPr>
      <w:r w:rsidRPr="00495D47">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95D47">
        <w:rPr>
          <w:i/>
          <w:noProof/>
        </w:rPr>
        <w:t>Parasitology International</w:t>
      </w:r>
      <w:r w:rsidRPr="00495D47">
        <w:rPr>
          <w:noProof/>
        </w:rPr>
        <w:t xml:space="preserve"> 57:62-71. doi: 10.1016/j.parint.2007.09.002.</w:t>
      </w:r>
    </w:p>
    <w:p w14:paraId="304BED6D" w14:textId="77777777" w:rsidR="00495D47" w:rsidRPr="00495D47" w:rsidRDefault="00495D47" w:rsidP="00495D47">
      <w:pPr>
        <w:pStyle w:val="EndNoteBibliography"/>
        <w:spacing w:after="0"/>
        <w:ind w:left="720" w:hanging="720"/>
        <w:rPr>
          <w:noProof/>
        </w:rPr>
      </w:pPr>
      <w:r w:rsidRPr="00495D47">
        <w:rPr>
          <w:noProof/>
        </w:rPr>
        <w:t xml:space="preserve">Bergsten, Johannes. 2005. "A review of long-branch attraction."  </w:t>
      </w:r>
      <w:r w:rsidRPr="00495D47">
        <w:rPr>
          <w:i/>
          <w:noProof/>
        </w:rPr>
        <w:t>Cladistics</w:t>
      </w:r>
      <w:r w:rsidRPr="00495D47">
        <w:rPr>
          <w:noProof/>
        </w:rPr>
        <w:t xml:space="preserve"> 21:163-193. doi: 10.1111/j.1096-0031.2005.00059.x.</w:t>
      </w:r>
    </w:p>
    <w:p w14:paraId="05C18815" w14:textId="77777777" w:rsidR="00495D47" w:rsidRPr="00495D47" w:rsidRDefault="00495D47" w:rsidP="00495D47">
      <w:pPr>
        <w:pStyle w:val="EndNoteBibliography"/>
        <w:spacing w:after="0"/>
        <w:ind w:left="720" w:hanging="720"/>
        <w:rPr>
          <w:noProof/>
        </w:rPr>
      </w:pPr>
      <w:r w:rsidRPr="00495D47">
        <w:rPr>
          <w:noProof/>
        </w:rPr>
        <w:t xml:space="preserve">Bjørnson, Susan, and David Oi. 2014. "Microsporidia Biological Control Agents and Pathogens of Beneficial Insects." In </w:t>
      </w:r>
      <w:r w:rsidRPr="00495D47">
        <w:rPr>
          <w:i/>
          <w:noProof/>
        </w:rPr>
        <w:t>Microsporidia</w:t>
      </w:r>
      <w:r w:rsidRPr="00495D47">
        <w:rPr>
          <w:noProof/>
        </w:rPr>
        <w:t>, edited by Louis M. Weiss and James J. Becnel, 635-670. Chichester, UK: John Wiley &amp; Sons, Inc.</w:t>
      </w:r>
    </w:p>
    <w:p w14:paraId="00D91461" w14:textId="77777777" w:rsidR="00495D47" w:rsidRPr="00495D47" w:rsidRDefault="00495D47" w:rsidP="00495D47">
      <w:pPr>
        <w:pStyle w:val="EndNoteBibliography"/>
        <w:spacing w:after="0"/>
        <w:ind w:left="720" w:hanging="720"/>
        <w:rPr>
          <w:noProof/>
        </w:rPr>
      </w:pPr>
      <w:r w:rsidRPr="00495D47">
        <w:rPr>
          <w:noProof/>
        </w:rPr>
        <w:t xml:space="preserve">Bohne, Wolfgang, Karin Böttcher, and Uwe Groß. 2011. "The parasitophorous vacuole of Encephalitozoon cuniculi: Biogenesis and characteristics of the host cell–pathogen interface."  </w:t>
      </w:r>
      <w:r w:rsidRPr="00495D47">
        <w:rPr>
          <w:i/>
          <w:noProof/>
        </w:rPr>
        <w:t>International Journal of Medical Microbiology</w:t>
      </w:r>
      <w:r w:rsidRPr="00495D47">
        <w:rPr>
          <w:noProof/>
        </w:rPr>
        <w:t xml:space="preserve"> 301:395-399. doi: 10.1016/j.ijmm.2011.04.006.</w:t>
      </w:r>
    </w:p>
    <w:p w14:paraId="219E1104" w14:textId="77777777" w:rsidR="00495D47" w:rsidRPr="00495D47" w:rsidRDefault="00495D47" w:rsidP="00495D47">
      <w:pPr>
        <w:pStyle w:val="EndNoteBibliography"/>
        <w:spacing w:after="0"/>
        <w:ind w:left="720" w:hanging="720"/>
        <w:rPr>
          <w:noProof/>
        </w:rPr>
      </w:pPr>
      <w:r w:rsidRPr="00495D47">
        <w:rPr>
          <w:noProof/>
        </w:rPr>
        <w:t xml:space="preserve">Bretagne, S., F. Foulet, W. Alkassoum, J. Fleury-Feith, and M. Develoux. 1993. "Prevalence of Enterocytozoon bieneusi spores in the stool of AIDS patients and African children not infected by HIV."  </w:t>
      </w:r>
      <w:r w:rsidRPr="00495D47">
        <w:rPr>
          <w:i/>
          <w:noProof/>
        </w:rPr>
        <w:t>Bulletin De La Societe De Pathologie Exotique (1990)</w:t>
      </w:r>
      <w:r w:rsidRPr="00495D47">
        <w:rPr>
          <w:noProof/>
        </w:rPr>
        <w:t xml:space="preserve"> 86:351-357.</w:t>
      </w:r>
    </w:p>
    <w:p w14:paraId="04E51025" w14:textId="77777777" w:rsidR="00495D47" w:rsidRPr="00495D47" w:rsidRDefault="00495D47" w:rsidP="00495D47">
      <w:pPr>
        <w:pStyle w:val="EndNoteBibliography"/>
        <w:spacing w:after="0"/>
        <w:ind w:left="720" w:hanging="720"/>
        <w:rPr>
          <w:noProof/>
        </w:rPr>
      </w:pPr>
      <w:r w:rsidRPr="00495D47">
        <w:rPr>
          <w:noProof/>
        </w:rPr>
        <w:t xml:space="preserve">Brown, J. R., and W. F. Doolittle. 1995. "Root of the universal tree of life based on ancient aminoacyl-tRNA synthetase gene duplications."  </w:t>
      </w:r>
      <w:r w:rsidRPr="00495D47">
        <w:rPr>
          <w:i/>
          <w:noProof/>
        </w:rPr>
        <w:t>Proceedings of the National Academy of Sciences</w:t>
      </w:r>
      <w:r w:rsidRPr="00495D47">
        <w:rPr>
          <w:noProof/>
        </w:rPr>
        <w:t xml:space="preserve"> 92:2441-2445. doi: 10.1073/pnas.92.7.2441.</w:t>
      </w:r>
    </w:p>
    <w:p w14:paraId="0A12E608" w14:textId="77777777" w:rsidR="00495D47" w:rsidRPr="00495D47" w:rsidRDefault="00495D47" w:rsidP="00495D47">
      <w:pPr>
        <w:pStyle w:val="EndNoteBibliography"/>
        <w:spacing w:after="0"/>
        <w:ind w:left="720" w:hanging="720"/>
        <w:rPr>
          <w:noProof/>
        </w:rPr>
      </w:pPr>
      <w:r w:rsidRPr="00495D47">
        <w:rPr>
          <w:noProof/>
        </w:rPr>
        <w:t xml:space="preserve">Canning, Elizabeth U. 1986. </w:t>
      </w:r>
      <w:r w:rsidRPr="00495D47">
        <w:rPr>
          <w:i/>
          <w:noProof/>
        </w:rPr>
        <w:t>The microsporidia of vertebrates</w:t>
      </w:r>
      <w:r w:rsidRPr="00495D47">
        <w:rPr>
          <w:noProof/>
        </w:rPr>
        <w:t>: Academic Press.</w:t>
      </w:r>
    </w:p>
    <w:p w14:paraId="264C9BA1" w14:textId="77777777" w:rsidR="00495D47" w:rsidRPr="00495D47" w:rsidRDefault="00495D47" w:rsidP="00495D47">
      <w:pPr>
        <w:pStyle w:val="EndNoteBibliography"/>
        <w:spacing w:after="0"/>
        <w:ind w:left="720" w:hanging="720"/>
        <w:rPr>
          <w:noProof/>
        </w:rPr>
      </w:pPr>
      <w:r w:rsidRPr="00495D47">
        <w:rPr>
          <w:noProof/>
        </w:rPr>
        <w:t xml:space="preserve">Capella-Gutiérrez, Salvador, Marina Marcet-Houben, and Toni Gabaldón. 2012. "Phylogenomics supports microsporidia as the earliest diverging clade of sequenced fungi."  </w:t>
      </w:r>
      <w:r w:rsidRPr="00495D47">
        <w:rPr>
          <w:i/>
          <w:noProof/>
        </w:rPr>
        <w:t>BMC biology</w:t>
      </w:r>
      <w:r w:rsidRPr="00495D47">
        <w:rPr>
          <w:noProof/>
        </w:rPr>
        <w:t xml:space="preserve"> 10:47-47. doi: 10.1186/1741-7007-10-47.</w:t>
      </w:r>
    </w:p>
    <w:p w14:paraId="382DC4BA" w14:textId="77777777" w:rsidR="00495D47" w:rsidRPr="00495D47" w:rsidRDefault="00495D47" w:rsidP="00495D47">
      <w:pPr>
        <w:pStyle w:val="EndNoteBibliography"/>
        <w:spacing w:after="0"/>
        <w:ind w:left="720" w:hanging="720"/>
        <w:rPr>
          <w:noProof/>
        </w:rPr>
      </w:pPr>
      <w:r w:rsidRPr="00495D47">
        <w:rPr>
          <w:noProof/>
        </w:rPr>
        <w:t xml:space="preserve">Capra, John A., Maureen Stolzer, Dannie Durand, and Katherine S. Pollard. 2013. "How old is my gene?"  </w:t>
      </w:r>
      <w:r w:rsidRPr="00495D47">
        <w:rPr>
          <w:i/>
          <w:noProof/>
        </w:rPr>
        <w:t>Trends in Genetics</w:t>
      </w:r>
      <w:r w:rsidRPr="00495D47">
        <w:rPr>
          <w:noProof/>
        </w:rPr>
        <w:t xml:space="preserve"> 29:659-668. doi: 10.1016/j.tig.2013.07.001.</w:t>
      </w:r>
    </w:p>
    <w:p w14:paraId="5922DB1E" w14:textId="77777777" w:rsidR="00495D47" w:rsidRPr="00495D47" w:rsidRDefault="00495D47" w:rsidP="00495D47">
      <w:pPr>
        <w:pStyle w:val="EndNoteBibliography"/>
        <w:spacing w:after="0"/>
        <w:ind w:left="720" w:hanging="720"/>
        <w:rPr>
          <w:noProof/>
        </w:rPr>
      </w:pPr>
      <w:r w:rsidRPr="00495D47">
        <w:rPr>
          <w:noProof/>
        </w:rPr>
        <w:t xml:space="preserve">Cavalier-Smith, T. 1983. "A 6-kingdom classification and a unified phylogeny." In </w:t>
      </w:r>
      <w:r w:rsidRPr="00495D47">
        <w:rPr>
          <w:i/>
          <w:noProof/>
        </w:rPr>
        <w:t>Endocytobiology II: intracellular space as oligogenetic</w:t>
      </w:r>
      <w:r w:rsidRPr="00495D47">
        <w:rPr>
          <w:noProof/>
        </w:rPr>
        <w:t>, edited by HEA.; Schwemmler Schenk, WS., 1027–1034. Berlin: Walter de Gruyter &amp; Co.</w:t>
      </w:r>
    </w:p>
    <w:p w14:paraId="5A092D4A" w14:textId="77777777" w:rsidR="00495D47" w:rsidRPr="00495D47" w:rsidRDefault="00495D47" w:rsidP="00495D47">
      <w:pPr>
        <w:pStyle w:val="EndNoteBibliography"/>
        <w:spacing w:after="0"/>
        <w:ind w:left="720" w:hanging="720"/>
        <w:rPr>
          <w:noProof/>
        </w:rPr>
      </w:pPr>
      <w:r w:rsidRPr="00495D47">
        <w:rPr>
          <w:noProof/>
        </w:rPr>
        <w:t xml:space="preserve">Charbonneau, Lise R., Neil Kirk Hillier, Richard E. L. Rogers, Geoffrey R. Williams, and Dave Shutler. 2016. "Effects of Nosema apis, N. ceranae, and coinfections on honey bee (Apis mellifera) learning and memory."  </w:t>
      </w:r>
      <w:r w:rsidRPr="00495D47">
        <w:rPr>
          <w:i/>
          <w:noProof/>
        </w:rPr>
        <w:t>Scientific Reports</w:t>
      </w:r>
      <w:r w:rsidRPr="00495D47">
        <w:rPr>
          <w:noProof/>
        </w:rPr>
        <w:t xml:space="preserve"> 6. doi: 10.1038/srep22626.</w:t>
      </w:r>
    </w:p>
    <w:p w14:paraId="1CADD32D" w14:textId="77777777" w:rsidR="00495D47" w:rsidRPr="00495D47" w:rsidRDefault="00495D47" w:rsidP="00495D47">
      <w:pPr>
        <w:pStyle w:val="EndNoteBibliography"/>
        <w:spacing w:after="0"/>
        <w:ind w:left="720" w:hanging="720"/>
        <w:rPr>
          <w:noProof/>
        </w:rPr>
      </w:pPr>
      <w:r w:rsidRPr="00495D47">
        <w:rPr>
          <w:noProof/>
        </w:rPr>
        <w:t xml:space="preserve">Chen, Xiaoshu, and Jianzhi Zhang. 2012. "The Ortholog Conjecture Is Untestable by the Current Gene Ontology but Is Supported by RNA Sequencing Data."  </w:t>
      </w:r>
      <w:r w:rsidRPr="00495D47">
        <w:rPr>
          <w:i/>
          <w:noProof/>
        </w:rPr>
        <w:t>PLoS Computational Biology</w:t>
      </w:r>
      <w:r w:rsidRPr="00495D47">
        <w:rPr>
          <w:noProof/>
        </w:rPr>
        <w:t xml:space="preserve"> 8:e1002784. doi: 10.1371/journal.pcbi.1002784.</w:t>
      </w:r>
    </w:p>
    <w:p w14:paraId="558567A6" w14:textId="77777777" w:rsidR="00495D47" w:rsidRPr="00495D47" w:rsidRDefault="00495D47" w:rsidP="00495D47">
      <w:pPr>
        <w:pStyle w:val="EndNoteBibliography"/>
        <w:spacing w:after="0"/>
        <w:ind w:left="720" w:hanging="720"/>
        <w:rPr>
          <w:noProof/>
        </w:rPr>
      </w:pPr>
      <w:r w:rsidRPr="00495D47">
        <w:rPr>
          <w:noProof/>
        </w:rPr>
        <w:t xml:space="preserve">Cheng, Hui-Wen A., Frances E. Lucy, Thaddeus K. Graczyk, Michael A. Broaders, and Sergey E. Mastitsky. 2011. "Municipal wastewater treatment plants as removal systems and environmental sources of human-virulent microsporidian spores."  </w:t>
      </w:r>
      <w:r w:rsidRPr="00495D47">
        <w:rPr>
          <w:i/>
          <w:noProof/>
        </w:rPr>
        <w:t>Parasitology Research</w:t>
      </w:r>
      <w:r w:rsidRPr="00495D47">
        <w:rPr>
          <w:noProof/>
        </w:rPr>
        <w:t xml:space="preserve"> 109:595-603. doi: 10.1007/s00436-011-2291-x.</w:t>
      </w:r>
    </w:p>
    <w:p w14:paraId="0560A197" w14:textId="77777777" w:rsidR="00495D47" w:rsidRPr="00495D47" w:rsidRDefault="00495D47" w:rsidP="00495D47">
      <w:pPr>
        <w:pStyle w:val="EndNoteBibliography"/>
        <w:spacing w:after="0"/>
        <w:ind w:left="720" w:hanging="720"/>
        <w:rPr>
          <w:noProof/>
        </w:rPr>
      </w:pPr>
      <w:r w:rsidRPr="00495D47">
        <w:rPr>
          <w:noProof/>
        </w:rPr>
        <w:t xml:space="preserve">Chothia, C, and A M Lesk. 1986. "The relation between the divergence of sequence and structure in proteins."  </w:t>
      </w:r>
      <w:r w:rsidRPr="00495D47">
        <w:rPr>
          <w:i/>
          <w:noProof/>
        </w:rPr>
        <w:t>The EMBO Journal</w:t>
      </w:r>
      <w:r w:rsidRPr="00495D47">
        <w:rPr>
          <w:noProof/>
        </w:rPr>
        <w:t xml:space="preserve"> 5:823-826.</w:t>
      </w:r>
    </w:p>
    <w:p w14:paraId="720E23BA" w14:textId="77777777" w:rsidR="00495D47" w:rsidRPr="00495D47" w:rsidRDefault="00495D47" w:rsidP="00495D47">
      <w:pPr>
        <w:pStyle w:val="EndNoteBibliography"/>
        <w:spacing w:after="0"/>
        <w:ind w:left="720" w:hanging="720"/>
        <w:rPr>
          <w:noProof/>
        </w:rPr>
      </w:pPr>
      <w:r w:rsidRPr="00495D47">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95D47">
        <w:rPr>
          <w:i/>
          <w:noProof/>
        </w:rPr>
        <w:t>Emerging Infectious Diseases</w:t>
      </w:r>
      <w:r w:rsidRPr="00495D47">
        <w:rPr>
          <w:noProof/>
        </w:rPr>
        <w:t xml:space="preserve"> 17:1727-1730. doi: 10.3201/eid1709.101926.</w:t>
      </w:r>
    </w:p>
    <w:p w14:paraId="21E4B1B6" w14:textId="77777777" w:rsidR="00495D47" w:rsidRPr="00495D47" w:rsidRDefault="00495D47" w:rsidP="00495D47">
      <w:pPr>
        <w:pStyle w:val="EndNoteBibliography"/>
        <w:spacing w:after="0"/>
        <w:ind w:left="720" w:hanging="720"/>
        <w:rPr>
          <w:noProof/>
        </w:rPr>
      </w:pPr>
      <w:r w:rsidRPr="00495D47">
        <w:rPr>
          <w:noProof/>
        </w:rPr>
        <w:t xml:space="preserve">Choudhuri, Supratim. 2014. "Phylogenetic Analysis." In </w:t>
      </w:r>
      <w:r w:rsidRPr="00495D47">
        <w:rPr>
          <w:i/>
          <w:noProof/>
        </w:rPr>
        <w:t>Bioinformatics for Beginners</w:t>
      </w:r>
      <w:r w:rsidRPr="00495D47">
        <w:rPr>
          <w:noProof/>
        </w:rPr>
        <w:t>, 209-218. Oxford: Academic Press.</w:t>
      </w:r>
    </w:p>
    <w:p w14:paraId="60E7E0B2" w14:textId="77777777" w:rsidR="00495D47" w:rsidRPr="00495D47" w:rsidRDefault="00495D47" w:rsidP="00495D47">
      <w:pPr>
        <w:pStyle w:val="EndNoteBibliography"/>
        <w:spacing w:after="0"/>
        <w:ind w:left="720" w:hanging="720"/>
        <w:rPr>
          <w:noProof/>
        </w:rPr>
      </w:pPr>
      <w:r w:rsidRPr="00495D47">
        <w:rPr>
          <w:noProof/>
        </w:rPr>
        <w:t xml:space="preserve">Corradi, Nicolas, and Patrick J. Keeling. 2009. "Microsporidia: a journey through radical taxonomical revisions."  </w:t>
      </w:r>
      <w:r w:rsidRPr="00495D47">
        <w:rPr>
          <w:i/>
          <w:noProof/>
        </w:rPr>
        <w:t>Fungal Biology Reviews</w:t>
      </w:r>
      <w:r w:rsidRPr="00495D47">
        <w:rPr>
          <w:noProof/>
        </w:rPr>
        <w:t xml:space="preserve"> 23:1-8. doi: 10.1016/j.fbr.2009.05.001.</w:t>
      </w:r>
    </w:p>
    <w:p w14:paraId="783FEA5A" w14:textId="77777777" w:rsidR="00495D47" w:rsidRPr="00495D47" w:rsidRDefault="00495D47" w:rsidP="00495D47">
      <w:pPr>
        <w:pStyle w:val="EndNoteBibliography"/>
        <w:spacing w:after="0"/>
        <w:ind w:left="720" w:hanging="720"/>
        <w:rPr>
          <w:noProof/>
        </w:rPr>
      </w:pPr>
      <w:r w:rsidRPr="00495D47">
        <w:rPr>
          <w:noProof/>
        </w:rPr>
        <w:t xml:space="preserve">Corradi, Nicolas, Jean-François Pombert, Laurent Farinelli, Elizabeth S. Didier, and Patrick J. Keeling. 2010. "The complete sequence of the smallest known nuclear genome from the microsporidian Encephalitozoon intestinalis."  </w:t>
      </w:r>
      <w:r w:rsidRPr="00495D47">
        <w:rPr>
          <w:i/>
          <w:noProof/>
        </w:rPr>
        <w:t>Nature Communications</w:t>
      </w:r>
      <w:r w:rsidRPr="00495D47">
        <w:rPr>
          <w:noProof/>
        </w:rPr>
        <w:t xml:space="preserve"> 1:77. doi: 10.1038/ncomms1082.</w:t>
      </w:r>
    </w:p>
    <w:p w14:paraId="15C20A57" w14:textId="77777777" w:rsidR="00495D47" w:rsidRPr="00495D47" w:rsidRDefault="00495D47" w:rsidP="00495D47">
      <w:pPr>
        <w:pStyle w:val="EndNoteBibliography"/>
        <w:spacing w:after="0"/>
        <w:ind w:left="720" w:hanging="720"/>
        <w:rPr>
          <w:noProof/>
        </w:rPr>
      </w:pPr>
      <w:r w:rsidRPr="00495D47">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95D47">
        <w:rPr>
          <w:i/>
          <w:noProof/>
        </w:rPr>
        <w:t>The New England journal of medicine</w:t>
      </w:r>
      <w:r w:rsidRPr="00495D47">
        <w:rPr>
          <w:noProof/>
        </w:rPr>
        <w:t xml:space="preserve"> 351:42-47. doi: 10.1056/NEJMoa032655.</w:t>
      </w:r>
    </w:p>
    <w:p w14:paraId="39FADB6F" w14:textId="77777777" w:rsidR="00495D47" w:rsidRPr="00495D47" w:rsidRDefault="00495D47" w:rsidP="00495D47">
      <w:pPr>
        <w:pStyle w:val="EndNoteBibliography"/>
        <w:spacing w:after="0"/>
        <w:ind w:left="720" w:hanging="720"/>
        <w:rPr>
          <w:noProof/>
        </w:rPr>
      </w:pPr>
      <w:r w:rsidRPr="00495D47">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495D47">
        <w:rPr>
          <w:i/>
          <w:noProof/>
        </w:rPr>
        <w:t>Genome Research</w:t>
      </w:r>
      <w:r w:rsidRPr="00495D47">
        <w:rPr>
          <w:noProof/>
        </w:rPr>
        <w:t xml:space="preserve"> 22:2478-2488. doi: 10.1101/gr.142802.112.</w:t>
      </w:r>
    </w:p>
    <w:p w14:paraId="756E4990" w14:textId="77777777" w:rsidR="00495D47" w:rsidRPr="00495D47" w:rsidRDefault="00495D47" w:rsidP="00495D47">
      <w:pPr>
        <w:pStyle w:val="EndNoteBibliography"/>
        <w:spacing w:after="0"/>
        <w:ind w:left="720" w:hanging="720"/>
        <w:rPr>
          <w:noProof/>
        </w:rPr>
      </w:pPr>
      <w:r w:rsidRPr="00495D47">
        <w:rPr>
          <w:noProof/>
        </w:rPr>
        <w:t xml:space="preserve">Date, Shailesh V., and José M. Peregrín-Alvarez. 2008. "Phylogenetic profiling."  </w:t>
      </w:r>
      <w:r w:rsidRPr="00495D47">
        <w:rPr>
          <w:i/>
          <w:noProof/>
        </w:rPr>
        <w:t>Methods in Molecular Biology</w:t>
      </w:r>
      <w:r w:rsidRPr="00495D47">
        <w:rPr>
          <w:noProof/>
        </w:rPr>
        <w:t xml:space="preserve"> 453:201-216. doi: 10.1007/978-1-60327-429-6-9.</w:t>
      </w:r>
    </w:p>
    <w:p w14:paraId="17E6A842" w14:textId="77777777" w:rsidR="00495D47" w:rsidRPr="00495D47" w:rsidRDefault="00495D47" w:rsidP="00495D47">
      <w:pPr>
        <w:pStyle w:val="EndNoteBibliography"/>
        <w:spacing w:after="0"/>
        <w:ind w:left="720" w:hanging="720"/>
        <w:rPr>
          <w:noProof/>
        </w:rPr>
      </w:pPr>
      <w:r w:rsidRPr="00495D47">
        <w:rPr>
          <w:noProof/>
        </w:rPr>
        <w:t xml:space="preserve">Daubin, Vincent, Manolo Gouy, and Guy Perrière. 2002. "A phylogenomic approach to bacterial phylogeny: Evidence of a core of genes sharing a common history."  </w:t>
      </w:r>
      <w:r w:rsidRPr="00495D47">
        <w:rPr>
          <w:i/>
          <w:noProof/>
        </w:rPr>
        <w:t>Genome Research</w:t>
      </w:r>
      <w:r w:rsidRPr="00495D47">
        <w:rPr>
          <w:noProof/>
        </w:rPr>
        <w:t xml:space="preserve"> 12:1080-1090. doi: 10.1101/gr.187002.</w:t>
      </w:r>
    </w:p>
    <w:p w14:paraId="678AD04C" w14:textId="77777777" w:rsidR="00495D47" w:rsidRPr="00495D47" w:rsidRDefault="00495D47" w:rsidP="00495D47">
      <w:pPr>
        <w:pStyle w:val="EndNoteBibliography"/>
        <w:spacing w:after="0"/>
        <w:ind w:left="720" w:hanging="720"/>
        <w:rPr>
          <w:noProof/>
        </w:rPr>
      </w:pPr>
      <w:r w:rsidRPr="00495D47">
        <w:rPr>
          <w:noProof/>
        </w:rPr>
        <w:t xml:space="preserve">Dean, Paul, Robert P. Hirt, and T. Martin Embley. 2016. "Microsporidia: Why Make Nucleotides if You Can Steal Them?"  </w:t>
      </w:r>
      <w:r w:rsidRPr="00495D47">
        <w:rPr>
          <w:i/>
          <w:noProof/>
        </w:rPr>
        <w:t>PLoS Pathogens</w:t>
      </w:r>
      <w:r w:rsidRPr="00495D47">
        <w:rPr>
          <w:noProof/>
        </w:rPr>
        <w:t xml:space="preserve"> 12. doi: 10.1371/journal.ppat.1005870.</w:t>
      </w:r>
    </w:p>
    <w:p w14:paraId="58E4C8DB" w14:textId="77777777" w:rsidR="00495D47" w:rsidRPr="00495D47" w:rsidRDefault="00495D47" w:rsidP="00495D47">
      <w:pPr>
        <w:pStyle w:val="EndNoteBibliography"/>
        <w:spacing w:after="0"/>
        <w:ind w:left="720" w:hanging="720"/>
        <w:rPr>
          <w:noProof/>
        </w:rPr>
      </w:pPr>
      <w:r w:rsidRPr="00495D47">
        <w:rPr>
          <w:noProof/>
        </w:rPr>
        <w:t xml:space="preserve">Decraene, V., M. Lebbad, S. Botero-Kleiven, A.-M. Gustavsson, and M. Löfdahl. 2012. "First reported foodborne outbreak associated with microsporidia, Sweden, October 2009."  </w:t>
      </w:r>
      <w:r w:rsidRPr="00495D47">
        <w:rPr>
          <w:i/>
          <w:noProof/>
        </w:rPr>
        <w:t>Epidemiology and Infection</w:t>
      </w:r>
      <w:r w:rsidRPr="00495D47">
        <w:rPr>
          <w:noProof/>
        </w:rPr>
        <w:t xml:space="preserve"> 140:519-527. doi: 10.1017/S095026881100077X.</w:t>
      </w:r>
    </w:p>
    <w:p w14:paraId="525E3549" w14:textId="77777777" w:rsidR="00495D47" w:rsidRPr="00495D47" w:rsidRDefault="00495D47" w:rsidP="00495D47">
      <w:pPr>
        <w:pStyle w:val="EndNoteBibliography"/>
        <w:spacing w:after="0"/>
        <w:ind w:left="720" w:hanging="720"/>
        <w:rPr>
          <w:noProof/>
        </w:rPr>
      </w:pPr>
      <w:r w:rsidRPr="00495D47">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95D47">
        <w:rPr>
          <w:i/>
          <w:noProof/>
        </w:rPr>
        <w:t>Nature Communications</w:t>
      </w:r>
      <w:r w:rsidRPr="00495D47">
        <w:rPr>
          <w:noProof/>
        </w:rPr>
        <w:t xml:space="preserve"> 6:7121. doi: 10.1038/ncomms8121.</w:t>
      </w:r>
    </w:p>
    <w:p w14:paraId="23474BA2" w14:textId="77777777" w:rsidR="00495D47" w:rsidRPr="00495D47" w:rsidRDefault="00495D47" w:rsidP="00495D47">
      <w:pPr>
        <w:pStyle w:val="EndNoteBibliography"/>
        <w:spacing w:after="0"/>
        <w:ind w:left="720" w:hanging="720"/>
        <w:rPr>
          <w:noProof/>
        </w:rPr>
      </w:pPr>
      <w:r w:rsidRPr="00495D47">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95D47">
        <w:rPr>
          <w:i/>
          <w:noProof/>
        </w:rPr>
        <w:t>The Journal of Protozoology</w:t>
      </w:r>
      <w:r w:rsidRPr="00495D47">
        <w:rPr>
          <w:noProof/>
        </w:rPr>
        <w:t xml:space="preserve"> 32:250-254.</w:t>
      </w:r>
    </w:p>
    <w:p w14:paraId="20A8F80C" w14:textId="77777777" w:rsidR="00495D47" w:rsidRPr="00495D47" w:rsidRDefault="00495D47" w:rsidP="00495D47">
      <w:pPr>
        <w:pStyle w:val="EndNoteBibliography"/>
        <w:spacing w:after="0"/>
        <w:ind w:left="720" w:hanging="720"/>
        <w:rPr>
          <w:noProof/>
        </w:rPr>
      </w:pPr>
      <w:r w:rsidRPr="00495D47">
        <w:rPr>
          <w:noProof/>
        </w:rPr>
        <w:t xml:space="preserve">Dey, Gautam, Ariel Jaimovich, Sean R. Collins, Akiko Seki, and Tobias Meyer. 2015. "Systematic Discovery of Human Gene Function and Principles of Modular Organization through Phylogenetic Profiling."  </w:t>
      </w:r>
      <w:r w:rsidRPr="00495D47">
        <w:rPr>
          <w:i/>
          <w:noProof/>
        </w:rPr>
        <w:t>Cell Reports</w:t>
      </w:r>
      <w:r w:rsidRPr="00495D47">
        <w:rPr>
          <w:noProof/>
        </w:rPr>
        <w:t xml:space="preserve"> 10:993-1006. doi: 10.1016/j.celrep.2015.01.025.</w:t>
      </w:r>
    </w:p>
    <w:p w14:paraId="07438269" w14:textId="77777777" w:rsidR="00495D47" w:rsidRPr="00495D47" w:rsidRDefault="00495D47" w:rsidP="00495D47">
      <w:pPr>
        <w:pStyle w:val="EndNoteBibliography"/>
        <w:spacing w:after="0"/>
        <w:ind w:left="720" w:hanging="720"/>
        <w:rPr>
          <w:noProof/>
        </w:rPr>
      </w:pPr>
      <w:r w:rsidRPr="00495D47">
        <w:rPr>
          <w:noProof/>
        </w:rPr>
        <w:t xml:space="preserve">Didier, Elizabeth S., and Louis M. Weiss. 2011. "Microsporidiosis: Not just in AIDS patients."  </w:t>
      </w:r>
      <w:r w:rsidRPr="00495D47">
        <w:rPr>
          <w:i/>
          <w:noProof/>
        </w:rPr>
        <w:t>Current opinion in infectious diseases</w:t>
      </w:r>
      <w:r w:rsidRPr="00495D47">
        <w:rPr>
          <w:noProof/>
        </w:rPr>
        <w:t xml:space="preserve"> 24:490-495. doi: 10.1097/QCO.0b013e32834aa152.</w:t>
      </w:r>
    </w:p>
    <w:p w14:paraId="686DB99F" w14:textId="77777777" w:rsidR="00495D47" w:rsidRPr="00495D47" w:rsidRDefault="00495D47" w:rsidP="00495D47">
      <w:pPr>
        <w:pStyle w:val="EndNoteBibliography"/>
        <w:spacing w:after="0"/>
        <w:ind w:left="720" w:hanging="720"/>
        <w:rPr>
          <w:noProof/>
        </w:rPr>
      </w:pPr>
      <w:r w:rsidRPr="00495D47">
        <w:rPr>
          <w:noProof/>
        </w:rPr>
        <w:t xml:space="preserve">Dolgikh, Viacheslav V. 2000. "Activities of enzymes of carbohydrate and energy metabolism of the intracellular stages of the microsporidian, Nosema grylli."  </w:t>
      </w:r>
      <w:r w:rsidRPr="00495D47">
        <w:rPr>
          <w:i/>
          <w:noProof/>
        </w:rPr>
        <w:t>Protistology</w:t>
      </w:r>
      <w:r w:rsidRPr="00495D47">
        <w:rPr>
          <w:noProof/>
        </w:rPr>
        <w:t xml:space="preserve"> 1:87-91.</w:t>
      </w:r>
    </w:p>
    <w:p w14:paraId="1C811848" w14:textId="77777777" w:rsidR="00495D47" w:rsidRPr="00495D47" w:rsidRDefault="00495D47" w:rsidP="00495D47">
      <w:pPr>
        <w:pStyle w:val="EndNoteBibliography"/>
        <w:spacing w:after="0"/>
        <w:ind w:left="720" w:hanging="720"/>
        <w:rPr>
          <w:noProof/>
        </w:rPr>
      </w:pPr>
      <w:r w:rsidRPr="00495D47">
        <w:rPr>
          <w:noProof/>
        </w:rPr>
        <w:t xml:space="preserve">Dolgikh, Viacheslav V., Julia J. Sokolova, and Irma V. Issi. 1997. "Activities of enzymes of carbohydrate and energy metabolism of the spores of the microsporidian, Nosema grylli."  </w:t>
      </w:r>
      <w:r w:rsidRPr="00495D47">
        <w:rPr>
          <w:i/>
          <w:noProof/>
        </w:rPr>
        <w:t>Journal of Eukaryotic Microbiology</w:t>
      </w:r>
      <w:r w:rsidRPr="00495D47">
        <w:rPr>
          <w:noProof/>
        </w:rPr>
        <w:t xml:space="preserve"> 44:246-249. doi: 10.1111/j.1550-7408.1997.tb05707.x.</w:t>
      </w:r>
    </w:p>
    <w:p w14:paraId="4A630676" w14:textId="77777777" w:rsidR="00495D47" w:rsidRPr="00495D47" w:rsidRDefault="00495D47" w:rsidP="00495D47">
      <w:pPr>
        <w:pStyle w:val="EndNoteBibliography"/>
        <w:spacing w:after="0"/>
        <w:ind w:left="720" w:hanging="720"/>
        <w:rPr>
          <w:noProof/>
        </w:rPr>
      </w:pPr>
      <w:r w:rsidRPr="00495D47">
        <w:rPr>
          <w:noProof/>
        </w:rPr>
        <w:t xml:space="preserve">Ebersberger, I., A.  von Haeseler, and HA. Schmidt. 2007. "Phylogeny Reconstruction." In </w:t>
      </w:r>
      <w:r w:rsidRPr="00495D47">
        <w:rPr>
          <w:i/>
          <w:noProof/>
        </w:rPr>
        <w:t>Bioinformatics: From Genomes to Therapies</w:t>
      </w:r>
      <w:r w:rsidRPr="00495D47">
        <w:rPr>
          <w:noProof/>
        </w:rPr>
        <w:t>, edited by T. Lengauer, 83-128. Weinheim: Wiley-VCH.</w:t>
      </w:r>
    </w:p>
    <w:p w14:paraId="3F9035CF" w14:textId="77777777" w:rsidR="00495D47" w:rsidRPr="00495D47" w:rsidRDefault="00495D47" w:rsidP="00495D47">
      <w:pPr>
        <w:pStyle w:val="EndNoteBibliography"/>
        <w:spacing w:after="0"/>
        <w:ind w:left="720" w:hanging="720"/>
        <w:rPr>
          <w:noProof/>
        </w:rPr>
      </w:pPr>
      <w:r w:rsidRPr="00495D47">
        <w:rPr>
          <w:noProof/>
        </w:rPr>
        <w:t xml:space="preserve">Ebersberger, Ingo, Stefan Simm, Matthias S. Leisegang, Peter Schmitzberger, Oliver Mirus, Arndt von Haeseler, Markus T. Bohnsack, and Enrico Schleiff. 2014. "The evolution of the ribosome biogenesis pathway from a yeast perspective."  </w:t>
      </w:r>
      <w:r w:rsidRPr="00495D47">
        <w:rPr>
          <w:i/>
          <w:noProof/>
        </w:rPr>
        <w:t>Nucleic Acids Research</w:t>
      </w:r>
      <w:r w:rsidRPr="00495D47">
        <w:rPr>
          <w:noProof/>
        </w:rPr>
        <w:t xml:space="preserve"> 42:1509-1523. doi: 10.1093/nar/gkt1137.</w:t>
      </w:r>
    </w:p>
    <w:p w14:paraId="5F07409A" w14:textId="77777777" w:rsidR="00495D47" w:rsidRPr="00495D47" w:rsidRDefault="00495D47" w:rsidP="00495D47">
      <w:pPr>
        <w:pStyle w:val="EndNoteBibliography"/>
        <w:spacing w:after="0"/>
        <w:ind w:left="720" w:hanging="720"/>
        <w:rPr>
          <w:noProof/>
        </w:rPr>
      </w:pPr>
      <w:r w:rsidRPr="00495D47">
        <w:rPr>
          <w:noProof/>
        </w:rPr>
        <w:t xml:space="preserve">Ebersberger, Ingo, Sascha Strauss, and Arndt von Haeseler. 2009. "HaMStR: profile hidden markov model based search for orthologs in ESTs."  </w:t>
      </w:r>
      <w:r w:rsidRPr="00495D47">
        <w:rPr>
          <w:i/>
          <w:noProof/>
        </w:rPr>
        <w:t>BMC evolutionary biology</w:t>
      </w:r>
      <w:r w:rsidRPr="00495D47">
        <w:rPr>
          <w:noProof/>
        </w:rPr>
        <w:t xml:space="preserve"> 9:157-157. doi: 10.1186/1471-2148-9-157.</w:t>
      </w:r>
    </w:p>
    <w:p w14:paraId="04BE9988" w14:textId="77777777" w:rsidR="00495D47" w:rsidRPr="00495D47" w:rsidRDefault="00495D47" w:rsidP="00495D47">
      <w:pPr>
        <w:pStyle w:val="EndNoteBibliography"/>
        <w:spacing w:after="0"/>
        <w:ind w:left="720" w:hanging="720"/>
        <w:rPr>
          <w:noProof/>
        </w:rPr>
      </w:pPr>
      <w:r w:rsidRPr="00495D47">
        <w:rPr>
          <w:noProof/>
        </w:rPr>
        <w:t xml:space="preserve">Eddy, S. R. 1998. "Profile hidden Markov models."  </w:t>
      </w:r>
      <w:r w:rsidRPr="00495D47">
        <w:rPr>
          <w:i/>
          <w:noProof/>
        </w:rPr>
        <w:t>Bioinformatics (Oxford, England)</w:t>
      </w:r>
      <w:r w:rsidRPr="00495D47">
        <w:rPr>
          <w:noProof/>
        </w:rPr>
        <w:t xml:space="preserve"> 14:755-763.</w:t>
      </w:r>
    </w:p>
    <w:p w14:paraId="3C34B7EC" w14:textId="77777777" w:rsidR="00495D47" w:rsidRPr="00495D47" w:rsidRDefault="00495D47" w:rsidP="00495D47">
      <w:pPr>
        <w:pStyle w:val="EndNoteBibliography"/>
        <w:spacing w:after="0"/>
        <w:ind w:left="720" w:hanging="720"/>
        <w:rPr>
          <w:noProof/>
        </w:rPr>
      </w:pPr>
      <w:r w:rsidRPr="00495D47">
        <w:rPr>
          <w:noProof/>
        </w:rPr>
        <w:t xml:space="preserve">Edlind, Thomas D, Jing Li, Govinda S Visvesvara, Michael H Vodkin, Gerald L McLaughlin, and Santosh K Katiyar. 1996. "Phylogenetic Analysis of β-Tubulin Sequences from Amitochondrial Protozoa."  </w:t>
      </w:r>
      <w:r w:rsidRPr="00495D47">
        <w:rPr>
          <w:i/>
          <w:noProof/>
        </w:rPr>
        <w:t>Molecular Phylogenetics and Evolution</w:t>
      </w:r>
      <w:r w:rsidRPr="00495D47">
        <w:rPr>
          <w:noProof/>
        </w:rPr>
        <w:t xml:space="preserve"> 5:359-367. doi: 10.1006/mpev.1996.0031.</w:t>
      </w:r>
    </w:p>
    <w:p w14:paraId="07FA6549" w14:textId="77777777" w:rsidR="00495D47" w:rsidRPr="00495D47" w:rsidRDefault="00495D47" w:rsidP="00495D47">
      <w:pPr>
        <w:pStyle w:val="EndNoteBibliography"/>
        <w:spacing w:after="0"/>
        <w:ind w:left="720" w:hanging="720"/>
        <w:rPr>
          <w:noProof/>
        </w:rPr>
      </w:pPr>
      <w:r w:rsidRPr="00495D47">
        <w:rPr>
          <w:noProof/>
        </w:rPr>
        <w:t xml:space="preserve">Edwards, A W F. 1996. "The Origin and Early Development of the Method of Minimum Evolution for the Reconstruction of …."  </w:t>
      </w:r>
      <w:r w:rsidRPr="00495D47">
        <w:rPr>
          <w:i/>
          <w:noProof/>
        </w:rPr>
        <w:t>Systematic Biology</w:t>
      </w:r>
      <w:r w:rsidRPr="00495D47">
        <w:rPr>
          <w:noProof/>
        </w:rPr>
        <w:t>.</w:t>
      </w:r>
    </w:p>
    <w:p w14:paraId="6D4C530B" w14:textId="77777777" w:rsidR="00495D47" w:rsidRPr="00495D47" w:rsidRDefault="00495D47" w:rsidP="00495D47">
      <w:pPr>
        <w:pStyle w:val="EndNoteBibliography"/>
        <w:spacing w:after="0"/>
        <w:ind w:left="720" w:hanging="720"/>
        <w:rPr>
          <w:noProof/>
        </w:rPr>
      </w:pPr>
      <w:r w:rsidRPr="00495D47">
        <w:rPr>
          <w:noProof/>
        </w:rPr>
        <w:t xml:space="preserve">Fast, N M, and P J Keeling. 2001. "Alpha and beta subunits of pyruvate dehydrogenase E1 from the microsporidian Nosema locustae: mitochondrion-derived carbon metabolism in microsporidia."  </w:t>
      </w:r>
      <w:r w:rsidRPr="00495D47">
        <w:rPr>
          <w:i/>
          <w:noProof/>
        </w:rPr>
        <w:t>Molecular and biochemical parasitology</w:t>
      </w:r>
      <w:r w:rsidRPr="00495D47">
        <w:rPr>
          <w:noProof/>
        </w:rPr>
        <w:t xml:space="preserve"> 117:201-9.</w:t>
      </w:r>
    </w:p>
    <w:p w14:paraId="317303F8" w14:textId="77777777" w:rsidR="00495D47" w:rsidRPr="00495D47" w:rsidRDefault="00495D47" w:rsidP="00495D47">
      <w:pPr>
        <w:pStyle w:val="EndNoteBibliography"/>
        <w:spacing w:after="0"/>
        <w:ind w:left="720" w:hanging="720"/>
        <w:rPr>
          <w:noProof/>
        </w:rPr>
      </w:pPr>
      <w:r w:rsidRPr="00495D47">
        <w:rPr>
          <w:noProof/>
        </w:rPr>
        <w:t xml:space="preserve">Federhen, Scott. 2012. "The NCBI Taxonomy."  </w:t>
      </w:r>
      <w:r w:rsidRPr="00495D47">
        <w:rPr>
          <w:i/>
          <w:noProof/>
        </w:rPr>
        <w:t>Nucleic Acids Res.</w:t>
      </w:r>
      <w:r w:rsidRPr="00495D47">
        <w:rPr>
          <w:noProof/>
        </w:rPr>
        <w:t xml:space="preserve"> 40:D136-D143. doi: 10.1093/nar/gkr1178.</w:t>
      </w:r>
    </w:p>
    <w:p w14:paraId="496B0F7F" w14:textId="77777777" w:rsidR="00495D47" w:rsidRPr="00495D47" w:rsidRDefault="00495D47" w:rsidP="00495D47">
      <w:pPr>
        <w:pStyle w:val="EndNoteBibliography"/>
        <w:spacing w:after="0"/>
        <w:ind w:left="720" w:hanging="720"/>
        <w:rPr>
          <w:noProof/>
        </w:rPr>
      </w:pPr>
      <w:r w:rsidRPr="00495D47">
        <w:rPr>
          <w:noProof/>
        </w:rPr>
        <w:t xml:space="preserve">Felsenstein, Joseph. 1978. "Cases in which Parsimony or Compatibility Methods Will be Positively Misleading."  </w:t>
      </w:r>
      <w:r w:rsidRPr="00495D47">
        <w:rPr>
          <w:i/>
          <w:noProof/>
        </w:rPr>
        <w:t>Systematic Zoology</w:t>
      </w:r>
      <w:r w:rsidRPr="00495D47">
        <w:rPr>
          <w:noProof/>
        </w:rPr>
        <w:t xml:space="preserve"> 27:401-410. doi: 10.2307/2412923.</w:t>
      </w:r>
    </w:p>
    <w:p w14:paraId="1417AC6C" w14:textId="77777777" w:rsidR="00495D47" w:rsidRPr="00495D47" w:rsidRDefault="00495D47" w:rsidP="00495D47">
      <w:pPr>
        <w:pStyle w:val="EndNoteBibliography"/>
        <w:spacing w:after="0"/>
        <w:ind w:left="720" w:hanging="720"/>
        <w:rPr>
          <w:noProof/>
        </w:rPr>
      </w:pPr>
      <w:r w:rsidRPr="00495D47">
        <w:rPr>
          <w:noProof/>
        </w:rPr>
        <w:t xml:space="preserve">Felsenstein, Joseph. 1985. "Confidence Limits on Phylogenies: An Approach Using the Bootstrap."  </w:t>
      </w:r>
      <w:r w:rsidRPr="00495D47">
        <w:rPr>
          <w:i/>
          <w:noProof/>
        </w:rPr>
        <w:t>Evolution</w:t>
      </w:r>
      <w:r w:rsidRPr="00495D47">
        <w:rPr>
          <w:noProof/>
        </w:rPr>
        <w:t xml:space="preserve"> 39:783. doi: 10.2307/2408678.</w:t>
      </w:r>
    </w:p>
    <w:p w14:paraId="7A78E84F" w14:textId="77777777" w:rsidR="00495D47" w:rsidRPr="00495D47" w:rsidRDefault="00495D47" w:rsidP="00495D47">
      <w:pPr>
        <w:pStyle w:val="EndNoteBibliography"/>
        <w:spacing w:after="0"/>
        <w:ind w:left="720" w:hanging="720"/>
        <w:rPr>
          <w:noProof/>
        </w:rPr>
      </w:pPr>
      <w:r w:rsidRPr="00495D47">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95D47">
        <w:rPr>
          <w:i/>
          <w:noProof/>
        </w:rPr>
        <w:t>Nucleic Acids Research</w:t>
      </w:r>
      <w:r w:rsidRPr="00495D47">
        <w:rPr>
          <w:noProof/>
        </w:rPr>
        <w:t xml:space="preserve"> 42. doi: 10.1093/nar/gkt1223.</w:t>
      </w:r>
    </w:p>
    <w:p w14:paraId="607B9095" w14:textId="77777777" w:rsidR="00495D47" w:rsidRPr="00495D47" w:rsidRDefault="00495D47" w:rsidP="00495D47">
      <w:pPr>
        <w:pStyle w:val="EndNoteBibliography"/>
        <w:spacing w:after="0"/>
        <w:ind w:left="720" w:hanging="720"/>
        <w:rPr>
          <w:noProof/>
        </w:rPr>
      </w:pPr>
      <w:r w:rsidRPr="00495D47">
        <w:rPr>
          <w:noProof/>
        </w:rPr>
        <w:t xml:space="preserve">Finn, Robert D., Jody Clements, William Arndt, Benjamin L. Miller, Travis J. Wheeler, Fabian Schreiber, Alex Bateman, and Sean R. Eddy. 2015. "HMMER web server: 2015 update."  </w:t>
      </w:r>
      <w:r w:rsidRPr="00495D47">
        <w:rPr>
          <w:i/>
          <w:noProof/>
        </w:rPr>
        <w:t>Nucleic Acids Research</w:t>
      </w:r>
      <w:r w:rsidRPr="00495D47">
        <w:rPr>
          <w:noProof/>
        </w:rPr>
        <w:t xml:space="preserve"> 43:W30-W38. doi: 10.1093/nar/gkv397.</w:t>
      </w:r>
    </w:p>
    <w:p w14:paraId="33C155FB" w14:textId="77777777" w:rsidR="00495D47" w:rsidRPr="00495D47" w:rsidRDefault="00495D47" w:rsidP="00495D47">
      <w:pPr>
        <w:pStyle w:val="EndNoteBibliography"/>
        <w:spacing w:after="0"/>
        <w:ind w:left="720" w:hanging="720"/>
        <w:rPr>
          <w:noProof/>
        </w:rPr>
      </w:pPr>
      <w:r w:rsidRPr="00495D47">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495D47">
        <w:rPr>
          <w:i/>
          <w:noProof/>
        </w:rPr>
        <w:t>Nucleic Acids Research</w:t>
      </w:r>
      <w:r w:rsidRPr="00495D47">
        <w:rPr>
          <w:noProof/>
        </w:rPr>
        <w:t xml:space="preserve"> 44:D279-D285. doi: 10.1093/nar/gkv1344.</w:t>
      </w:r>
    </w:p>
    <w:p w14:paraId="415AC9B8" w14:textId="77777777" w:rsidR="00495D47" w:rsidRPr="00495D47" w:rsidRDefault="00495D47" w:rsidP="00495D47">
      <w:pPr>
        <w:pStyle w:val="EndNoteBibliography"/>
        <w:spacing w:after="0"/>
        <w:ind w:left="720" w:hanging="720"/>
        <w:rPr>
          <w:noProof/>
        </w:rPr>
      </w:pPr>
      <w:r w:rsidRPr="00495D47">
        <w:rPr>
          <w:noProof/>
        </w:rPr>
        <w:t xml:space="preserve">Fitch, Walter M. 1970. "Distinguishing Homologous from Analogous Proteins."  </w:t>
      </w:r>
      <w:r w:rsidRPr="00495D47">
        <w:rPr>
          <w:i/>
          <w:noProof/>
        </w:rPr>
        <w:t>Systematic Zoology</w:t>
      </w:r>
      <w:r w:rsidRPr="00495D47">
        <w:rPr>
          <w:noProof/>
        </w:rPr>
        <w:t xml:space="preserve"> 19:99. doi: 10.2307/2412448.</w:t>
      </w:r>
    </w:p>
    <w:p w14:paraId="12EA53CD" w14:textId="77777777" w:rsidR="00495D47" w:rsidRPr="00495D47" w:rsidRDefault="00495D47" w:rsidP="00495D47">
      <w:pPr>
        <w:pStyle w:val="EndNoteBibliography"/>
        <w:spacing w:after="0"/>
        <w:ind w:left="720" w:hanging="720"/>
        <w:rPr>
          <w:noProof/>
        </w:rPr>
      </w:pPr>
      <w:r w:rsidRPr="00495D47">
        <w:rPr>
          <w:noProof/>
        </w:rPr>
        <w:t xml:space="preserve">Fourment, Mathieu, and Mark J Gibbs. 2006. "PATRISTIC: a program for calculating patristic distances and graphically comparing the components of genetic change."  </w:t>
      </w:r>
      <w:r w:rsidRPr="00495D47">
        <w:rPr>
          <w:i/>
          <w:noProof/>
        </w:rPr>
        <w:t>BMC Evolutionary Biology</w:t>
      </w:r>
      <w:r w:rsidRPr="00495D47">
        <w:rPr>
          <w:noProof/>
        </w:rPr>
        <w:t xml:space="preserve"> 6:1. doi: 10.1186/1471-2148-6-1.</w:t>
      </w:r>
    </w:p>
    <w:p w14:paraId="35DE2747" w14:textId="77777777" w:rsidR="00495D47" w:rsidRPr="00495D47" w:rsidRDefault="00495D47" w:rsidP="00495D47">
      <w:pPr>
        <w:pStyle w:val="EndNoteBibliography"/>
        <w:spacing w:after="0"/>
        <w:ind w:left="720" w:hanging="720"/>
        <w:rPr>
          <w:noProof/>
        </w:rPr>
      </w:pPr>
      <w:r w:rsidRPr="00495D47">
        <w:rPr>
          <w:noProof/>
        </w:rPr>
        <w:t xml:space="preserve">Friedberg, Iddo. 2006. "Automated protein function prediction—the genomic challenge."  </w:t>
      </w:r>
      <w:r w:rsidRPr="00495D47">
        <w:rPr>
          <w:i/>
          <w:noProof/>
        </w:rPr>
        <w:t>Briefings in Bioinformatics</w:t>
      </w:r>
      <w:r w:rsidRPr="00495D47">
        <w:rPr>
          <w:noProof/>
        </w:rPr>
        <w:t xml:space="preserve"> 7:225-242. doi: 10.1093/bib/bbl004.</w:t>
      </w:r>
    </w:p>
    <w:p w14:paraId="56732086" w14:textId="77777777" w:rsidR="00495D47" w:rsidRPr="00495D47" w:rsidRDefault="00495D47" w:rsidP="00495D47">
      <w:pPr>
        <w:pStyle w:val="EndNoteBibliography"/>
        <w:spacing w:after="0"/>
        <w:ind w:left="720" w:hanging="720"/>
        <w:rPr>
          <w:noProof/>
        </w:rPr>
      </w:pPr>
      <w:r w:rsidRPr="00495D47">
        <w:rPr>
          <w:noProof/>
        </w:rPr>
        <w:t xml:space="preserve">Futuyma, Douglas J. 2005. </w:t>
      </w:r>
      <w:r w:rsidRPr="00495D47">
        <w:rPr>
          <w:i/>
          <w:noProof/>
        </w:rPr>
        <w:t>Evolution</w:t>
      </w:r>
      <w:r w:rsidRPr="00495D47">
        <w:rPr>
          <w:noProof/>
        </w:rPr>
        <w:t>: Sinauer Associates Inc.</w:t>
      </w:r>
    </w:p>
    <w:p w14:paraId="6C9C28F4" w14:textId="77777777" w:rsidR="00495D47" w:rsidRPr="00495D47" w:rsidRDefault="00495D47" w:rsidP="00495D47">
      <w:pPr>
        <w:pStyle w:val="EndNoteBibliography"/>
        <w:spacing w:after="0"/>
        <w:ind w:left="720" w:hanging="720"/>
        <w:rPr>
          <w:noProof/>
        </w:rPr>
      </w:pPr>
      <w:r w:rsidRPr="00495D47">
        <w:rPr>
          <w:noProof/>
        </w:rPr>
        <w:t xml:space="preserve">Gabaldón, T., and M. A. Huynen. 2004. "Prediction of protein function and pathways in the genome era."  </w:t>
      </w:r>
      <w:r w:rsidRPr="00495D47">
        <w:rPr>
          <w:i/>
          <w:noProof/>
        </w:rPr>
        <w:t>Cellular and Molecular Life Sciences (CMLS)</w:t>
      </w:r>
      <w:r w:rsidRPr="00495D47">
        <w:rPr>
          <w:noProof/>
        </w:rPr>
        <w:t xml:space="preserve"> 61:930-944. doi: 10.1007/s00018-003-3387-y.</w:t>
      </w:r>
    </w:p>
    <w:p w14:paraId="3D9E2037" w14:textId="77777777" w:rsidR="00495D47" w:rsidRPr="00495D47" w:rsidRDefault="00495D47" w:rsidP="00495D47">
      <w:pPr>
        <w:pStyle w:val="EndNoteBibliography"/>
        <w:spacing w:after="0"/>
        <w:ind w:left="720" w:hanging="720"/>
        <w:rPr>
          <w:noProof/>
        </w:rPr>
      </w:pPr>
      <w:r w:rsidRPr="00495D47">
        <w:rPr>
          <w:noProof/>
        </w:rPr>
        <w:t xml:space="preserve">Gabaldón, Toni. 2007. "Evolution of proteins and proteomes: a phylogenetics approach."  </w:t>
      </w:r>
      <w:r w:rsidRPr="00495D47">
        <w:rPr>
          <w:i/>
          <w:noProof/>
        </w:rPr>
        <w:t>Evolutionary Bioinformatics Online</w:t>
      </w:r>
      <w:r w:rsidRPr="00495D47">
        <w:rPr>
          <w:noProof/>
        </w:rPr>
        <w:t xml:space="preserve"> 1:51-61.</w:t>
      </w:r>
    </w:p>
    <w:p w14:paraId="32607C42" w14:textId="77777777" w:rsidR="00495D47" w:rsidRPr="00495D47" w:rsidRDefault="00495D47" w:rsidP="00495D47">
      <w:pPr>
        <w:pStyle w:val="EndNoteBibliography"/>
        <w:spacing w:after="0"/>
        <w:ind w:left="720" w:hanging="720"/>
        <w:rPr>
          <w:noProof/>
        </w:rPr>
      </w:pPr>
      <w:r w:rsidRPr="00495D47">
        <w:rPr>
          <w:noProof/>
        </w:rPr>
        <w:t xml:space="preserve">Gabaldón, Toni. 2008. "Large-scale assignment of orthology: back to phylogenetics?"  </w:t>
      </w:r>
      <w:r w:rsidRPr="00495D47">
        <w:rPr>
          <w:i/>
          <w:noProof/>
        </w:rPr>
        <w:t>Genome Biology</w:t>
      </w:r>
      <w:r w:rsidRPr="00495D47">
        <w:rPr>
          <w:noProof/>
        </w:rPr>
        <w:t xml:space="preserve"> 9:235. doi: 10.1186/gb-2008-9-10-235.</w:t>
      </w:r>
    </w:p>
    <w:p w14:paraId="1FCD0878" w14:textId="77777777" w:rsidR="00495D47" w:rsidRPr="00495D47" w:rsidRDefault="00495D47" w:rsidP="00495D47">
      <w:pPr>
        <w:pStyle w:val="EndNoteBibliography"/>
        <w:spacing w:after="0"/>
        <w:ind w:left="720" w:hanging="720"/>
        <w:rPr>
          <w:noProof/>
        </w:rPr>
      </w:pPr>
      <w:r w:rsidRPr="00495D47">
        <w:rPr>
          <w:noProof/>
        </w:rPr>
        <w:t xml:space="preserve">Gabaldón, Toni, and Eugene V. Koonin. 2013. "Functional and evolutionary implications of gene orthology."  </w:t>
      </w:r>
      <w:r w:rsidRPr="00495D47">
        <w:rPr>
          <w:i/>
          <w:noProof/>
        </w:rPr>
        <w:t>Nature Reviews Genetics</w:t>
      </w:r>
      <w:r w:rsidRPr="00495D47">
        <w:rPr>
          <w:noProof/>
        </w:rPr>
        <w:t xml:space="preserve"> 14:360-366. doi: 10.1038/nrg3456.</w:t>
      </w:r>
    </w:p>
    <w:p w14:paraId="6BE800B2" w14:textId="77777777" w:rsidR="00495D47" w:rsidRPr="00495D47" w:rsidRDefault="00495D47" w:rsidP="00495D47">
      <w:pPr>
        <w:pStyle w:val="EndNoteBibliography"/>
        <w:spacing w:after="0"/>
        <w:ind w:left="720" w:hanging="720"/>
        <w:rPr>
          <w:noProof/>
        </w:rPr>
      </w:pPr>
      <w:r w:rsidRPr="00495D47">
        <w:rPr>
          <w:noProof/>
        </w:rPr>
        <w:t xml:space="preserve">Garcia, Lynne S. 2002. "Laboratory Identification of the Microsporidia."  </w:t>
      </w:r>
      <w:r w:rsidRPr="00495D47">
        <w:rPr>
          <w:i/>
          <w:noProof/>
        </w:rPr>
        <w:t>Journal of Clinical Microbiology</w:t>
      </w:r>
      <w:r w:rsidRPr="00495D47">
        <w:rPr>
          <w:noProof/>
        </w:rPr>
        <w:t xml:space="preserve"> 40:1892-1901. doi: 10.1128/JCM.40.6.1892-1901.2002.</w:t>
      </w:r>
    </w:p>
    <w:p w14:paraId="7741C757" w14:textId="77777777" w:rsidR="00495D47" w:rsidRPr="00495D47" w:rsidRDefault="00495D47" w:rsidP="00495D47">
      <w:pPr>
        <w:pStyle w:val="EndNoteBibliography"/>
        <w:spacing w:after="0"/>
        <w:ind w:left="720" w:hanging="720"/>
        <w:rPr>
          <w:noProof/>
        </w:rPr>
      </w:pPr>
      <w:r w:rsidRPr="00495D47">
        <w:rPr>
          <w:noProof/>
        </w:rPr>
        <w:t xml:space="preserve">Gaucher, Eric A., James T. Kratzer, and Ryan N. Randall. 2010. "Deep Phylogeny—How a Tree Can Help Characterize Early Life on Earth."  </w:t>
      </w:r>
      <w:r w:rsidRPr="00495D47">
        <w:rPr>
          <w:i/>
          <w:noProof/>
        </w:rPr>
        <w:t>Cold Spring Harbor Perspectives in Biology</w:t>
      </w:r>
      <w:r w:rsidRPr="00495D47">
        <w:rPr>
          <w:noProof/>
        </w:rPr>
        <w:t xml:space="preserve"> 2. doi: 10.1101/cshperspect.a002238.</w:t>
      </w:r>
    </w:p>
    <w:p w14:paraId="797984CD" w14:textId="77777777" w:rsidR="00495D47" w:rsidRPr="00495D47" w:rsidRDefault="00495D47" w:rsidP="00495D47">
      <w:pPr>
        <w:pStyle w:val="EndNoteBibliography"/>
        <w:spacing w:after="0"/>
        <w:ind w:left="720" w:hanging="720"/>
        <w:rPr>
          <w:noProof/>
        </w:rPr>
      </w:pPr>
      <w:r w:rsidRPr="00495D47">
        <w:rPr>
          <w:noProof/>
        </w:rPr>
        <w:t xml:space="preserve">Germot, Agnes, Hervé Philippe, and Hervé Le Guyader. 1997. "Evidence for loss of mitochondria in Microsporidia from a mitochondrial-type HSP70 in Nosema locustae."  </w:t>
      </w:r>
      <w:r w:rsidRPr="00495D47">
        <w:rPr>
          <w:i/>
          <w:noProof/>
        </w:rPr>
        <w:t>Molecular and Biochemical Parasitology</w:t>
      </w:r>
      <w:r w:rsidRPr="00495D47">
        <w:rPr>
          <w:noProof/>
        </w:rPr>
        <w:t>:10.</w:t>
      </w:r>
    </w:p>
    <w:p w14:paraId="72164533" w14:textId="77777777" w:rsidR="00495D47" w:rsidRPr="00495D47" w:rsidRDefault="00495D47" w:rsidP="00495D47">
      <w:pPr>
        <w:pStyle w:val="EndNoteBibliography"/>
        <w:spacing w:after="0"/>
        <w:ind w:left="720" w:hanging="720"/>
        <w:rPr>
          <w:noProof/>
        </w:rPr>
      </w:pPr>
      <w:r w:rsidRPr="00495D47">
        <w:rPr>
          <w:noProof/>
        </w:rPr>
        <w:t xml:space="preserve">Germot, Agnès, Hervé Philippe, and Hervé Le Guyader. 1996. "Presence of a mitochondrial-type 70-kDa heat shock protein in  Trichomonas vaginalis suggests a very early  mitochondrial  endosymbiosis in eukaryotes."  </w:t>
      </w:r>
      <w:r w:rsidRPr="00495D47">
        <w:rPr>
          <w:i/>
          <w:noProof/>
        </w:rPr>
        <w:t>Proceedings of the National Academy of Sciences of the United States of America</w:t>
      </w:r>
      <w:r w:rsidRPr="00495D47">
        <w:rPr>
          <w:noProof/>
        </w:rPr>
        <w:t xml:space="preserve"> 93:14614-14617.</w:t>
      </w:r>
    </w:p>
    <w:p w14:paraId="15C708AA" w14:textId="77777777" w:rsidR="00495D47" w:rsidRPr="00495D47" w:rsidRDefault="00495D47" w:rsidP="00495D47">
      <w:pPr>
        <w:pStyle w:val="EndNoteBibliography"/>
        <w:spacing w:after="0"/>
        <w:ind w:left="720" w:hanging="720"/>
        <w:rPr>
          <w:noProof/>
        </w:rPr>
      </w:pPr>
      <w:r w:rsidRPr="00495D47">
        <w:rPr>
          <w:noProof/>
        </w:rPr>
        <w:t xml:space="preserve">Gill, Erin E., and Naomi M. Fast. 2006. "Assessing the microsporidia-fungi relationship: Combined phylogenetic analysis of eight genes."  </w:t>
      </w:r>
      <w:r w:rsidRPr="00495D47">
        <w:rPr>
          <w:i/>
          <w:noProof/>
        </w:rPr>
        <w:t>Gene</w:t>
      </w:r>
      <w:r w:rsidRPr="00495D47">
        <w:rPr>
          <w:noProof/>
        </w:rPr>
        <w:t xml:space="preserve"> 375:103-109. doi: 10.1016/j.gene.2006.02.023.</w:t>
      </w:r>
    </w:p>
    <w:p w14:paraId="5423FD94" w14:textId="77777777" w:rsidR="00495D47" w:rsidRPr="00495D47" w:rsidRDefault="00495D47" w:rsidP="00495D47">
      <w:pPr>
        <w:pStyle w:val="EndNoteBibliography"/>
        <w:spacing w:after="0"/>
        <w:ind w:left="720" w:hanging="720"/>
        <w:rPr>
          <w:noProof/>
        </w:rPr>
      </w:pPr>
      <w:r w:rsidRPr="00495D47">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95D47">
        <w:rPr>
          <w:i/>
          <w:noProof/>
        </w:rPr>
        <w:t>Nucleic Acids Research</w:t>
      </w:r>
      <w:r w:rsidRPr="00495D47">
        <w:rPr>
          <w:noProof/>
        </w:rPr>
        <w:t xml:space="preserve"> 36:3420-3435. doi: 10.1093/nar/gkn176.</w:t>
      </w:r>
    </w:p>
    <w:p w14:paraId="0FEAE0C2" w14:textId="77777777" w:rsidR="00495D47" w:rsidRPr="00495D47" w:rsidRDefault="00495D47" w:rsidP="00495D47">
      <w:pPr>
        <w:pStyle w:val="EndNoteBibliography"/>
        <w:spacing w:after="0"/>
        <w:ind w:left="720" w:hanging="720"/>
        <w:rPr>
          <w:noProof/>
        </w:rPr>
      </w:pPr>
      <w:r w:rsidRPr="00495D47">
        <w:rPr>
          <w:noProof/>
        </w:rPr>
        <w:t xml:space="preserve">Gregory, T. Ryan. 2008. "Understanding Evolutionary Trees."  </w:t>
      </w:r>
      <w:r w:rsidRPr="00495D47">
        <w:rPr>
          <w:i/>
          <w:noProof/>
        </w:rPr>
        <w:t>Evolution: Education and Outreach</w:t>
      </w:r>
      <w:r w:rsidRPr="00495D47">
        <w:rPr>
          <w:noProof/>
        </w:rPr>
        <w:t xml:space="preserve"> 1:121-137. doi: 10.1007/s12052-008-0035-x.</w:t>
      </w:r>
    </w:p>
    <w:p w14:paraId="160AB83A" w14:textId="77777777" w:rsidR="00495D47" w:rsidRPr="00495D47" w:rsidRDefault="00495D47" w:rsidP="00495D47">
      <w:pPr>
        <w:pStyle w:val="EndNoteBibliography"/>
        <w:spacing w:after="0"/>
        <w:ind w:left="720" w:hanging="720"/>
        <w:rPr>
          <w:noProof/>
        </w:rPr>
      </w:pPr>
      <w:r w:rsidRPr="00495D47">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95D47">
        <w:rPr>
          <w:i/>
          <w:noProof/>
        </w:rPr>
        <w:t>PLoS Pathogens</w:t>
      </w:r>
      <w:r w:rsidRPr="00495D47">
        <w:rPr>
          <w:noProof/>
        </w:rPr>
        <w:t xml:space="preserve"> 10. doi: 10.1371/journal.ppat.1004547.</w:t>
      </w:r>
    </w:p>
    <w:p w14:paraId="01BE9CFE" w14:textId="77777777" w:rsidR="00495D47" w:rsidRPr="00495D47" w:rsidRDefault="00495D47" w:rsidP="00495D47">
      <w:pPr>
        <w:pStyle w:val="EndNoteBibliography"/>
        <w:spacing w:after="0"/>
        <w:ind w:left="720" w:hanging="720"/>
        <w:rPr>
          <w:noProof/>
        </w:rPr>
      </w:pPr>
      <w:r w:rsidRPr="00495D47">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95D47">
        <w:rPr>
          <w:i/>
          <w:noProof/>
        </w:rPr>
        <w:t>PLoS pathogens</w:t>
      </w:r>
      <w:r w:rsidRPr="00495D47">
        <w:rPr>
          <w:noProof/>
        </w:rPr>
        <w:t xml:space="preserve"> 8:e1002979-e1002979. doi: 10.1371/journal.ppat.1002979.</w:t>
      </w:r>
    </w:p>
    <w:p w14:paraId="426AF5DB" w14:textId="77777777" w:rsidR="00495D47" w:rsidRPr="00495D47" w:rsidRDefault="00495D47" w:rsidP="00495D47">
      <w:pPr>
        <w:pStyle w:val="EndNoteBibliography"/>
        <w:spacing w:after="0"/>
        <w:ind w:left="720" w:hanging="720"/>
        <w:rPr>
          <w:noProof/>
        </w:rPr>
      </w:pPr>
      <w:r w:rsidRPr="00495D47">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495D47">
        <w:rPr>
          <w:i/>
          <w:noProof/>
        </w:rPr>
        <w:t>Mycological Research</w:t>
      </w:r>
      <w:r w:rsidRPr="00495D47">
        <w:rPr>
          <w:noProof/>
        </w:rPr>
        <w:t xml:space="preserve"> 111:509-547. doi: 10.1016/j.mycres.2007.03.004.</w:t>
      </w:r>
    </w:p>
    <w:p w14:paraId="512A017C" w14:textId="77777777" w:rsidR="00495D47" w:rsidRPr="00495D47" w:rsidRDefault="00495D47" w:rsidP="00495D47">
      <w:pPr>
        <w:pStyle w:val="EndNoteBibliography"/>
        <w:spacing w:after="0"/>
        <w:ind w:left="720" w:hanging="720"/>
        <w:rPr>
          <w:noProof/>
        </w:rPr>
      </w:pPr>
      <w:r w:rsidRPr="00495D47">
        <w:rPr>
          <w:noProof/>
        </w:rPr>
        <w:t xml:space="preserve">Hirt, R. P., J. M. Logsdon, B. Healy, M. W. Dorey, W. F. Doolittle, and T. M. Embley. 1999. "Microsporidia are related to Fungi: Evidence from the largest subunit of RNA polymerase II and other proteins."  </w:t>
      </w:r>
      <w:r w:rsidRPr="00495D47">
        <w:rPr>
          <w:i/>
          <w:noProof/>
        </w:rPr>
        <w:t>Proceedings of the National Academy of Sciences</w:t>
      </w:r>
      <w:r w:rsidRPr="00495D47">
        <w:rPr>
          <w:noProof/>
        </w:rPr>
        <w:t xml:space="preserve"> 96:580-585. doi: 10.1073/pnas.96.2.580.</w:t>
      </w:r>
    </w:p>
    <w:p w14:paraId="2C381E64" w14:textId="77777777" w:rsidR="00495D47" w:rsidRPr="00495D47" w:rsidRDefault="00495D47" w:rsidP="00495D47">
      <w:pPr>
        <w:pStyle w:val="EndNoteBibliography"/>
        <w:spacing w:after="0"/>
        <w:ind w:left="720" w:hanging="720"/>
        <w:rPr>
          <w:noProof/>
        </w:rPr>
      </w:pPr>
      <w:r w:rsidRPr="00495D47">
        <w:rPr>
          <w:noProof/>
        </w:rPr>
        <w:t xml:space="preserve">Hirt, Robert P., Bryan Healy, Charles R. Vossbrinck, Elizabeth U. Canning, and T. Martin Embley. 1997. "A mitochondrial Hsp70 orthologue in Vairimorpha necatrix: molecular evidence that microsporidia once contained mitochondria."  </w:t>
      </w:r>
      <w:r w:rsidRPr="00495D47">
        <w:rPr>
          <w:i/>
          <w:noProof/>
        </w:rPr>
        <w:t>Current Biology</w:t>
      </w:r>
      <w:r w:rsidRPr="00495D47">
        <w:rPr>
          <w:noProof/>
        </w:rPr>
        <w:t xml:space="preserve"> 7:995-998. doi: 10.1016/S0960-9822(06)00420-9.</w:t>
      </w:r>
    </w:p>
    <w:p w14:paraId="1AC85639" w14:textId="77777777" w:rsidR="00495D47" w:rsidRPr="00495D47" w:rsidRDefault="00495D47" w:rsidP="00495D47">
      <w:pPr>
        <w:pStyle w:val="EndNoteBibliography"/>
        <w:spacing w:after="0"/>
        <w:ind w:left="720" w:hanging="720"/>
        <w:rPr>
          <w:noProof/>
        </w:rPr>
      </w:pPr>
      <w:r w:rsidRPr="00495D47">
        <w:rPr>
          <w:noProof/>
        </w:rPr>
        <w:t xml:space="preserve">Hirt, Robert P., and David S. Horner. 2004. </w:t>
      </w:r>
      <w:r w:rsidRPr="00495D47">
        <w:rPr>
          <w:i/>
          <w:noProof/>
        </w:rPr>
        <w:t>Organelles, Genomes and Eukaryote Phylogeny: An Evolutionary Synthesis in the Age of Genomics</w:t>
      </w:r>
      <w:r w:rsidRPr="00495D47">
        <w:rPr>
          <w:noProof/>
        </w:rPr>
        <w:t>: CRC Press.</w:t>
      </w:r>
    </w:p>
    <w:p w14:paraId="053E6AA1" w14:textId="77777777" w:rsidR="00495D47" w:rsidRPr="00495D47" w:rsidRDefault="00495D47" w:rsidP="00495D47">
      <w:pPr>
        <w:pStyle w:val="EndNoteBibliography"/>
        <w:spacing w:after="0"/>
        <w:ind w:left="720" w:hanging="720"/>
        <w:rPr>
          <w:noProof/>
        </w:rPr>
      </w:pPr>
      <w:r w:rsidRPr="00495D47">
        <w:rPr>
          <w:noProof/>
        </w:rPr>
        <w:t xml:space="preserve">Huerta-Cepas, Jaime, François Serra, and Peer Bork. 2016. "ETE 3: Reconstruction, Analysis, and Visualization of Phylogenomic Data."  </w:t>
      </w:r>
      <w:r w:rsidRPr="00495D47">
        <w:rPr>
          <w:i/>
          <w:noProof/>
        </w:rPr>
        <w:t>Molecular Biology and Evolution</w:t>
      </w:r>
      <w:r w:rsidRPr="00495D47">
        <w:rPr>
          <w:noProof/>
        </w:rPr>
        <w:t xml:space="preserve"> 33:1635-1638. doi: 10.1093/molbev/msw046.</w:t>
      </w:r>
    </w:p>
    <w:p w14:paraId="38FC4153" w14:textId="77777777" w:rsidR="00495D47" w:rsidRPr="00495D47" w:rsidRDefault="00495D47" w:rsidP="00495D47">
      <w:pPr>
        <w:pStyle w:val="EndNoteBibliography"/>
        <w:spacing w:after="0"/>
        <w:ind w:left="720" w:hanging="720"/>
        <w:rPr>
          <w:noProof/>
        </w:rPr>
      </w:pPr>
      <w:r w:rsidRPr="00495D47">
        <w:rPr>
          <w:noProof/>
        </w:rPr>
        <w:t xml:space="preserve">Jain, Arpit, Arndt von Haeseler, and Ingo Ebersberger. 2018. "The evolutionary traceability of proteins."  </w:t>
      </w:r>
      <w:r w:rsidRPr="00495D47">
        <w:rPr>
          <w:i/>
          <w:noProof/>
        </w:rPr>
        <w:t>bioRxiv</w:t>
      </w:r>
      <w:r w:rsidRPr="00495D47">
        <w:rPr>
          <w:noProof/>
        </w:rPr>
        <w:t>:302109. doi: 10.1101/302109.</w:t>
      </w:r>
    </w:p>
    <w:p w14:paraId="3754886C" w14:textId="77777777" w:rsidR="00495D47" w:rsidRPr="00495D47" w:rsidRDefault="00495D47" w:rsidP="00495D47">
      <w:pPr>
        <w:pStyle w:val="EndNoteBibliography"/>
        <w:spacing w:after="0"/>
        <w:ind w:left="720" w:hanging="720"/>
        <w:rPr>
          <w:noProof/>
        </w:rPr>
      </w:pPr>
      <w:r w:rsidRPr="00495D47">
        <w:rPr>
          <w:noProof/>
        </w:rPr>
        <w:t xml:space="preserve">James, Timothy Y, Adrian Pelin, Linda Bonen, Steven Ahrendt, Divya Sain, Nicolas Corradi, and Jason E Stajich. 2013. "Shared signatures of parasitism and phylogenomics unite Cryptomycota and microsporidia."  </w:t>
      </w:r>
      <w:r w:rsidRPr="00495D47">
        <w:rPr>
          <w:i/>
          <w:noProof/>
        </w:rPr>
        <w:t>Current biology : CB</w:t>
      </w:r>
      <w:r w:rsidRPr="00495D47">
        <w:rPr>
          <w:noProof/>
        </w:rPr>
        <w:t xml:space="preserve"> 23:1548-53. doi: 10.1016/j.cub.2013.06.057.</w:t>
      </w:r>
    </w:p>
    <w:p w14:paraId="7CB94E5F" w14:textId="77777777" w:rsidR="00495D47" w:rsidRPr="00495D47" w:rsidRDefault="00495D47" w:rsidP="00495D47">
      <w:pPr>
        <w:pStyle w:val="EndNoteBibliography"/>
        <w:spacing w:after="0"/>
        <w:ind w:left="720" w:hanging="720"/>
        <w:rPr>
          <w:noProof/>
        </w:rPr>
      </w:pPr>
      <w:r w:rsidRPr="00495D47">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95D47">
        <w:rPr>
          <w:i/>
          <w:noProof/>
        </w:rPr>
        <w:t>Nature</w:t>
      </w:r>
      <w:r w:rsidRPr="00495D47">
        <w:rPr>
          <w:noProof/>
        </w:rPr>
        <w:t xml:space="preserve"> 443:818-822. doi: 10.1038/nature05110.</w:t>
      </w:r>
    </w:p>
    <w:p w14:paraId="7E34019A" w14:textId="77777777" w:rsidR="00495D47" w:rsidRPr="00495D47" w:rsidRDefault="00495D47" w:rsidP="00495D47">
      <w:pPr>
        <w:pStyle w:val="EndNoteBibliography"/>
        <w:spacing w:after="0"/>
        <w:ind w:left="720" w:hanging="720"/>
        <w:rPr>
          <w:noProof/>
        </w:rPr>
      </w:pPr>
      <w:r w:rsidRPr="00495D47">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95D47">
        <w:rPr>
          <w:i/>
          <w:noProof/>
        </w:rPr>
        <w:t>Applied and Environmental Microbiology</w:t>
      </w:r>
      <w:r w:rsidRPr="00495D47">
        <w:rPr>
          <w:noProof/>
        </w:rPr>
        <w:t xml:space="preserve"> 73:4071-4073. doi: 10.1128/AEM.00477-07.</w:t>
      </w:r>
    </w:p>
    <w:p w14:paraId="65EE2EBA" w14:textId="77777777" w:rsidR="00495D47" w:rsidRPr="00495D47" w:rsidRDefault="00495D47" w:rsidP="00495D47">
      <w:pPr>
        <w:pStyle w:val="EndNoteBibliography"/>
        <w:spacing w:after="0"/>
        <w:ind w:left="720" w:hanging="720"/>
        <w:rPr>
          <w:noProof/>
        </w:rPr>
      </w:pPr>
      <w:r w:rsidRPr="00495D47">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95D47">
        <w:rPr>
          <w:i/>
          <w:noProof/>
        </w:rPr>
        <w:t>Journal of Eukaryotic Microbiology</w:t>
      </w:r>
      <w:r w:rsidRPr="00495D47">
        <w:rPr>
          <w:noProof/>
        </w:rPr>
        <w:t xml:space="preserve"> 45:273-283. doi: 10.1111/j.1550-7408.1998.tb04536.x.</w:t>
      </w:r>
    </w:p>
    <w:p w14:paraId="68075838" w14:textId="77777777" w:rsidR="00495D47" w:rsidRPr="00495D47" w:rsidRDefault="00495D47" w:rsidP="00495D47">
      <w:pPr>
        <w:pStyle w:val="EndNoteBibliography"/>
        <w:spacing w:after="0"/>
        <w:ind w:left="720" w:hanging="720"/>
        <w:rPr>
          <w:noProof/>
        </w:rPr>
      </w:pPr>
      <w:r w:rsidRPr="00495D47">
        <w:rPr>
          <w:noProof/>
        </w:rPr>
        <w:t xml:space="preserve">Jothi, Raja, Teresa M Przytycka, and L Aravind. 2007. "Discovering functional linkages and uncharacterized cellular pathways using phylogenetic profile comparisons: a comprehensive assessment."  </w:t>
      </w:r>
      <w:r w:rsidRPr="00495D47">
        <w:rPr>
          <w:i/>
          <w:noProof/>
        </w:rPr>
        <w:t>BMC bioinformatics</w:t>
      </w:r>
      <w:r w:rsidRPr="00495D47">
        <w:rPr>
          <w:noProof/>
        </w:rPr>
        <w:t xml:space="preserve"> 8:173-173. doi: 10.1186/1471-2105-8-173.</w:t>
      </w:r>
    </w:p>
    <w:p w14:paraId="451FD53A" w14:textId="77777777" w:rsidR="00495D47" w:rsidRPr="00495D47" w:rsidRDefault="00495D47" w:rsidP="00495D47">
      <w:pPr>
        <w:pStyle w:val="EndNoteBibliography"/>
        <w:spacing w:after="0"/>
        <w:ind w:left="720" w:hanging="720"/>
        <w:rPr>
          <w:noProof/>
        </w:rPr>
      </w:pPr>
      <w:r w:rsidRPr="00495D47">
        <w:rPr>
          <w:noProof/>
        </w:rPr>
        <w:t xml:space="preserve">Kachroo, Aashiq H., Jon M. Laurent, Christopher M. Yellman, Austin G. Meyer, Claus O. Wilke, and Edward M. Marcotte. 2015. "Systematic humanization of yeast genes reveals conserved functions and genetic modularity."  </w:t>
      </w:r>
      <w:r w:rsidRPr="00495D47">
        <w:rPr>
          <w:i/>
          <w:noProof/>
        </w:rPr>
        <w:t>Science (New York, N.Y.)</w:t>
      </w:r>
      <w:r w:rsidRPr="00495D47">
        <w:rPr>
          <w:noProof/>
        </w:rPr>
        <w:t xml:space="preserve"> 348:921-925. doi: 10.1126/science.aaa0769.</w:t>
      </w:r>
    </w:p>
    <w:p w14:paraId="7E94B7B3" w14:textId="77777777" w:rsidR="00495D47" w:rsidRPr="00495D47" w:rsidRDefault="00495D47" w:rsidP="00495D47">
      <w:pPr>
        <w:pStyle w:val="EndNoteBibliography"/>
        <w:spacing w:after="0"/>
        <w:ind w:left="720" w:hanging="720"/>
        <w:rPr>
          <w:noProof/>
        </w:rPr>
      </w:pPr>
      <w:r w:rsidRPr="00495D47">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95D47">
        <w:rPr>
          <w:i/>
          <w:noProof/>
        </w:rPr>
        <w:t>The Journal of Biochemistry</w:t>
      </w:r>
      <w:r w:rsidRPr="00495D47">
        <w:rPr>
          <w:noProof/>
        </w:rPr>
        <w:t xml:space="preserve"> 120:1095-1103.</w:t>
      </w:r>
    </w:p>
    <w:p w14:paraId="193C797E" w14:textId="77777777" w:rsidR="00495D47" w:rsidRPr="00495D47" w:rsidRDefault="00495D47" w:rsidP="00495D47">
      <w:pPr>
        <w:pStyle w:val="EndNoteBibliography"/>
        <w:spacing w:after="0"/>
        <w:ind w:left="720" w:hanging="720"/>
        <w:rPr>
          <w:noProof/>
        </w:rPr>
      </w:pPr>
      <w:r w:rsidRPr="00495D47">
        <w:rPr>
          <w:noProof/>
        </w:rPr>
        <w:t xml:space="preserve">Kanehisa, M, and S Goto. 2000. "KEGG: kyoto encyclopedia of genes and genomes."  </w:t>
      </w:r>
      <w:r w:rsidRPr="00495D47">
        <w:rPr>
          <w:i/>
          <w:noProof/>
        </w:rPr>
        <w:t>Nucleic acids research</w:t>
      </w:r>
      <w:r w:rsidRPr="00495D47">
        <w:rPr>
          <w:noProof/>
        </w:rPr>
        <w:t xml:space="preserve"> 28:27-30.</w:t>
      </w:r>
    </w:p>
    <w:p w14:paraId="4DB73E4E" w14:textId="77777777" w:rsidR="00495D47" w:rsidRPr="00495D47" w:rsidRDefault="00495D47" w:rsidP="00495D47">
      <w:pPr>
        <w:pStyle w:val="EndNoteBibliography"/>
        <w:spacing w:after="0"/>
        <w:ind w:left="720" w:hanging="720"/>
        <w:rPr>
          <w:noProof/>
        </w:rPr>
      </w:pPr>
      <w:r w:rsidRPr="00495D47">
        <w:rPr>
          <w:noProof/>
        </w:rPr>
        <w:t xml:space="preserve">Kanehisa, Minoru, Susumu Goto, Yoko Sato, Masayuki Kawashima, Miho Furumichi, and Mao Tanabe. 2014. "Data, information, knowledge and principle: Back to metabolism in KEGG."  </w:t>
      </w:r>
      <w:r w:rsidRPr="00495D47">
        <w:rPr>
          <w:i/>
          <w:noProof/>
        </w:rPr>
        <w:t>Nucleic Acids Research</w:t>
      </w:r>
      <w:r w:rsidRPr="00495D47">
        <w:rPr>
          <w:noProof/>
        </w:rPr>
        <w:t xml:space="preserve"> 42. doi: 10.1093/nar/gkt1076.</w:t>
      </w:r>
    </w:p>
    <w:p w14:paraId="05994605" w14:textId="77777777" w:rsidR="00495D47" w:rsidRPr="00495D47" w:rsidRDefault="00495D47" w:rsidP="00495D47">
      <w:pPr>
        <w:pStyle w:val="EndNoteBibliography"/>
        <w:spacing w:after="0"/>
        <w:ind w:left="720" w:hanging="720"/>
        <w:rPr>
          <w:noProof/>
        </w:rPr>
      </w:pPr>
      <w:r w:rsidRPr="00495D47">
        <w:rPr>
          <w:noProof/>
        </w:rPr>
        <w:t xml:space="preserve">Kanehisa, Minoru, Yoko Sato, Masayuki Kawashima, Miho Furumichi, and Mao Tanabe. 2016. "KEGG as a reference resource for gene and protein annotation."  </w:t>
      </w:r>
      <w:r w:rsidRPr="00495D47">
        <w:rPr>
          <w:i/>
          <w:noProof/>
        </w:rPr>
        <w:t>Nucleic Acids Research</w:t>
      </w:r>
      <w:r w:rsidRPr="00495D47">
        <w:rPr>
          <w:noProof/>
        </w:rPr>
        <w:t xml:space="preserve"> 44:D457-D462. doi: 10.1093/nar/gkv1070.</w:t>
      </w:r>
    </w:p>
    <w:p w14:paraId="0DD47AC9" w14:textId="77777777" w:rsidR="00495D47" w:rsidRPr="00495D47" w:rsidRDefault="00495D47" w:rsidP="00495D47">
      <w:pPr>
        <w:pStyle w:val="EndNoteBibliography"/>
        <w:spacing w:after="0"/>
        <w:ind w:left="720" w:hanging="720"/>
        <w:rPr>
          <w:noProof/>
        </w:rPr>
      </w:pPr>
      <w:r w:rsidRPr="00495D47">
        <w:rPr>
          <w:noProof/>
        </w:rPr>
        <w:t xml:space="preserve">Kanehisa, Minoru, Yoko Sato, and Kanae Morishima. 2016. "BlastKOALA and GhostKOALA: KEGG Tools for Functional Characterization of Genome and Metagenome Sequences."  </w:t>
      </w:r>
      <w:r w:rsidRPr="00495D47">
        <w:rPr>
          <w:i/>
          <w:noProof/>
        </w:rPr>
        <w:t>Journal of Molecular Biology</w:t>
      </w:r>
      <w:r w:rsidRPr="00495D47">
        <w:rPr>
          <w:noProof/>
        </w:rPr>
        <w:t xml:space="preserve"> 428:726-731. doi: 10.1016/j.jmb.2015.11.006.</w:t>
      </w:r>
    </w:p>
    <w:p w14:paraId="6306699E" w14:textId="77777777" w:rsidR="00495D47" w:rsidRPr="00495D47" w:rsidRDefault="00495D47" w:rsidP="00495D47">
      <w:pPr>
        <w:pStyle w:val="EndNoteBibliography"/>
        <w:spacing w:after="0"/>
        <w:ind w:left="720" w:hanging="720"/>
        <w:rPr>
          <w:noProof/>
        </w:rPr>
      </w:pPr>
      <w:r w:rsidRPr="00495D47">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95D47">
        <w:rPr>
          <w:i/>
          <w:noProof/>
        </w:rPr>
        <w:t>Nature</w:t>
      </w:r>
      <w:r w:rsidRPr="00495D47">
        <w:rPr>
          <w:noProof/>
        </w:rPr>
        <w:t xml:space="preserve"> 414:450-453. doi: 10.1038/35106579.</w:t>
      </w:r>
    </w:p>
    <w:p w14:paraId="3DF8B6E5" w14:textId="77777777" w:rsidR="00495D47" w:rsidRPr="00495D47" w:rsidRDefault="00495D47" w:rsidP="00495D47">
      <w:pPr>
        <w:pStyle w:val="EndNoteBibliography"/>
        <w:spacing w:after="0"/>
        <w:ind w:left="720" w:hanging="720"/>
        <w:rPr>
          <w:noProof/>
        </w:rPr>
      </w:pPr>
      <w:r w:rsidRPr="00495D47">
        <w:rPr>
          <w:noProof/>
        </w:rPr>
        <w:t xml:space="preserve">Kaya, Ghosh, and Weiss Louis M. 2012. "T cell response and persistence of the microsporidia."  </w:t>
      </w:r>
      <w:r w:rsidRPr="00495D47">
        <w:rPr>
          <w:i/>
          <w:noProof/>
        </w:rPr>
        <w:t>FEMS Microbiology Reviews</w:t>
      </w:r>
      <w:r w:rsidRPr="00495D47">
        <w:rPr>
          <w:noProof/>
        </w:rPr>
        <w:t xml:space="preserve"> 36:748-760. doi: 10.1111/j.1574-6976.2011.00318.x.</w:t>
      </w:r>
    </w:p>
    <w:p w14:paraId="127308A9" w14:textId="77777777" w:rsidR="00495D47" w:rsidRPr="00495D47" w:rsidRDefault="00495D47" w:rsidP="00495D47">
      <w:pPr>
        <w:pStyle w:val="EndNoteBibliography"/>
        <w:spacing w:after="0"/>
        <w:ind w:left="720" w:hanging="720"/>
        <w:rPr>
          <w:noProof/>
        </w:rPr>
      </w:pPr>
      <w:r w:rsidRPr="00495D47">
        <w:rPr>
          <w:noProof/>
        </w:rPr>
        <w:t xml:space="preserve">Keeling, P. J., and W. F. Doolittle. 1996. "Alpha-tubulin from early-diverging eukaryotic lineages and the evolution of the tubulin family."  </w:t>
      </w:r>
      <w:r w:rsidRPr="00495D47">
        <w:rPr>
          <w:i/>
          <w:noProof/>
        </w:rPr>
        <w:t>Molecular Biology and Evolution</w:t>
      </w:r>
      <w:r w:rsidRPr="00495D47">
        <w:rPr>
          <w:noProof/>
        </w:rPr>
        <w:t xml:space="preserve"> 13:1297-1305. doi: 10.1093/oxfordjournals.molbev.a025576.</w:t>
      </w:r>
    </w:p>
    <w:p w14:paraId="2F02CE6B" w14:textId="77777777" w:rsidR="00495D47" w:rsidRPr="00495D47" w:rsidRDefault="00495D47" w:rsidP="00495D47">
      <w:pPr>
        <w:pStyle w:val="EndNoteBibliography"/>
        <w:spacing w:after="0"/>
        <w:ind w:left="720" w:hanging="720"/>
        <w:rPr>
          <w:noProof/>
        </w:rPr>
      </w:pPr>
      <w:r w:rsidRPr="00495D47">
        <w:rPr>
          <w:noProof/>
        </w:rPr>
        <w:t xml:space="preserve">Keeling, Patrick. 2009. "Five questions about microsporidia."  </w:t>
      </w:r>
      <w:r w:rsidRPr="00495D47">
        <w:rPr>
          <w:i/>
          <w:noProof/>
        </w:rPr>
        <w:t>PLoS pathogens</w:t>
      </w:r>
      <w:r w:rsidRPr="00495D47">
        <w:rPr>
          <w:noProof/>
        </w:rPr>
        <w:t xml:space="preserve"> 5:e1000489-e1000489. doi: 10.1371/journal.ppat.1000489.</w:t>
      </w:r>
    </w:p>
    <w:p w14:paraId="6A0C0057" w14:textId="77777777" w:rsidR="00495D47" w:rsidRPr="00495D47" w:rsidRDefault="00495D47" w:rsidP="00495D47">
      <w:pPr>
        <w:pStyle w:val="EndNoteBibliography"/>
        <w:spacing w:after="0"/>
        <w:ind w:left="720" w:hanging="720"/>
        <w:rPr>
          <w:noProof/>
        </w:rPr>
      </w:pPr>
      <w:r w:rsidRPr="00495D47">
        <w:rPr>
          <w:noProof/>
        </w:rPr>
        <w:t xml:space="preserve">Keeling, Patrick J. 2003. "Congruent evidence from α-tubulin and β-tubulin gene phylogenies for a zygomycete origin of microsporidia."  </w:t>
      </w:r>
      <w:r w:rsidRPr="00495D47">
        <w:rPr>
          <w:i/>
          <w:noProof/>
        </w:rPr>
        <w:t>Fungal Genetics and Biology</w:t>
      </w:r>
      <w:r w:rsidRPr="00495D47">
        <w:rPr>
          <w:noProof/>
        </w:rPr>
        <w:t xml:space="preserve"> 38:298-309. doi: 10.1016/S1087-1845(02)00537-6.</w:t>
      </w:r>
    </w:p>
    <w:p w14:paraId="6C55A60D" w14:textId="77777777" w:rsidR="00495D47" w:rsidRPr="00495D47" w:rsidRDefault="00495D47" w:rsidP="00495D47">
      <w:pPr>
        <w:pStyle w:val="EndNoteBibliography"/>
        <w:spacing w:after="0"/>
        <w:ind w:left="720" w:hanging="720"/>
        <w:rPr>
          <w:noProof/>
        </w:rPr>
      </w:pPr>
      <w:r w:rsidRPr="00495D47">
        <w:rPr>
          <w:noProof/>
        </w:rPr>
        <w:t xml:space="preserve">Keeling, Patrick J, and Nicolas Corradi. 2011. "Shrink it or lose it: balancing loss of function with shrinking genomes in the microsporidia."  </w:t>
      </w:r>
      <w:r w:rsidRPr="00495D47">
        <w:rPr>
          <w:i/>
          <w:noProof/>
        </w:rPr>
        <w:t>Virulence</w:t>
      </w:r>
      <w:r w:rsidRPr="00495D47">
        <w:rPr>
          <w:noProof/>
        </w:rPr>
        <w:t xml:space="preserve"> 2:67-70. doi: 10.4161/viru.2.1.14606.</w:t>
      </w:r>
    </w:p>
    <w:p w14:paraId="714B51F0" w14:textId="77777777" w:rsidR="00495D47" w:rsidRPr="00495D47" w:rsidRDefault="00495D47" w:rsidP="00495D47">
      <w:pPr>
        <w:pStyle w:val="EndNoteBibliography"/>
        <w:spacing w:after="0"/>
        <w:ind w:left="720" w:hanging="720"/>
        <w:rPr>
          <w:noProof/>
        </w:rPr>
      </w:pPr>
      <w:r w:rsidRPr="00495D47">
        <w:rPr>
          <w:noProof/>
        </w:rPr>
        <w:t xml:space="preserve">Keeling, Patrick J, and Naomi M Fast. 2002. "Microsporidia: biology and evolution of highly reduced intracellular parasites."  </w:t>
      </w:r>
      <w:r w:rsidRPr="00495D47">
        <w:rPr>
          <w:i/>
          <w:noProof/>
        </w:rPr>
        <w:t>Annual review of microbiology</w:t>
      </w:r>
      <w:r w:rsidRPr="00495D47">
        <w:rPr>
          <w:noProof/>
        </w:rPr>
        <w:t xml:space="preserve"> 56:93-116. doi: 10.1146/annurev.micro.56.012302.160854.</w:t>
      </w:r>
    </w:p>
    <w:p w14:paraId="61EE48EB" w14:textId="77777777" w:rsidR="00495D47" w:rsidRPr="00495D47" w:rsidRDefault="00495D47" w:rsidP="00495D47">
      <w:pPr>
        <w:pStyle w:val="EndNoteBibliography"/>
        <w:spacing w:after="0"/>
        <w:ind w:left="720" w:hanging="720"/>
        <w:rPr>
          <w:noProof/>
        </w:rPr>
      </w:pPr>
      <w:r w:rsidRPr="00495D47">
        <w:rPr>
          <w:noProof/>
        </w:rPr>
        <w:t xml:space="preserve">Keeling, Patrick J., Melissa A. Luker, and Jeffrey D. Palmer. 2000. "Evidence from beta-tubulin phylogeny that microsporidia evolved from within the fungi."  </w:t>
      </w:r>
      <w:r w:rsidRPr="00495D47">
        <w:rPr>
          <w:i/>
          <w:noProof/>
        </w:rPr>
        <w:t>Molecular Biology and Evolution</w:t>
      </w:r>
      <w:r w:rsidRPr="00495D47">
        <w:rPr>
          <w:noProof/>
        </w:rPr>
        <w:t xml:space="preserve"> 17:23-31. doi: 10.1093/oxfordjournals.molbev.a026235.</w:t>
      </w:r>
    </w:p>
    <w:p w14:paraId="3CF5550C" w14:textId="77777777" w:rsidR="00495D47" w:rsidRPr="00495D47" w:rsidRDefault="00495D47" w:rsidP="00495D47">
      <w:pPr>
        <w:pStyle w:val="EndNoteBibliography"/>
        <w:spacing w:after="0"/>
        <w:ind w:left="720" w:hanging="720"/>
        <w:rPr>
          <w:noProof/>
        </w:rPr>
      </w:pPr>
      <w:r w:rsidRPr="00495D47">
        <w:rPr>
          <w:noProof/>
        </w:rPr>
        <w:t xml:space="preserve">Kensche, Philip R, Vera van Noort, Bas E Dutilh, and Martijn A Huynen. 2008. "Practical and theoretical advances in predicting the function of a protein by its phylogenetic distribution."  </w:t>
      </w:r>
      <w:r w:rsidRPr="00495D47">
        <w:rPr>
          <w:i/>
          <w:noProof/>
        </w:rPr>
        <w:t>Journal of the Royal Society, Interface / the Royal Society</w:t>
      </w:r>
      <w:r w:rsidRPr="00495D47">
        <w:rPr>
          <w:noProof/>
        </w:rPr>
        <w:t xml:space="preserve"> 5:151-70. doi: 10.1098/rsif.2007.1047.</w:t>
      </w:r>
    </w:p>
    <w:p w14:paraId="3C6FA7B3" w14:textId="77777777" w:rsidR="00495D47" w:rsidRPr="00495D47" w:rsidRDefault="00495D47" w:rsidP="00495D47">
      <w:pPr>
        <w:pStyle w:val="EndNoteBibliography"/>
        <w:spacing w:after="0"/>
        <w:ind w:left="720" w:hanging="720"/>
        <w:rPr>
          <w:noProof/>
        </w:rPr>
      </w:pPr>
      <w:r w:rsidRPr="00495D47">
        <w:rPr>
          <w:noProof/>
        </w:rPr>
        <w:t xml:space="preserve">Kishino, Hirohisa, and Masami Hasegawa. 1989. "Evaluation of the maximum likelihood estimate of the evolutionary tree topologies from DNA sequence data, and the branching order in hominoidea."  </w:t>
      </w:r>
      <w:r w:rsidRPr="00495D47">
        <w:rPr>
          <w:i/>
          <w:noProof/>
        </w:rPr>
        <w:t>Journal of Molecular Evolution</w:t>
      </w:r>
      <w:r w:rsidRPr="00495D47">
        <w:rPr>
          <w:noProof/>
        </w:rPr>
        <w:t xml:space="preserve"> 29:170-179. doi: 10.1007/BF02100115.</w:t>
      </w:r>
    </w:p>
    <w:p w14:paraId="3205D30C" w14:textId="77777777" w:rsidR="00495D47" w:rsidRPr="00495D47" w:rsidRDefault="00495D47" w:rsidP="00495D47">
      <w:pPr>
        <w:pStyle w:val="EndNoteBibliography"/>
        <w:spacing w:after="0"/>
        <w:ind w:left="720" w:hanging="720"/>
        <w:rPr>
          <w:noProof/>
        </w:rPr>
      </w:pPr>
      <w:r w:rsidRPr="00495D47">
        <w:rPr>
          <w:noProof/>
        </w:rPr>
        <w:t xml:space="preserve">Kmmari, Suresh, Srinu Rathlavath, Devika Pillai, and Gadasu Rajesh. 2018. "Hepatopancreatic Microsporidiasis (HPM) in Shrimp Culture: A Review."  </w:t>
      </w:r>
      <w:r w:rsidRPr="00495D47">
        <w:rPr>
          <w:i/>
          <w:noProof/>
        </w:rPr>
        <w:t>International Journal of Current Microbiology and Applied Sciences</w:t>
      </w:r>
      <w:r w:rsidRPr="00495D47">
        <w:rPr>
          <w:noProof/>
        </w:rPr>
        <w:t xml:space="preserve"> 7:3208-3215. doi: 10.20546/ijcmas.2018.701.383.</w:t>
      </w:r>
    </w:p>
    <w:p w14:paraId="606D1227" w14:textId="77777777" w:rsidR="00495D47" w:rsidRPr="00495D47" w:rsidRDefault="00495D47" w:rsidP="00495D47">
      <w:pPr>
        <w:pStyle w:val="EndNoteBibliography"/>
        <w:spacing w:after="0"/>
        <w:ind w:left="720" w:hanging="720"/>
        <w:rPr>
          <w:noProof/>
        </w:rPr>
      </w:pPr>
      <w:r w:rsidRPr="00495D47">
        <w:rPr>
          <w:noProof/>
        </w:rPr>
        <w:t xml:space="preserve">Koestler, Tina, and Ingo Ebersberger. 2011. "Zygomycetes, Microsporidia, and the Evolutionary Ancestry of Sex Determination."  </w:t>
      </w:r>
      <w:r w:rsidRPr="00495D47">
        <w:rPr>
          <w:i/>
          <w:noProof/>
        </w:rPr>
        <w:t>Genome Biology and Evolution</w:t>
      </w:r>
      <w:r w:rsidRPr="00495D47">
        <w:rPr>
          <w:noProof/>
        </w:rPr>
        <w:t xml:space="preserve"> 3:186-194. doi: 10.1093/gbe/evr009.</w:t>
      </w:r>
    </w:p>
    <w:p w14:paraId="59356DA9" w14:textId="77777777" w:rsidR="00495D47" w:rsidRPr="00495D47" w:rsidRDefault="00495D47" w:rsidP="00495D47">
      <w:pPr>
        <w:pStyle w:val="EndNoteBibliography"/>
        <w:spacing w:after="0"/>
        <w:ind w:left="720" w:hanging="720"/>
        <w:rPr>
          <w:noProof/>
        </w:rPr>
      </w:pPr>
      <w:r w:rsidRPr="00495D47">
        <w:rPr>
          <w:noProof/>
        </w:rPr>
        <w:t xml:space="preserve">Koestler, Tina, Arndt von Haeseler, and Ingo Ebersberger. 2010. "FACT: functional annotation transfer between proteins with similar feature architectures."  </w:t>
      </w:r>
      <w:r w:rsidRPr="00495D47">
        <w:rPr>
          <w:i/>
          <w:noProof/>
        </w:rPr>
        <w:t>BMC bioinformatics</w:t>
      </w:r>
      <w:r w:rsidRPr="00495D47">
        <w:rPr>
          <w:noProof/>
        </w:rPr>
        <w:t xml:space="preserve"> 11:417-417. doi: 10.1186/1471-2105-11-417.</w:t>
      </w:r>
    </w:p>
    <w:p w14:paraId="7401E6F7" w14:textId="77777777" w:rsidR="00495D47" w:rsidRPr="00495D47" w:rsidRDefault="00495D47" w:rsidP="00495D47">
      <w:pPr>
        <w:pStyle w:val="EndNoteBibliography"/>
        <w:spacing w:after="0"/>
        <w:ind w:left="720" w:hanging="720"/>
        <w:rPr>
          <w:noProof/>
        </w:rPr>
      </w:pPr>
      <w:r w:rsidRPr="00495D47">
        <w:rPr>
          <w:noProof/>
        </w:rPr>
        <w:t xml:space="preserve">Koonin, Eugene V. 2005. "Orthologs, Paralogs, and Evolutionary Genomics."  </w:t>
      </w:r>
      <w:r w:rsidRPr="00495D47">
        <w:rPr>
          <w:i/>
          <w:noProof/>
        </w:rPr>
        <w:t>Annual Review of Genetics</w:t>
      </w:r>
      <w:r w:rsidRPr="00495D47">
        <w:rPr>
          <w:noProof/>
        </w:rPr>
        <w:t xml:space="preserve"> 39:309-338. doi: 10.1146/annurev.genet.39.073003.114725.</w:t>
      </w:r>
    </w:p>
    <w:p w14:paraId="76098BC1" w14:textId="77777777" w:rsidR="00495D47" w:rsidRPr="00495D47" w:rsidRDefault="00495D47" w:rsidP="00495D47">
      <w:pPr>
        <w:pStyle w:val="EndNoteBibliography"/>
        <w:spacing w:after="0"/>
        <w:ind w:left="720" w:hanging="720"/>
        <w:rPr>
          <w:noProof/>
        </w:rPr>
      </w:pPr>
      <w:r w:rsidRPr="00495D47">
        <w:rPr>
          <w:noProof/>
        </w:rPr>
        <w:t xml:space="preserve">Krieg, A. 1955. "Ueber Infektionskrankheiten bei Engerlingen von Melolontha spec. unter besonderer Beruecksichtigung einer Mikrosporidien-Erkrankung."  </w:t>
      </w:r>
      <w:r w:rsidRPr="00495D47">
        <w:rPr>
          <w:i/>
          <w:noProof/>
        </w:rPr>
        <w:t>Zentr. Bakteriol. Parasitenk</w:t>
      </w:r>
      <w:r w:rsidRPr="00495D47">
        <w:rPr>
          <w:noProof/>
        </w:rPr>
        <w:t xml:space="preserve"> 108:535-538.</w:t>
      </w:r>
    </w:p>
    <w:p w14:paraId="117107F9" w14:textId="77777777" w:rsidR="00495D47" w:rsidRPr="00495D47" w:rsidRDefault="00495D47" w:rsidP="00495D47">
      <w:pPr>
        <w:pStyle w:val="EndNoteBibliography"/>
        <w:spacing w:after="0"/>
        <w:ind w:left="720" w:hanging="720"/>
        <w:rPr>
          <w:noProof/>
        </w:rPr>
      </w:pPr>
      <w:r w:rsidRPr="00495D47">
        <w:rPr>
          <w:noProof/>
        </w:rPr>
        <w:t xml:space="preserve">Kristensen, D. M., Y. I. Wolf, A. R. Mushegian, and E. V. Koonin. 2011. "Computational methods for Gene Orthology inference."  </w:t>
      </w:r>
      <w:r w:rsidRPr="00495D47">
        <w:rPr>
          <w:i/>
          <w:noProof/>
        </w:rPr>
        <w:t>Briefings in Bioinformatics</w:t>
      </w:r>
      <w:r w:rsidRPr="00495D47">
        <w:rPr>
          <w:noProof/>
        </w:rPr>
        <w:t xml:space="preserve"> 12:379-391. doi: 10.1093/bib/bbr030.</w:t>
      </w:r>
    </w:p>
    <w:p w14:paraId="523F169E" w14:textId="77777777" w:rsidR="00495D47" w:rsidRPr="00495D47" w:rsidRDefault="00495D47" w:rsidP="00495D47">
      <w:pPr>
        <w:pStyle w:val="EndNoteBibliography"/>
        <w:spacing w:after="0"/>
        <w:ind w:left="720" w:hanging="720"/>
        <w:rPr>
          <w:noProof/>
        </w:rPr>
      </w:pPr>
      <w:r w:rsidRPr="00495D47">
        <w:rPr>
          <w:noProof/>
        </w:rPr>
        <w:t xml:space="preserve">Kück, Patrick, Christoph Mayer, Johann-Wolfgang Wägele, and Bernhard Misof. 2012. "Long Branch Effects Distort Maximum Likelihood Phylogenies in Simulations Despite Selection of the Correct Model."  </w:t>
      </w:r>
      <w:r w:rsidRPr="00495D47">
        <w:rPr>
          <w:i/>
          <w:noProof/>
        </w:rPr>
        <w:t>PLoS ONE</w:t>
      </w:r>
      <w:r w:rsidRPr="00495D47">
        <w:rPr>
          <w:noProof/>
        </w:rPr>
        <w:t xml:space="preserve"> 7:e36593. doi: 10.1371/journal.pone.0036593.</w:t>
      </w:r>
    </w:p>
    <w:p w14:paraId="79BA2F33" w14:textId="77777777" w:rsidR="00495D47" w:rsidRPr="00495D47" w:rsidRDefault="00495D47" w:rsidP="00495D47">
      <w:pPr>
        <w:pStyle w:val="EndNoteBibliography"/>
        <w:spacing w:after="0"/>
        <w:ind w:left="720" w:hanging="720"/>
        <w:rPr>
          <w:noProof/>
        </w:rPr>
      </w:pPr>
      <w:r w:rsidRPr="00495D47">
        <w:rPr>
          <w:noProof/>
        </w:rPr>
        <w:t xml:space="preserve">Kudo, R. R., and E. W. Daniels. 1963. "An Electron Microscope Study of the Spore of a Microsporidian, Thelohania californica*."  </w:t>
      </w:r>
      <w:r w:rsidRPr="00495D47">
        <w:rPr>
          <w:i/>
          <w:noProof/>
        </w:rPr>
        <w:t>The Journal of Protozoology</w:t>
      </w:r>
      <w:r w:rsidRPr="00495D47">
        <w:rPr>
          <w:noProof/>
        </w:rPr>
        <w:t xml:space="preserve"> 10:112-120. doi: 10.1111/j.1550-7408.1963.tb01645.x.</w:t>
      </w:r>
    </w:p>
    <w:p w14:paraId="44A236B3" w14:textId="77777777" w:rsidR="00495D47" w:rsidRPr="00495D47" w:rsidRDefault="00495D47" w:rsidP="00495D47">
      <w:pPr>
        <w:pStyle w:val="EndNoteBibliography"/>
        <w:spacing w:after="0"/>
        <w:ind w:left="720" w:hanging="720"/>
        <w:rPr>
          <w:noProof/>
        </w:rPr>
      </w:pPr>
      <w:r w:rsidRPr="00495D47">
        <w:rPr>
          <w:noProof/>
        </w:rPr>
        <w:t xml:space="preserve">Kupczok, Anne, Heiko A Schmidt, and Arndt von Haeseler. 2010. "Accuracy of phylogeny reconstruction methods combining overlapping gene data sets."  </w:t>
      </w:r>
      <w:r w:rsidRPr="00495D47">
        <w:rPr>
          <w:i/>
          <w:noProof/>
        </w:rPr>
        <w:t>Algorithms for Molecular Biology : AMB</w:t>
      </w:r>
      <w:r w:rsidRPr="00495D47">
        <w:rPr>
          <w:noProof/>
        </w:rPr>
        <w:t xml:space="preserve"> 5:37. doi: 10.1186/1748-7188-5-37.</w:t>
      </w:r>
    </w:p>
    <w:p w14:paraId="0A86C34C" w14:textId="77777777" w:rsidR="00495D47" w:rsidRPr="00495D47" w:rsidRDefault="00495D47" w:rsidP="00495D47">
      <w:pPr>
        <w:pStyle w:val="EndNoteBibliography"/>
        <w:spacing w:after="0"/>
        <w:ind w:left="720" w:hanging="720"/>
        <w:rPr>
          <w:noProof/>
        </w:rPr>
      </w:pPr>
      <w:r w:rsidRPr="00495D47">
        <w:rPr>
          <w:noProof/>
        </w:rPr>
        <w:t xml:space="preserve">Lan, Ning, R. Jansen, and M. Gerstein. 2002. "Toward a systematic definition of protein function that scales to the genome level: defining function in terms of interactions."  </w:t>
      </w:r>
      <w:r w:rsidRPr="00495D47">
        <w:rPr>
          <w:i/>
          <w:noProof/>
        </w:rPr>
        <w:t>Proceedings of the IEEE</w:t>
      </w:r>
      <w:r w:rsidRPr="00495D47">
        <w:rPr>
          <w:noProof/>
        </w:rPr>
        <w:t xml:space="preserve"> 90:1848-1858. doi: 10.1109/JPROC.2002.805302.</w:t>
      </w:r>
    </w:p>
    <w:p w14:paraId="79607DCB" w14:textId="77777777" w:rsidR="00495D47" w:rsidRPr="00495D47" w:rsidRDefault="00495D47" w:rsidP="00495D47">
      <w:pPr>
        <w:pStyle w:val="EndNoteBibliography"/>
        <w:spacing w:after="0"/>
        <w:ind w:left="720" w:hanging="720"/>
        <w:rPr>
          <w:noProof/>
        </w:rPr>
      </w:pPr>
      <w:r w:rsidRPr="00495D47">
        <w:rPr>
          <w:noProof/>
        </w:rPr>
        <w:t xml:space="preserve">Larkin, M. A., G. Blackshields, N. P. Brown, R. Chenna, P. A. McGettigan, H. McWilliam, F. Valentin, I. M. Wallace, A. Wilm, R. Lopez, J. D. Thompson, T. J. Gibson, and D. G. Higgins. 2007. "Clustal W and Clustal X version 2.0."  </w:t>
      </w:r>
      <w:r w:rsidRPr="00495D47">
        <w:rPr>
          <w:i/>
          <w:noProof/>
        </w:rPr>
        <w:t>Bioinformatics</w:t>
      </w:r>
      <w:r w:rsidRPr="00495D47">
        <w:rPr>
          <w:noProof/>
        </w:rPr>
        <w:t xml:space="preserve"> 23:2947-2948. doi: 10.1093/bioinformatics/btm404.</w:t>
      </w:r>
    </w:p>
    <w:p w14:paraId="367170C8" w14:textId="77777777" w:rsidR="00495D47" w:rsidRPr="00495D47" w:rsidRDefault="00495D47" w:rsidP="00495D47">
      <w:pPr>
        <w:pStyle w:val="EndNoteBibliography"/>
        <w:spacing w:after="0"/>
        <w:ind w:left="720" w:hanging="720"/>
        <w:rPr>
          <w:noProof/>
        </w:rPr>
      </w:pPr>
      <w:r w:rsidRPr="00495D47">
        <w:rPr>
          <w:noProof/>
        </w:rPr>
        <w:t xml:space="preserve">Laskowski, Roman A. 2009. "Integrated Servers for Structure-Informed Function Prediction." In </w:t>
      </w:r>
      <w:r w:rsidRPr="00495D47">
        <w:rPr>
          <w:i/>
          <w:noProof/>
        </w:rPr>
        <w:t>From Protein Structure to Function with Bioinformatics</w:t>
      </w:r>
      <w:r w:rsidRPr="00495D47">
        <w:rPr>
          <w:noProof/>
        </w:rPr>
        <w:t>, 251-272. Springer, Dordrecht.</w:t>
      </w:r>
    </w:p>
    <w:p w14:paraId="66C207E3" w14:textId="77777777" w:rsidR="00495D47" w:rsidRPr="00495D47" w:rsidRDefault="00495D47" w:rsidP="00495D47">
      <w:pPr>
        <w:pStyle w:val="EndNoteBibliography"/>
        <w:spacing w:after="0"/>
        <w:ind w:left="720" w:hanging="720"/>
        <w:rPr>
          <w:noProof/>
        </w:rPr>
      </w:pPr>
      <w:r w:rsidRPr="00495D47">
        <w:rPr>
          <w:noProof/>
        </w:rPr>
        <w:t xml:space="preserve">Le, Si Quang, and Olivier Gascuel. 2008. "An improved general amino acid replacement matrix."  </w:t>
      </w:r>
      <w:r w:rsidRPr="00495D47">
        <w:rPr>
          <w:i/>
          <w:noProof/>
        </w:rPr>
        <w:t>Molecular Biology and Evolution</w:t>
      </w:r>
      <w:r w:rsidRPr="00495D47">
        <w:rPr>
          <w:noProof/>
        </w:rPr>
        <w:t xml:space="preserve"> 25:1307-1320. doi: 10.1093/molbev/msn067.</w:t>
      </w:r>
    </w:p>
    <w:p w14:paraId="36B9FF92" w14:textId="77777777" w:rsidR="00495D47" w:rsidRPr="00495D47" w:rsidRDefault="00495D47" w:rsidP="00495D47">
      <w:pPr>
        <w:pStyle w:val="EndNoteBibliography"/>
        <w:spacing w:after="0"/>
        <w:ind w:left="720" w:hanging="720"/>
        <w:rPr>
          <w:noProof/>
        </w:rPr>
      </w:pPr>
      <w:r w:rsidRPr="00495D47">
        <w:rPr>
          <w:noProof/>
        </w:rPr>
        <w:t xml:space="preserve">Lee, David, Oliver Redfern, and Christine Orengo. 2007. "Predicting protein function from sequence and structure."  </w:t>
      </w:r>
      <w:r w:rsidRPr="00495D47">
        <w:rPr>
          <w:i/>
          <w:noProof/>
        </w:rPr>
        <w:t>Nat. Rev. Mol. Cell Biol.</w:t>
      </w:r>
      <w:r w:rsidRPr="00495D47">
        <w:rPr>
          <w:noProof/>
        </w:rPr>
        <w:t xml:space="preserve"> 8:995-1005. doi: 10.1038/nrm2281.</w:t>
      </w:r>
    </w:p>
    <w:p w14:paraId="23730AAA" w14:textId="77777777" w:rsidR="00495D47" w:rsidRPr="00495D47" w:rsidRDefault="00495D47" w:rsidP="00495D47">
      <w:pPr>
        <w:pStyle w:val="EndNoteBibliography"/>
        <w:spacing w:after="0"/>
        <w:ind w:left="720" w:hanging="720"/>
        <w:rPr>
          <w:noProof/>
        </w:rPr>
      </w:pPr>
      <w:r w:rsidRPr="00495D47">
        <w:rPr>
          <w:noProof/>
        </w:rPr>
        <w:t xml:space="preserve">Lee, John Hwa. 2008. "Molecular Detection of Enterocytozoon bieneusi and Identification of a Potentially Human-Pathogenic Genotype in Milk."  </w:t>
      </w:r>
      <w:r w:rsidRPr="00495D47">
        <w:rPr>
          <w:i/>
          <w:noProof/>
        </w:rPr>
        <w:t>Applied and Environmental Microbiology</w:t>
      </w:r>
      <w:r w:rsidRPr="00495D47">
        <w:rPr>
          <w:noProof/>
        </w:rPr>
        <w:t xml:space="preserve"> 74:1664-1666. doi: 10.1128/AEM.02110-07.</w:t>
      </w:r>
    </w:p>
    <w:p w14:paraId="60959195" w14:textId="77777777" w:rsidR="00495D47" w:rsidRPr="00495D47" w:rsidRDefault="00495D47" w:rsidP="00495D47">
      <w:pPr>
        <w:pStyle w:val="EndNoteBibliography"/>
        <w:spacing w:after="0"/>
        <w:ind w:left="720" w:hanging="720"/>
        <w:rPr>
          <w:noProof/>
        </w:rPr>
      </w:pPr>
      <w:r w:rsidRPr="00495D47">
        <w:rPr>
          <w:noProof/>
        </w:rPr>
        <w:t xml:space="preserve">Lee, Jooyoung, Sitao Wu, and Yang Zhang. 2009. "Ab Initio Protein Structure Prediction." In </w:t>
      </w:r>
      <w:r w:rsidRPr="00495D47">
        <w:rPr>
          <w:i/>
          <w:noProof/>
        </w:rPr>
        <w:t>From Protein Structure to Function with Bioinformatics</w:t>
      </w:r>
      <w:r w:rsidRPr="00495D47">
        <w:rPr>
          <w:noProof/>
        </w:rPr>
        <w:t>, 3-25. Springer, Dordrecht.</w:t>
      </w:r>
    </w:p>
    <w:p w14:paraId="6E88A429" w14:textId="77777777" w:rsidR="00495D47" w:rsidRPr="00495D47" w:rsidRDefault="00495D47" w:rsidP="00495D47">
      <w:pPr>
        <w:pStyle w:val="EndNoteBibliography"/>
        <w:spacing w:after="0"/>
        <w:ind w:left="720" w:hanging="720"/>
        <w:rPr>
          <w:noProof/>
        </w:rPr>
      </w:pPr>
      <w:r w:rsidRPr="00495D47">
        <w:rPr>
          <w:noProof/>
        </w:rPr>
        <w:t xml:space="preserve">Lee, Soo Chan, Nicolas Corradi, Edmond J. Byrnes, Santiago Torres-Martinez, Fred S. Dietrich, Patrick J. Keeling, and Joseph Heitman. 2008. "Microsporidia evolved from ancestral sexual fungi."  </w:t>
      </w:r>
      <w:r w:rsidRPr="00495D47">
        <w:rPr>
          <w:i/>
          <w:noProof/>
        </w:rPr>
        <w:t>Current biology : CB</w:t>
      </w:r>
      <w:r w:rsidRPr="00495D47">
        <w:rPr>
          <w:noProof/>
        </w:rPr>
        <w:t xml:space="preserve"> 18:1675-1679. doi: 10.1016/j.cub.2008.09.030.</w:t>
      </w:r>
    </w:p>
    <w:p w14:paraId="40F60643" w14:textId="77777777" w:rsidR="00495D47" w:rsidRPr="00495D47" w:rsidRDefault="00495D47" w:rsidP="00495D47">
      <w:pPr>
        <w:pStyle w:val="EndNoteBibliography"/>
        <w:spacing w:after="0"/>
        <w:ind w:left="720" w:hanging="720"/>
        <w:rPr>
          <w:noProof/>
        </w:rPr>
      </w:pPr>
      <w:r w:rsidRPr="00495D47">
        <w:rPr>
          <w:noProof/>
        </w:rPr>
        <w:t xml:space="preserve">Letunic, Ivica, and Peer Bork. 2018. "20 years of the SMART protein domain annotation resource."  </w:t>
      </w:r>
      <w:r w:rsidRPr="00495D47">
        <w:rPr>
          <w:i/>
          <w:noProof/>
        </w:rPr>
        <w:t>Nucleic Acids Research</w:t>
      </w:r>
      <w:r w:rsidRPr="00495D47">
        <w:rPr>
          <w:noProof/>
        </w:rPr>
        <w:t xml:space="preserve"> 46:D493-D496. doi: 10.1093/nar/gkx922.</w:t>
      </w:r>
    </w:p>
    <w:p w14:paraId="4A6BAAC4" w14:textId="77777777" w:rsidR="00495D47" w:rsidRPr="00495D47" w:rsidRDefault="00495D47" w:rsidP="00495D47">
      <w:pPr>
        <w:pStyle w:val="EndNoteBibliography"/>
        <w:spacing w:after="0"/>
        <w:ind w:left="720" w:hanging="720"/>
        <w:rPr>
          <w:noProof/>
        </w:rPr>
      </w:pPr>
      <w:r w:rsidRPr="00495D47">
        <w:rPr>
          <w:noProof/>
        </w:rPr>
        <w:t xml:space="preserve">Li, Li, Christian J Stoeckert, and David S Roos. 2003. "OrthoMCL: identification of ortholog groups for eukaryotic genomes."  </w:t>
      </w:r>
      <w:r w:rsidRPr="00495D47">
        <w:rPr>
          <w:i/>
          <w:noProof/>
        </w:rPr>
        <w:t>Genome research</w:t>
      </w:r>
      <w:r w:rsidRPr="00495D47">
        <w:rPr>
          <w:noProof/>
        </w:rPr>
        <w:t xml:space="preserve"> 13:2178-89. doi: 10.1101/gr.1224503.</w:t>
      </w:r>
    </w:p>
    <w:p w14:paraId="2D3B0D45" w14:textId="77777777" w:rsidR="00495D47" w:rsidRPr="00495D47" w:rsidRDefault="00495D47" w:rsidP="00495D47">
      <w:pPr>
        <w:pStyle w:val="EndNoteBibliography"/>
        <w:spacing w:after="0"/>
        <w:ind w:left="720" w:hanging="720"/>
        <w:rPr>
          <w:noProof/>
        </w:rPr>
      </w:pPr>
      <w:r w:rsidRPr="00495D47">
        <w:rPr>
          <w:noProof/>
        </w:rPr>
        <w:t xml:space="preserve">Li, Teng, Jimeng Hua, April M Wright, Ying Cui, Qiang Xie, Wenjun Bu, and David M Hillis. 2014. "Long-branch attraction and the phylogeny of true water bugs (Hemiptera: Nepomorpha) as estimated from mitochondrial genomes."  </w:t>
      </w:r>
      <w:r w:rsidRPr="00495D47">
        <w:rPr>
          <w:i/>
          <w:noProof/>
        </w:rPr>
        <w:t>BMC Evolutionary Biology</w:t>
      </w:r>
      <w:r w:rsidRPr="00495D47">
        <w:rPr>
          <w:noProof/>
        </w:rPr>
        <w:t xml:space="preserve"> 14:99. doi: 10.1186/1471-2148-14-99.</w:t>
      </w:r>
    </w:p>
    <w:p w14:paraId="080C67EC" w14:textId="77777777" w:rsidR="00495D47" w:rsidRPr="00495D47" w:rsidRDefault="00495D47" w:rsidP="00495D47">
      <w:pPr>
        <w:pStyle w:val="EndNoteBibliography"/>
        <w:spacing w:after="0"/>
        <w:ind w:left="720" w:hanging="720"/>
        <w:rPr>
          <w:noProof/>
        </w:rPr>
      </w:pPr>
      <w:r w:rsidRPr="00495D47">
        <w:rPr>
          <w:noProof/>
        </w:rPr>
        <w:t xml:space="preserve">Li, Yang, Sarah E. Calvo, Roee Gutman, Jun S. Liu, and Vamsi K. Mootha. 2014. "Expansion of Biological Pathways Based on Evolutionary Inference."  </w:t>
      </w:r>
      <w:r w:rsidRPr="00495D47">
        <w:rPr>
          <w:i/>
          <w:noProof/>
        </w:rPr>
        <w:t>Cell</w:t>
      </w:r>
      <w:r w:rsidRPr="00495D47">
        <w:rPr>
          <w:noProof/>
        </w:rPr>
        <w:t xml:space="preserve"> 158:213-225. doi: 10.1016/j.cell.2014.05.034.</w:t>
      </w:r>
    </w:p>
    <w:p w14:paraId="73BE93EC" w14:textId="77777777" w:rsidR="00495D47" w:rsidRPr="00495D47" w:rsidRDefault="00495D47" w:rsidP="00495D47">
      <w:pPr>
        <w:pStyle w:val="EndNoteBibliography"/>
        <w:spacing w:after="0"/>
        <w:ind w:left="720" w:hanging="720"/>
        <w:rPr>
          <w:noProof/>
        </w:rPr>
      </w:pPr>
      <w:r w:rsidRPr="00495D47">
        <w:rPr>
          <w:noProof/>
        </w:rPr>
        <w:t xml:space="preserve">Liu, Shu Q. 2007. </w:t>
      </w:r>
      <w:r w:rsidRPr="00495D47">
        <w:rPr>
          <w:i/>
          <w:noProof/>
        </w:rPr>
        <w:t>Bioregenerative Engineering: Principles and Applications</w:t>
      </w:r>
      <w:r w:rsidRPr="00495D47">
        <w:rPr>
          <w:noProof/>
        </w:rPr>
        <w:t>: John Wiley &amp; Sons.</w:t>
      </w:r>
    </w:p>
    <w:p w14:paraId="3A7A5DEE" w14:textId="77777777" w:rsidR="00495D47" w:rsidRPr="00495D47" w:rsidRDefault="00495D47" w:rsidP="00495D47">
      <w:pPr>
        <w:pStyle w:val="EndNoteBibliography"/>
        <w:spacing w:after="0"/>
        <w:ind w:left="720" w:hanging="720"/>
        <w:rPr>
          <w:noProof/>
        </w:rPr>
      </w:pPr>
      <w:r w:rsidRPr="00495D47">
        <w:rPr>
          <w:noProof/>
        </w:rPr>
        <w:t xml:space="preserve">Loewenstein, Yaniv, Domenico Raimondo, Oliver C Redfern, James Watson, Dmitrij Frishman, Michal Linial, Christine Orengo, Janet Thornton, and Anna Tramontano. 2009. "Protein function annotation by homology-based inference."  </w:t>
      </w:r>
      <w:r w:rsidRPr="00495D47">
        <w:rPr>
          <w:i/>
          <w:noProof/>
        </w:rPr>
        <w:t>Genome Biology</w:t>
      </w:r>
      <w:r w:rsidRPr="00495D47">
        <w:rPr>
          <w:noProof/>
        </w:rPr>
        <w:t xml:space="preserve"> 10:207. doi: 10.1186/gb-2009-10-2-207.</w:t>
      </w:r>
    </w:p>
    <w:p w14:paraId="309F7592" w14:textId="77777777" w:rsidR="00495D47" w:rsidRPr="00495D47" w:rsidRDefault="00495D47" w:rsidP="00495D47">
      <w:pPr>
        <w:pStyle w:val="EndNoteBibliography"/>
        <w:spacing w:after="0"/>
        <w:ind w:left="720" w:hanging="720"/>
        <w:rPr>
          <w:noProof/>
        </w:rPr>
      </w:pPr>
      <w:r w:rsidRPr="00495D47">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95D47">
        <w:rPr>
          <w:i/>
          <w:noProof/>
        </w:rPr>
        <w:t>Clinical Infectious Diseases</w:t>
      </w:r>
      <w:r w:rsidRPr="00495D47">
        <w:rPr>
          <w:noProof/>
        </w:rPr>
        <w:t xml:space="preserve"> 34:918-921. doi: 10.1086/339205.</w:t>
      </w:r>
    </w:p>
    <w:p w14:paraId="2AA49FCC" w14:textId="77777777" w:rsidR="00495D47" w:rsidRPr="00495D47" w:rsidRDefault="00495D47" w:rsidP="00495D47">
      <w:pPr>
        <w:pStyle w:val="EndNoteBibliography"/>
        <w:spacing w:after="0"/>
        <w:ind w:left="720" w:hanging="720"/>
        <w:rPr>
          <w:noProof/>
        </w:rPr>
      </w:pPr>
      <w:r w:rsidRPr="00495D47">
        <w:rPr>
          <w:noProof/>
        </w:rPr>
        <w:t xml:space="preserve">Luallen, Robert J, Aaron W Reinke, Linda Tong, Michael R Botts, Marie-Anne Félix, and Emily R Troemel. 2016. "Discovery of a Natural Microsporidian Pathogen with a Broad Tissue Tropism in Caenorhabditis elegans."  </w:t>
      </w:r>
      <w:r w:rsidRPr="00495D47">
        <w:rPr>
          <w:i/>
          <w:noProof/>
        </w:rPr>
        <w:t>PLOS Pathogens</w:t>
      </w:r>
      <w:r w:rsidRPr="00495D47">
        <w:rPr>
          <w:noProof/>
        </w:rPr>
        <w:t>:28.</w:t>
      </w:r>
    </w:p>
    <w:p w14:paraId="0547B5E8" w14:textId="77777777" w:rsidR="00495D47" w:rsidRPr="00495D47" w:rsidRDefault="00495D47" w:rsidP="00495D47">
      <w:pPr>
        <w:pStyle w:val="EndNoteBibliography"/>
        <w:spacing w:after="0"/>
        <w:ind w:left="720" w:hanging="720"/>
        <w:rPr>
          <w:noProof/>
        </w:rPr>
      </w:pPr>
      <w:r w:rsidRPr="00495D47">
        <w:rPr>
          <w:noProof/>
        </w:rPr>
        <w:t xml:space="preserve">Madera, Martin, and Julian Gough. 2002. "A comparison of profile hidden Markov model procedures for remote homology detection."  </w:t>
      </w:r>
      <w:r w:rsidRPr="00495D47">
        <w:rPr>
          <w:i/>
          <w:noProof/>
        </w:rPr>
        <w:t>Nucleic Acids Research</w:t>
      </w:r>
      <w:r w:rsidRPr="00495D47">
        <w:rPr>
          <w:noProof/>
        </w:rPr>
        <w:t xml:space="preserve"> 30:4321-4328.</w:t>
      </w:r>
    </w:p>
    <w:p w14:paraId="7B0EB450" w14:textId="77777777" w:rsidR="00495D47" w:rsidRPr="00495D47" w:rsidRDefault="00495D47" w:rsidP="00495D47">
      <w:pPr>
        <w:pStyle w:val="EndNoteBibliography"/>
        <w:spacing w:after="0"/>
        <w:ind w:left="720" w:hanging="720"/>
        <w:rPr>
          <w:noProof/>
        </w:rPr>
      </w:pPr>
      <w:r w:rsidRPr="00495D47">
        <w:rPr>
          <w:noProof/>
        </w:rPr>
        <w:t xml:space="preserve">Major, Peter, T. Martin Embley, and Tom A. Williams. 2017. "Phylogenetic Diversity of NTT Nucleotide Transport Proteins in Free-Living and Parasitic Bacteria and Eukaryotes."  </w:t>
      </w:r>
      <w:r w:rsidRPr="00495D47">
        <w:rPr>
          <w:i/>
          <w:noProof/>
        </w:rPr>
        <w:t>Genome Biology and Evolution</w:t>
      </w:r>
      <w:r w:rsidRPr="00495D47">
        <w:rPr>
          <w:noProof/>
        </w:rPr>
        <w:t xml:space="preserve"> 9:480-487. doi: 10.1093/gbe/evx015.</w:t>
      </w:r>
    </w:p>
    <w:p w14:paraId="6B6DBECD" w14:textId="77777777" w:rsidR="00495D47" w:rsidRPr="00495D47" w:rsidRDefault="00495D47" w:rsidP="00495D47">
      <w:pPr>
        <w:pStyle w:val="EndNoteBibliography"/>
        <w:spacing w:after="0"/>
        <w:ind w:left="720" w:hanging="720"/>
        <w:rPr>
          <w:noProof/>
        </w:rPr>
      </w:pPr>
      <w:r w:rsidRPr="00495D47">
        <w:rPr>
          <w:noProof/>
        </w:rPr>
        <w:t xml:space="preserve">Mann, H. B., and D. R. Whitney. 1947. "On a Test of Whether one of Two Random Variables is Stochastically Larger than the Other."  </w:t>
      </w:r>
      <w:r w:rsidRPr="00495D47">
        <w:rPr>
          <w:i/>
          <w:noProof/>
        </w:rPr>
        <w:t>The Annals of Mathematical Statistics</w:t>
      </w:r>
      <w:r w:rsidRPr="00495D47">
        <w:rPr>
          <w:noProof/>
        </w:rPr>
        <w:t xml:space="preserve"> 18:50-60.</w:t>
      </w:r>
    </w:p>
    <w:p w14:paraId="2C8AEE63" w14:textId="77777777" w:rsidR="00495D47" w:rsidRPr="00495D47" w:rsidRDefault="00495D47" w:rsidP="00495D47">
      <w:pPr>
        <w:pStyle w:val="EndNoteBibliography"/>
        <w:spacing w:after="0"/>
        <w:ind w:left="720" w:hanging="720"/>
        <w:rPr>
          <w:noProof/>
        </w:rPr>
      </w:pPr>
      <w:r w:rsidRPr="00495D47">
        <w:rPr>
          <w:noProof/>
        </w:rPr>
        <w:t xml:space="preserve">Mathis, Alexander, Rainer Weber, and Peter Deplazes. 2005. "Zoonotic Potential of the Microsporidia."  </w:t>
      </w:r>
      <w:r w:rsidRPr="00495D47">
        <w:rPr>
          <w:i/>
          <w:noProof/>
        </w:rPr>
        <w:t>Clinical Microbiology Reviews</w:t>
      </w:r>
      <w:r w:rsidRPr="00495D47">
        <w:rPr>
          <w:noProof/>
        </w:rPr>
        <w:t xml:space="preserve"> 18:423-445. doi: 10.1128/CMR.18.3.423-445.2005.</w:t>
      </w:r>
    </w:p>
    <w:p w14:paraId="41B66A26" w14:textId="77777777" w:rsidR="00495D47" w:rsidRPr="00495D47" w:rsidRDefault="00495D47" w:rsidP="00495D47">
      <w:pPr>
        <w:pStyle w:val="EndNoteBibliography"/>
        <w:spacing w:after="0"/>
        <w:ind w:left="720" w:hanging="720"/>
        <w:rPr>
          <w:noProof/>
        </w:rPr>
      </w:pPr>
      <w:r w:rsidRPr="00495D47">
        <w:rPr>
          <w:noProof/>
        </w:rPr>
        <w:t>Matos, Olga, Maria Luisa Lobo, and Lihua Xiao. 2012. "Epidemiology of Enterocytozoon bieneusi Infection in Humans." [Research article], Last Modified 2012.</w:t>
      </w:r>
    </w:p>
    <w:p w14:paraId="74AA921B" w14:textId="77777777" w:rsidR="00495D47" w:rsidRPr="00495D47" w:rsidRDefault="00495D47" w:rsidP="00495D47">
      <w:pPr>
        <w:pStyle w:val="EndNoteBibliography"/>
        <w:spacing w:after="0"/>
        <w:ind w:left="720" w:hanging="720"/>
        <w:rPr>
          <w:noProof/>
        </w:rPr>
      </w:pPr>
      <w:r w:rsidRPr="00495D47">
        <w:rPr>
          <w:noProof/>
        </w:rPr>
        <w:t xml:space="preserve">Méténier, Guy, and Christian P. Vivarès. 2001. "Molecular characteristics and physiology of microsporidia."  </w:t>
      </w:r>
      <w:r w:rsidRPr="00495D47">
        <w:rPr>
          <w:i/>
          <w:noProof/>
        </w:rPr>
        <w:t>Microbes and Infection</w:t>
      </w:r>
      <w:r w:rsidRPr="00495D47">
        <w:rPr>
          <w:noProof/>
        </w:rPr>
        <w:t xml:space="preserve"> 3:407-415. doi: 10.1016/S1286-4579(01)01398-3.</w:t>
      </w:r>
    </w:p>
    <w:p w14:paraId="6ED41637" w14:textId="77777777" w:rsidR="00495D47" w:rsidRPr="00495D47" w:rsidRDefault="00495D47" w:rsidP="00495D47">
      <w:pPr>
        <w:pStyle w:val="EndNoteBibliography"/>
        <w:spacing w:after="0"/>
        <w:ind w:left="720" w:hanging="720"/>
        <w:rPr>
          <w:noProof/>
        </w:rPr>
      </w:pPr>
      <w:r w:rsidRPr="00495D47">
        <w:rPr>
          <w:noProof/>
        </w:rPr>
        <w:t xml:space="preserve">Moore, A. D., A. Held, N. Terrapon, J. Weiner, and E. Bornberg-Bauer. 2014. "DoMosaics: software for domain arrangement visualization and domain-centric analysis of proteins."  </w:t>
      </w:r>
      <w:r w:rsidRPr="00495D47">
        <w:rPr>
          <w:i/>
          <w:noProof/>
        </w:rPr>
        <w:t>Bioinformatics</w:t>
      </w:r>
      <w:r w:rsidRPr="00495D47">
        <w:rPr>
          <w:noProof/>
        </w:rPr>
        <w:t xml:space="preserve"> 30:282-283. doi: 10.1093/bioinformatics/btt640.</w:t>
      </w:r>
    </w:p>
    <w:p w14:paraId="630CD6AE" w14:textId="77777777" w:rsidR="00495D47" w:rsidRPr="00495D47" w:rsidRDefault="00495D47" w:rsidP="00495D47">
      <w:pPr>
        <w:pStyle w:val="EndNoteBibliography"/>
        <w:spacing w:after="0"/>
        <w:ind w:left="720" w:hanging="720"/>
        <w:rPr>
          <w:noProof/>
        </w:rPr>
      </w:pPr>
      <w:r w:rsidRPr="00495D47">
        <w:rPr>
          <w:noProof/>
        </w:rPr>
        <w:t xml:space="preserve">Moreira, David, and Purificación López-García. 2007. "The Last Common Ancestor of Modern Cells." In </w:t>
      </w:r>
      <w:r w:rsidRPr="00495D47">
        <w:rPr>
          <w:i/>
          <w:noProof/>
        </w:rPr>
        <w:t>Lectures in Astrobiology</w:t>
      </w:r>
      <w:r w:rsidRPr="00495D47">
        <w:rPr>
          <w:noProof/>
        </w:rPr>
        <w:t>, edited by Muriel Gargaud, Hervé Martin and Philippe Claeys, 305-317. Berlin, Heidelberg: Springer Berlin Heidelberg.</w:t>
      </w:r>
    </w:p>
    <w:p w14:paraId="5C331CEE" w14:textId="77777777" w:rsidR="00495D47" w:rsidRPr="00495D47" w:rsidRDefault="00495D47" w:rsidP="00495D47">
      <w:pPr>
        <w:pStyle w:val="EndNoteBibliography"/>
        <w:spacing w:after="0"/>
        <w:ind w:left="720" w:hanging="720"/>
        <w:rPr>
          <w:noProof/>
        </w:rPr>
      </w:pPr>
      <w:r w:rsidRPr="00495D47">
        <w:rPr>
          <w:noProof/>
        </w:rPr>
        <w:t xml:space="preserve">Moriya, Yuki, Masumi Itoh, Shujiro Okuda, Akiyasu C Yoshizawa, and Minoru Kanehisa. 2007. "KAAS: an automatic genome annotation and pathway reconstruction server."  </w:t>
      </w:r>
      <w:r w:rsidRPr="00495D47">
        <w:rPr>
          <w:i/>
          <w:noProof/>
        </w:rPr>
        <w:t>Nucleic acids research</w:t>
      </w:r>
      <w:r w:rsidRPr="00495D47">
        <w:rPr>
          <w:noProof/>
        </w:rPr>
        <w:t xml:space="preserve"> 35:W182-5. doi: 10.1093/nar/gkm321.</w:t>
      </w:r>
    </w:p>
    <w:p w14:paraId="3CC13E82" w14:textId="77777777" w:rsidR="00495D47" w:rsidRPr="00495D47" w:rsidRDefault="00495D47" w:rsidP="00495D47">
      <w:pPr>
        <w:pStyle w:val="EndNoteBibliography"/>
        <w:spacing w:after="0"/>
        <w:ind w:left="720" w:hanging="720"/>
        <w:rPr>
          <w:noProof/>
        </w:rPr>
      </w:pPr>
      <w:r w:rsidRPr="00495D47">
        <w:rPr>
          <w:noProof/>
        </w:rPr>
        <w:t xml:space="preserve">Mungthin, Mathirut, Ravis Suwannasaeng, Tawee Naaglor, Wirote Areekul, and Saovanee Leelayoova. 2001. "Asymptomatic intestinal microsporidiosis in Thai orphans and child-care workers."  </w:t>
      </w:r>
      <w:r w:rsidRPr="00495D47">
        <w:rPr>
          <w:i/>
          <w:noProof/>
        </w:rPr>
        <w:t>Transactions of the Royal Society of Tropical Medicine and Hygiene</w:t>
      </w:r>
      <w:r w:rsidRPr="00495D47">
        <w:rPr>
          <w:noProof/>
        </w:rPr>
        <w:t xml:space="preserve"> 95:304-306. doi: 10.1016/S0035-9203(01)90243-3.</w:t>
      </w:r>
    </w:p>
    <w:p w14:paraId="0B1B28F2" w14:textId="77777777" w:rsidR="00495D47" w:rsidRPr="00495D47" w:rsidRDefault="00495D47" w:rsidP="00495D47">
      <w:pPr>
        <w:pStyle w:val="EndNoteBibliography"/>
        <w:spacing w:after="0"/>
        <w:ind w:left="720" w:hanging="720"/>
        <w:rPr>
          <w:noProof/>
        </w:rPr>
      </w:pPr>
      <w:r w:rsidRPr="00495D47">
        <w:rPr>
          <w:noProof/>
        </w:rPr>
        <w:t xml:space="preserve">Nadzirin, Nurul, and Mohd Firdaus-Raih. 2012. "Proteins of unknown function in the protein data bank (PDB): An inventory of true uncharacterized proteins and computational tools for their analysis."  </w:t>
      </w:r>
      <w:r w:rsidRPr="00495D47">
        <w:rPr>
          <w:i/>
          <w:noProof/>
        </w:rPr>
        <w:t>International Journal of Molecular Sciences</w:t>
      </w:r>
      <w:r w:rsidRPr="00495D47">
        <w:rPr>
          <w:noProof/>
        </w:rPr>
        <w:t xml:space="preserve"> 13:12761-12772. doi: 10.3390/ijms131012761.</w:t>
      </w:r>
    </w:p>
    <w:p w14:paraId="5DAEEDE5" w14:textId="77777777" w:rsidR="00495D47" w:rsidRPr="00495D47" w:rsidRDefault="00495D47" w:rsidP="00495D47">
      <w:pPr>
        <w:pStyle w:val="EndNoteBibliography"/>
        <w:spacing w:after="0"/>
        <w:ind w:left="720" w:hanging="720"/>
        <w:rPr>
          <w:noProof/>
        </w:rPr>
      </w:pPr>
      <w:r w:rsidRPr="00495D47">
        <w:rPr>
          <w:noProof/>
        </w:rPr>
        <w:t xml:space="preserve">Naegeli, K. 1857. "Über die neue Krankheit der Seidenraupe und verwandte Organismen." </w:t>
      </w:r>
      <w:r w:rsidRPr="00495D47">
        <w:rPr>
          <w:i/>
          <w:noProof/>
        </w:rPr>
        <w:t>Botanische Zeitung</w:t>
      </w:r>
      <w:r w:rsidRPr="00495D47">
        <w:rPr>
          <w:noProof/>
        </w:rPr>
        <w:t>, 1857, 760-761. Accessed 2018-03-25 20:33:39.</w:t>
      </w:r>
    </w:p>
    <w:p w14:paraId="0DEFBC33" w14:textId="77777777" w:rsidR="00495D47" w:rsidRPr="00495D47" w:rsidRDefault="00495D47" w:rsidP="00495D47">
      <w:pPr>
        <w:pStyle w:val="EndNoteBibliography"/>
        <w:spacing w:after="0"/>
        <w:ind w:left="720" w:hanging="720"/>
        <w:rPr>
          <w:noProof/>
        </w:rPr>
      </w:pPr>
      <w:r w:rsidRPr="00495D47">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95D47">
        <w:rPr>
          <w:i/>
          <w:noProof/>
        </w:rPr>
        <w:t>Genome biology and evolution</w:t>
      </w:r>
      <w:r w:rsidRPr="00495D47">
        <w:rPr>
          <w:noProof/>
        </w:rPr>
        <w:t xml:space="preserve"> 5:2285-303. doi: 10.1093/gbe/evt184.</w:t>
      </w:r>
    </w:p>
    <w:p w14:paraId="3E98B2C4" w14:textId="77777777" w:rsidR="00495D47" w:rsidRPr="00495D47" w:rsidRDefault="00495D47" w:rsidP="00495D47">
      <w:pPr>
        <w:pStyle w:val="EndNoteBibliography"/>
        <w:spacing w:after="0"/>
        <w:ind w:left="720" w:hanging="720"/>
        <w:rPr>
          <w:noProof/>
        </w:rPr>
      </w:pPr>
      <w:r w:rsidRPr="00495D47">
        <w:rPr>
          <w:noProof/>
        </w:rPr>
        <w:t xml:space="preserve">NCBI Resource Coordinators. 2017. "Database Resources of the National Center for Biotechnology Information."  </w:t>
      </w:r>
      <w:r w:rsidRPr="00495D47">
        <w:rPr>
          <w:i/>
          <w:noProof/>
        </w:rPr>
        <w:t>Nucleic Acids Research</w:t>
      </w:r>
      <w:r w:rsidRPr="00495D47">
        <w:rPr>
          <w:noProof/>
        </w:rPr>
        <w:t xml:space="preserve"> 45:D12-D17. doi: 10.1093/nar/gkw1071.</w:t>
      </w:r>
    </w:p>
    <w:p w14:paraId="4721CF00" w14:textId="77777777" w:rsidR="00495D47" w:rsidRPr="00495D47" w:rsidRDefault="00495D47" w:rsidP="00495D47">
      <w:pPr>
        <w:pStyle w:val="EndNoteBibliography"/>
        <w:spacing w:after="0"/>
        <w:ind w:left="720" w:hanging="720"/>
        <w:rPr>
          <w:noProof/>
        </w:rPr>
      </w:pPr>
      <w:r w:rsidRPr="00495D47">
        <w:rPr>
          <w:noProof/>
        </w:rPr>
        <w:t xml:space="preserve">Neumann, Peter, and Norman L Carreck. 2010. "Honey bee colony losses."  </w:t>
      </w:r>
      <w:r w:rsidRPr="00495D47">
        <w:rPr>
          <w:i/>
          <w:noProof/>
        </w:rPr>
        <w:t>Journal of Apicultural Research</w:t>
      </w:r>
      <w:r w:rsidRPr="00495D47">
        <w:rPr>
          <w:noProof/>
        </w:rPr>
        <w:t xml:space="preserve"> 49:1-6. doi: 10.3896/IBRA.1.49.1.01.</w:t>
      </w:r>
    </w:p>
    <w:p w14:paraId="1A3545B5" w14:textId="77777777" w:rsidR="00495D47" w:rsidRPr="00495D47" w:rsidRDefault="00495D47" w:rsidP="00495D47">
      <w:pPr>
        <w:pStyle w:val="EndNoteBibliography"/>
        <w:spacing w:after="0"/>
        <w:ind w:left="720" w:hanging="720"/>
        <w:rPr>
          <w:noProof/>
        </w:rPr>
      </w:pPr>
      <w:r w:rsidRPr="00495D47">
        <w:rPr>
          <w:noProof/>
        </w:rPr>
        <w:t xml:space="preserve">Noether, Gottfried E. 1987. "Sample Size Determination for Some Common Nonparametric Tests."  </w:t>
      </w:r>
      <w:r w:rsidRPr="00495D47">
        <w:rPr>
          <w:i/>
          <w:noProof/>
        </w:rPr>
        <w:t>Journal of the American Statistical Association</w:t>
      </w:r>
      <w:r w:rsidRPr="00495D47">
        <w:rPr>
          <w:noProof/>
        </w:rPr>
        <w:t xml:space="preserve"> 82:645-647. doi: 10.2307/2289477.</w:t>
      </w:r>
    </w:p>
    <w:p w14:paraId="1E842D41" w14:textId="77777777" w:rsidR="00495D47" w:rsidRPr="00495D47" w:rsidRDefault="00495D47" w:rsidP="00495D47">
      <w:pPr>
        <w:pStyle w:val="EndNoteBibliography"/>
        <w:spacing w:after="0"/>
        <w:ind w:left="720" w:hanging="720"/>
        <w:rPr>
          <w:noProof/>
        </w:rPr>
      </w:pPr>
      <w:r w:rsidRPr="00495D47">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95D47">
        <w:rPr>
          <w:i/>
          <w:noProof/>
        </w:rPr>
        <w:t>Nucleic Acids Research</w:t>
      </w:r>
      <w:r w:rsidRPr="00495D47">
        <w:rPr>
          <w:noProof/>
        </w:rPr>
        <w:t xml:space="preserve"> 42:D26-D31. doi: 10.1093/nar/gkt1069.</w:t>
      </w:r>
    </w:p>
    <w:p w14:paraId="659E9EC8" w14:textId="77777777" w:rsidR="00495D47" w:rsidRPr="00495D47" w:rsidRDefault="00495D47" w:rsidP="00495D47">
      <w:pPr>
        <w:pStyle w:val="EndNoteBibliography"/>
        <w:spacing w:after="0"/>
        <w:ind w:left="720" w:hanging="720"/>
        <w:rPr>
          <w:noProof/>
        </w:rPr>
      </w:pPr>
      <w:r w:rsidRPr="00495D47">
        <w:rPr>
          <w:noProof/>
        </w:rPr>
        <w:t xml:space="preserve">O'Brien, Kevin P, Maido Remm, and Erik L L Sonnhammer. 2005. "Inparanoid: a comprehensive database of eukaryotic orthologs."  </w:t>
      </w:r>
      <w:r w:rsidRPr="00495D47">
        <w:rPr>
          <w:i/>
          <w:noProof/>
        </w:rPr>
        <w:t>Nucleic acids research</w:t>
      </w:r>
      <w:r w:rsidRPr="00495D47">
        <w:rPr>
          <w:noProof/>
        </w:rPr>
        <w:t xml:space="preserve"> 33:D476-80. doi: 10.1093/nar/gki107.</w:t>
      </w:r>
    </w:p>
    <w:p w14:paraId="761FA923" w14:textId="77777777" w:rsidR="00495D47" w:rsidRPr="00495D47" w:rsidRDefault="00495D47" w:rsidP="00495D47">
      <w:pPr>
        <w:pStyle w:val="EndNoteBibliography"/>
        <w:spacing w:after="0"/>
        <w:ind w:left="720" w:hanging="720"/>
        <w:rPr>
          <w:noProof/>
        </w:rPr>
      </w:pPr>
      <w:r w:rsidRPr="00495D47">
        <w:rPr>
          <w:noProof/>
        </w:rPr>
        <w:t xml:space="preserve">Ohno, Susumu. 1970. </w:t>
      </w:r>
      <w:r w:rsidRPr="00495D47">
        <w:rPr>
          <w:i/>
          <w:noProof/>
        </w:rPr>
        <w:t>Evolution by Gene Duplication</w:t>
      </w:r>
      <w:r w:rsidRPr="00495D47">
        <w:rPr>
          <w:noProof/>
        </w:rPr>
        <w:t>. Berlin Heidelberg: Springer-Verlag.</w:t>
      </w:r>
    </w:p>
    <w:p w14:paraId="01B96DBB" w14:textId="77777777" w:rsidR="00495D47" w:rsidRPr="00495D47" w:rsidRDefault="00495D47" w:rsidP="00495D47">
      <w:pPr>
        <w:pStyle w:val="EndNoteBibliography"/>
        <w:spacing w:after="0"/>
        <w:ind w:left="720" w:hanging="720"/>
        <w:rPr>
          <w:noProof/>
        </w:rPr>
      </w:pPr>
      <w:r w:rsidRPr="00495D47">
        <w:rPr>
          <w:noProof/>
        </w:rPr>
        <w:t xml:space="preserve">Park, Jong, Kevin Karplus, Christian Barrett, Richard Hughey, David Haussler, Tim Hubbard, and Cyrus Chothia. 1998. "Sequence comparisons using multiple sequences detect three times as many remote homologues as pairwise methods."  </w:t>
      </w:r>
      <w:r w:rsidRPr="00495D47">
        <w:rPr>
          <w:i/>
          <w:noProof/>
        </w:rPr>
        <w:t>Journal of Molecular Biology</w:t>
      </w:r>
      <w:r w:rsidRPr="00495D47">
        <w:rPr>
          <w:noProof/>
        </w:rPr>
        <w:t xml:space="preserve"> 284:1201-1210. doi: 10.1006/jmbi.1998.2221.</w:t>
      </w:r>
    </w:p>
    <w:p w14:paraId="3CF7415B" w14:textId="77777777" w:rsidR="00495D47" w:rsidRPr="00495D47" w:rsidRDefault="00495D47" w:rsidP="00495D47">
      <w:pPr>
        <w:pStyle w:val="EndNoteBibliography"/>
        <w:spacing w:after="0"/>
        <w:ind w:left="720" w:hanging="720"/>
        <w:rPr>
          <w:noProof/>
        </w:rPr>
      </w:pPr>
      <w:r w:rsidRPr="00495D47">
        <w:rPr>
          <w:noProof/>
        </w:rPr>
        <w:t xml:space="preserve">Parks, Sarah L., and Nick Goldman. 2014. "Maximum likelihood inference of small trees in the presence of long branches."  </w:t>
      </w:r>
      <w:r w:rsidRPr="00495D47">
        <w:rPr>
          <w:i/>
          <w:noProof/>
        </w:rPr>
        <w:t>Systematic Biology</w:t>
      </w:r>
      <w:r w:rsidRPr="00495D47">
        <w:rPr>
          <w:noProof/>
        </w:rPr>
        <w:t xml:space="preserve"> 63:798-811. doi: 10.1093/sysbio/syu044.</w:t>
      </w:r>
    </w:p>
    <w:p w14:paraId="49AEA5BA" w14:textId="77777777" w:rsidR="00495D47" w:rsidRPr="00495D47" w:rsidRDefault="00495D47" w:rsidP="00495D47">
      <w:pPr>
        <w:pStyle w:val="EndNoteBibliography"/>
        <w:spacing w:after="0"/>
        <w:ind w:left="720" w:hanging="720"/>
        <w:rPr>
          <w:noProof/>
        </w:rPr>
      </w:pPr>
      <w:r w:rsidRPr="00495D47">
        <w:rPr>
          <w:noProof/>
        </w:rPr>
        <w:t xml:space="preserve">Pasteur, Louis. 1870. </w:t>
      </w:r>
      <w:r w:rsidRPr="00495D47">
        <w:rPr>
          <w:i/>
          <w:noProof/>
        </w:rPr>
        <w:t>Études sur la maladie des vers à soie : moyen pratique assuré de la combattre et d'en prévenir le retour</w:t>
      </w:r>
      <w:r w:rsidRPr="00495D47">
        <w:rPr>
          <w:noProof/>
        </w:rPr>
        <w:t>: Paris : Gauthier-Villars, successeur de Mallet-Bachelier.</w:t>
      </w:r>
    </w:p>
    <w:p w14:paraId="3B273212" w14:textId="77777777" w:rsidR="00495D47" w:rsidRPr="00495D47" w:rsidRDefault="00495D47" w:rsidP="00495D47">
      <w:pPr>
        <w:pStyle w:val="EndNoteBibliography"/>
        <w:spacing w:after="0"/>
        <w:ind w:left="720" w:hanging="720"/>
        <w:rPr>
          <w:noProof/>
        </w:rPr>
      </w:pPr>
      <w:r w:rsidRPr="00495D47">
        <w:rPr>
          <w:noProof/>
        </w:rPr>
        <w:t xml:space="preserve">Pellegrini, M., E. M. Marcotte, M. J. Thompson, D. Eisenberg, and T. O. Yeates. 1999. "Assigning protein functions by comparative genome analysis: Protein phylogenetic profiles."  </w:t>
      </w:r>
      <w:r w:rsidRPr="00495D47">
        <w:rPr>
          <w:i/>
          <w:noProof/>
        </w:rPr>
        <w:t>Proceedings of the National Academy of Sciences</w:t>
      </w:r>
      <w:r w:rsidRPr="00495D47">
        <w:rPr>
          <w:noProof/>
        </w:rPr>
        <w:t xml:space="preserve"> 96:4285-4288. doi: 10.1073/pnas.96.8.4285.</w:t>
      </w:r>
    </w:p>
    <w:p w14:paraId="32520DF3" w14:textId="77777777" w:rsidR="00495D47" w:rsidRPr="00495D47" w:rsidRDefault="00495D47" w:rsidP="00495D47">
      <w:pPr>
        <w:pStyle w:val="EndNoteBibliography"/>
        <w:spacing w:after="0"/>
        <w:ind w:left="720" w:hanging="720"/>
        <w:rPr>
          <w:noProof/>
        </w:rPr>
      </w:pPr>
      <w:r w:rsidRPr="00495D47">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95D47">
        <w:rPr>
          <w:i/>
          <w:noProof/>
        </w:rPr>
        <w:t>Nature Communications</w:t>
      </w:r>
      <w:r w:rsidRPr="00495D47">
        <w:rPr>
          <w:noProof/>
        </w:rPr>
        <w:t xml:space="preserve"> 3:1137. doi: 10.1038/ncomms2156.</w:t>
      </w:r>
    </w:p>
    <w:p w14:paraId="345CF799" w14:textId="77777777" w:rsidR="00495D47" w:rsidRPr="00495D47" w:rsidRDefault="00495D47" w:rsidP="00495D47">
      <w:pPr>
        <w:pStyle w:val="EndNoteBibliography"/>
        <w:spacing w:after="0"/>
        <w:ind w:left="720" w:hanging="720"/>
        <w:rPr>
          <w:noProof/>
        </w:rPr>
      </w:pPr>
      <w:r w:rsidRPr="00495D47">
        <w:rPr>
          <w:noProof/>
        </w:rPr>
        <w:t xml:space="preserve">Philippe, H. 2000. "Opinion: long branch attraction and protist phylogeny."  </w:t>
      </w:r>
      <w:r w:rsidRPr="00495D47">
        <w:rPr>
          <w:i/>
          <w:noProof/>
        </w:rPr>
        <w:t>Protist</w:t>
      </w:r>
      <w:r w:rsidRPr="00495D47">
        <w:rPr>
          <w:noProof/>
        </w:rPr>
        <w:t xml:space="preserve"> 151:307-316. doi: 10.1078/S1434-4610(04)70029-2.</w:t>
      </w:r>
    </w:p>
    <w:p w14:paraId="2ACF03A1" w14:textId="77777777" w:rsidR="00495D47" w:rsidRPr="00495D47" w:rsidRDefault="00495D47" w:rsidP="00495D47">
      <w:pPr>
        <w:pStyle w:val="EndNoteBibliography"/>
        <w:spacing w:after="0"/>
        <w:ind w:left="720" w:hanging="720"/>
        <w:rPr>
          <w:noProof/>
        </w:rPr>
      </w:pPr>
      <w:r w:rsidRPr="00495D47">
        <w:rPr>
          <w:noProof/>
        </w:rPr>
        <w:t xml:space="preserve">Philippe, Hervé, Yan Zhou, Henner Brinkmann, Nicolas Rodrigue, and Frédéric Delsuc. 2005. "Heterotachy and long-branch attraction in phylogenetics."  </w:t>
      </w:r>
      <w:r w:rsidRPr="00495D47">
        <w:rPr>
          <w:i/>
          <w:noProof/>
        </w:rPr>
        <w:t>BMC Evolutionary Biology</w:t>
      </w:r>
      <w:r w:rsidRPr="00495D47">
        <w:rPr>
          <w:noProof/>
        </w:rPr>
        <w:t xml:space="preserve"> 5:50. doi: 10.1186/1471-2148-5-50.</w:t>
      </w:r>
    </w:p>
    <w:p w14:paraId="2F8F6980" w14:textId="77777777" w:rsidR="00495D47" w:rsidRPr="00495D47" w:rsidRDefault="00495D47" w:rsidP="00495D47">
      <w:pPr>
        <w:pStyle w:val="EndNoteBibliography"/>
        <w:spacing w:after="0"/>
        <w:ind w:left="720" w:hanging="720"/>
        <w:rPr>
          <w:noProof/>
        </w:rPr>
      </w:pPr>
      <w:r w:rsidRPr="00495D47">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95D47">
        <w:rPr>
          <w:i/>
          <w:noProof/>
        </w:rPr>
        <w:t>Eukaryotic Cell</w:t>
      </w:r>
      <w:r w:rsidRPr="00495D47">
        <w:rPr>
          <w:noProof/>
        </w:rPr>
        <w:t xml:space="preserve"> 12:503-511. doi: 10.1128/EC.00312-12.</w:t>
      </w:r>
    </w:p>
    <w:p w14:paraId="685F787D" w14:textId="77777777" w:rsidR="00495D47" w:rsidRPr="00495D47" w:rsidRDefault="00495D47" w:rsidP="00495D47">
      <w:pPr>
        <w:pStyle w:val="EndNoteBibliography"/>
        <w:spacing w:after="0"/>
        <w:ind w:left="720" w:hanging="720"/>
        <w:rPr>
          <w:noProof/>
        </w:rPr>
      </w:pPr>
      <w:r w:rsidRPr="00495D47">
        <w:rPr>
          <w:noProof/>
        </w:rPr>
        <w:t xml:space="preserve">Ramanan, P., and B. S. Pritt. 2014. "Extraintestinal Microsporidiosis."  </w:t>
      </w:r>
      <w:r w:rsidRPr="00495D47">
        <w:rPr>
          <w:i/>
          <w:noProof/>
        </w:rPr>
        <w:t>Journal of Clinical Microbiology</w:t>
      </w:r>
      <w:r w:rsidRPr="00495D47">
        <w:rPr>
          <w:noProof/>
        </w:rPr>
        <w:t xml:space="preserve"> 52:3839-3844. doi: 10.1128/JCM.00971-14.</w:t>
      </w:r>
    </w:p>
    <w:p w14:paraId="61AA3BA5" w14:textId="77777777" w:rsidR="00495D47" w:rsidRPr="00495D47" w:rsidRDefault="00495D47" w:rsidP="00495D47">
      <w:pPr>
        <w:pStyle w:val="EndNoteBibliography"/>
        <w:spacing w:after="0"/>
        <w:ind w:left="720" w:hanging="720"/>
        <w:rPr>
          <w:noProof/>
        </w:rPr>
      </w:pPr>
      <w:r w:rsidRPr="00495D47">
        <w:rPr>
          <w:noProof/>
        </w:rPr>
        <w:t xml:space="preserve">Ramsay, Jennifer M., Virginia Watral, Carl B. Schreck, and Michael L. Kent. 2009. "Pseudoloma neurophilia (Microsporidia) infections in zebrafish (Danio rerio): effects of stress on survival, growth and reproduction."  </w:t>
      </w:r>
      <w:r w:rsidRPr="00495D47">
        <w:rPr>
          <w:i/>
          <w:noProof/>
        </w:rPr>
        <w:t>Diseases of aquatic organisms</w:t>
      </w:r>
      <w:r w:rsidRPr="00495D47">
        <w:rPr>
          <w:noProof/>
        </w:rPr>
        <w:t xml:space="preserve"> 88:69-84. doi: 10.3354/dao02145.</w:t>
      </w:r>
    </w:p>
    <w:p w14:paraId="6EDA2D4E" w14:textId="77777777" w:rsidR="00495D47" w:rsidRPr="00495D47" w:rsidRDefault="00495D47" w:rsidP="00495D47">
      <w:pPr>
        <w:pStyle w:val="EndNoteBibliography"/>
        <w:spacing w:after="0"/>
        <w:ind w:left="720" w:hanging="720"/>
        <w:rPr>
          <w:noProof/>
        </w:rPr>
      </w:pPr>
      <w:r w:rsidRPr="00495D47">
        <w:rPr>
          <w:noProof/>
        </w:rPr>
        <w:t xml:space="preserve">Rannala, Bruce, and Ziheng Yang. 1996. "Probability distribution of molecular evolutionary trees: A new method of phylogenetic inference."  </w:t>
      </w:r>
      <w:r w:rsidRPr="00495D47">
        <w:rPr>
          <w:i/>
          <w:noProof/>
        </w:rPr>
        <w:t>Journal of Molecular Evolution</w:t>
      </w:r>
      <w:r w:rsidRPr="00495D47">
        <w:rPr>
          <w:noProof/>
        </w:rPr>
        <w:t xml:space="preserve"> 43:304-311. doi: 10.1007/BF02338839.</w:t>
      </w:r>
    </w:p>
    <w:p w14:paraId="293CAB88" w14:textId="77777777" w:rsidR="00495D47" w:rsidRPr="00495D47" w:rsidRDefault="00495D47" w:rsidP="00495D47">
      <w:pPr>
        <w:pStyle w:val="EndNoteBibliography"/>
        <w:spacing w:after="0"/>
        <w:ind w:left="720" w:hanging="720"/>
        <w:rPr>
          <w:noProof/>
        </w:rPr>
      </w:pPr>
      <w:r w:rsidRPr="00495D47">
        <w:rPr>
          <w:noProof/>
        </w:rPr>
        <w:t xml:space="preserve">Reid, Adam James, Corin Yeats, and Christine Anne Orengo. 2007. "Methods of remote homology detection can be combined to increase coverage by 10% in the midnight zone."  </w:t>
      </w:r>
      <w:r w:rsidRPr="00495D47">
        <w:rPr>
          <w:i/>
          <w:noProof/>
        </w:rPr>
        <w:t>Bioinformatics</w:t>
      </w:r>
      <w:r w:rsidRPr="00495D47">
        <w:rPr>
          <w:noProof/>
        </w:rPr>
        <w:t xml:space="preserve"> 23:2353-2360. doi: 10.1093/bioinformatics/btm355.</w:t>
      </w:r>
    </w:p>
    <w:p w14:paraId="60FE337E" w14:textId="77777777" w:rsidR="00495D47" w:rsidRPr="00495D47" w:rsidRDefault="00495D47" w:rsidP="00495D47">
      <w:pPr>
        <w:pStyle w:val="EndNoteBibliography"/>
        <w:spacing w:after="0"/>
        <w:ind w:left="720" w:hanging="720"/>
        <w:rPr>
          <w:noProof/>
        </w:rPr>
      </w:pPr>
      <w:r w:rsidRPr="00495D47">
        <w:rPr>
          <w:noProof/>
        </w:rPr>
        <w:t xml:space="preserve">Reinke, Aaron W., and Emily R. Troemel. 2015. "The Development of Genetic Modification Techniques in Intracellular Parasites and Potential Applications to Microsporidia."  </w:t>
      </w:r>
      <w:r w:rsidRPr="00495D47">
        <w:rPr>
          <w:i/>
          <w:noProof/>
        </w:rPr>
        <w:t>PLOS Pathogens</w:t>
      </w:r>
      <w:r w:rsidRPr="00495D47">
        <w:rPr>
          <w:noProof/>
        </w:rPr>
        <w:t xml:space="preserve"> 11:e1005283. doi: 10.1371/journal.ppat.1005283.</w:t>
      </w:r>
    </w:p>
    <w:p w14:paraId="1022D6E3" w14:textId="77777777" w:rsidR="00495D47" w:rsidRPr="00495D47" w:rsidRDefault="00495D47" w:rsidP="00495D47">
      <w:pPr>
        <w:pStyle w:val="EndNoteBibliography"/>
        <w:spacing w:after="0"/>
        <w:ind w:left="720" w:hanging="720"/>
        <w:rPr>
          <w:noProof/>
        </w:rPr>
      </w:pPr>
      <w:r w:rsidRPr="00495D47">
        <w:rPr>
          <w:noProof/>
        </w:rPr>
        <w:t xml:space="preserve">Rogelio, López‐Vélez, Turrientes M. Carmen, Garrón Carla, Montilla Pedro, Navajas Raquel, Fenoy Soledad, and Aguila Carmen. 2006. "Microsporidiosis in Travelers with Diarrhea from the Tropics."  </w:t>
      </w:r>
      <w:r w:rsidRPr="00495D47">
        <w:rPr>
          <w:i/>
          <w:noProof/>
        </w:rPr>
        <w:t>Journal of Travel Medicine</w:t>
      </w:r>
      <w:r w:rsidRPr="00495D47">
        <w:rPr>
          <w:noProof/>
        </w:rPr>
        <w:t xml:space="preserve"> 6:223-227. doi: 10.1111/j.1708-8305.1999.tb00522.x.</w:t>
      </w:r>
    </w:p>
    <w:p w14:paraId="653291BA" w14:textId="77777777" w:rsidR="00495D47" w:rsidRPr="00495D47" w:rsidRDefault="00495D47" w:rsidP="00495D47">
      <w:pPr>
        <w:pStyle w:val="EndNoteBibliography"/>
        <w:spacing w:after="0"/>
        <w:ind w:left="720" w:hanging="720"/>
        <w:rPr>
          <w:noProof/>
        </w:rPr>
      </w:pPr>
      <w:r w:rsidRPr="00495D47">
        <w:rPr>
          <w:noProof/>
        </w:rPr>
        <w:t xml:space="preserve">Roger, Andrew J., and Alastair G.B. Simpson. 2009. "Evolution: Revisiting the Root of the Eukaryote Tree."  </w:t>
      </w:r>
      <w:r w:rsidRPr="00495D47">
        <w:rPr>
          <w:i/>
          <w:noProof/>
        </w:rPr>
        <w:t>Current Biology</w:t>
      </w:r>
      <w:r w:rsidRPr="00495D47">
        <w:rPr>
          <w:noProof/>
        </w:rPr>
        <w:t xml:space="preserve"> 19:R165-R167. doi: 10.1016/j.cub.2008.12.032.</w:t>
      </w:r>
    </w:p>
    <w:p w14:paraId="0E28734B" w14:textId="77777777" w:rsidR="00495D47" w:rsidRPr="00495D47" w:rsidRDefault="00495D47" w:rsidP="00495D47">
      <w:pPr>
        <w:pStyle w:val="EndNoteBibliography"/>
        <w:spacing w:after="0"/>
        <w:ind w:left="720" w:hanging="720"/>
        <w:rPr>
          <w:noProof/>
        </w:rPr>
      </w:pPr>
      <w:r w:rsidRPr="00495D47">
        <w:rPr>
          <w:noProof/>
        </w:rPr>
        <w:t xml:space="preserve">Rost, Burkhard. 1997. "Protein structures sustain evolutionary drift."  </w:t>
      </w:r>
      <w:r w:rsidRPr="00495D47">
        <w:rPr>
          <w:i/>
          <w:noProof/>
        </w:rPr>
        <w:t>Folding and Design</w:t>
      </w:r>
      <w:r w:rsidRPr="00495D47">
        <w:rPr>
          <w:noProof/>
        </w:rPr>
        <w:t xml:space="preserve"> 2:S19-S24. doi: 10.1016/S1359-0278(97)00059-X.</w:t>
      </w:r>
    </w:p>
    <w:p w14:paraId="4A6E6B7F" w14:textId="77777777" w:rsidR="00495D47" w:rsidRPr="00495D47" w:rsidRDefault="00495D47" w:rsidP="00495D47">
      <w:pPr>
        <w:pStyle w:val="EndNoteBibliography"/>
        <w:spacing w:after="0"/>
        <w:ind w:left="720" w:hanging="720"/>
        <w:rPr>
          <w:noProof/>
        </w:rPr>
      </w:pPr>
      <w:r w:rsidRPr="00495D47">
        <w:rPr>
          <w:noProof/>
        </w:rPr>
        <w:t xml:space="preserve">Rost, Burkhard. 2002. "Enzyme Function Less Conserved than Anticipated."  </w:t>
      </w:r>
      <w:r w:rsidRPr="00495D47">
        <w:rPr>
          <w:i/>
          <w:noProof/>
        </w:rPr>
        <w:t>Journal of Molecular Biology</w:t>
      </w:r>
      <w:r w:rsidRPr="00495D47">
        <w:rPr>
          <w:noProof/>
        </w:rPr>
        <w:t xml:space="preserve"> 318:595-608. doi: 10.1016/S0022-2836(02)00016-5.</w:t>
      </w:r>
    </w:p>
    <w:p w14:paraId="6E6C5B01" w14:textId="77777777" w:rsidR="00495D47" w:rsidRPr="00495D47" w:rsidRDefault="00495D47" w:rsidP="00495D47">
      <w:pPr>
        <w:pStyle w:val="EndNoteBibliography"/>
        <w:spacing w:after="0"/>
        <w:ind w:left="720" w:hanging="720"/>
        <w:rPr>
          <w:noProof/>
        </w:rPr>
      </w:pPr>
      <w:r w:rsidRPr="00495D47">
        <w:rPr>
          <w:noProof/>
        </w:rPr>
        <w:t xml:space="preserve">Ryan, Ja, and Sl Kohler. 2016. "Distribution, prevalence, and pathology of a microsporidian infecting freshwater sculpins."  </w:t>
      </w:r>
      <w:r w:rsidRPr="00495D47">
        <w:rPr>
          <w:i/>
          <w:noProof/>
        </w:rPr>
        <w:t>Diseases of Aquatic Organisms</w:t>
      </w:r>
      <w:r w:rsidRPr="00495D47">
        <w:rPr>
          <w:noProof/>
        </w:rPr>
        <w:t xml:space="preserve"> 118:195-206. doi: 10.3354/dao02974.</w:t>
      </w:r>
    </w:p>
    <w:p w14:paraId="35EF6CA8" w14:textId="77777777" w:rsidR="00495D47" w:rsidRPr="00495D47" w:rsidRDefault="00495D47" w:rsidP="00495D47">
      <w:pPr>
        <w:pStyle w:val="EndNoteBibliography"/>
        <w:spacing w:after="0"/>
        <w:ind w:left="720" w:hanging="720"/>
        <w:rPr>
          <w:noProof/>
        </w:rPr>
      </w:pPr>
      <w:r w:rsidRPr="00495D47">
        <w:rPr>
          <w:noProof/>
        </w:rPr>
        <w:t xml:space="preserve">Sael, Lee, Meghana Chitale, and Daisuke Kihara. 2012. "Structure- and Sequence-Based Function Prediction for Non-Homologous Proteins."  </w:t>
      </w:r>
      <w:r w:rsidRPr="00495D47">
        <w:rPr>
          <w:i/>
          <w:noProof/>
        </w:rPr>
        <w:t>Journal of Structural and Functional Genomics</w:t>
      </w:r>
      <w:r w:rsidRPr="00495D47">
        <w:rPr>
          <w:noProof/>
        </w:rPr>
        <w:t xml:space="preserve"> 13:111-123. doi: 10.1007/s10969-012-9126-6.</w:t>
      </w:r>
    </w:p>
    <w:p w14:paraId="437D1C06" w14:textId="77777777" w:rsidR="00495D47" w:rsidRPr="00495D47" w:rsidRDefault="00495D47" w:rsidP="00495D47">
      <w:pPr>
        <w:pStyle w:val="EndNoteBibliography"/>
        <w:spacing w:after="0"/>
        <w:ind w:left="720" w:hanging="720"/>
        <w:rPr>
          <w:noProof/>
        </w:rPr>
      </w:pPr>
      <w:r w:rsidRPr="00495D47">
        <w:rPr>
          <w:noProof/>
        </w:rPr>
        <w:t xml:space="preserve">Santín, Mónica, and Ronald Fayer. 2011. "Microsporidiosis: Enterocytozoon bieneusi in domesticated and wild animals."  </w:t>
      </w:r>
      <w:r w:rsidRPr="00495D47">
        <w:rPr>
          <w:i/>
          <w:noProof/>
        </w:rPr>
        <w:t>Research in Veterinary Science</w:t>
      </w:r>
      <w:r w:rsidRPr="00495D47">
        <w:rPr>
          <w:noProof/>
        </w:rPr>
        <w:t xml:space="preserve"> 90:363-371. doi: 10.1016/j.rvsc.2010.07.014.</w:t>
      </w:r>
    </w:p>
    <w:p w14:paraId="34205013" w14:textId="77777777" w:rsidR="00495D47" w:rsidRPr="00495D47" w:rsidRDefault="00495D47" w:rsidP="00495D47">
      <w:pPr>
        <w:pStyle w:val="EndNoteBibliography"/>
        <w:spacing w:after="0"/>
        <w:ind w:left="720" w:hanging="720"/>
        <w:rPr>
          <w:noProof/>
        </w:rPr>
      </w:pPr>
      <w:r w:rsidRPr="00495D47">
        <w:rPr>
          <w:noProof/>
        </w:rPr>
        <w:t xml:space="preserve">Scanlon, Mary, Andrew P. Shaw, Cheng J. Zhou, Govinda S. Visvesvara, and Gordon J. Leitch. 2000. "Infection by microsporidia disrupts the host cell cycle."  </w:t>
      </w:r>
      <w:r w:rsidRPr="00495D47">
        <w:rPr>
          <w:i/>
          <w:noProof/>
        </w:rPr>
        <w:t>Journal of Eukaryotic Microbiology</w:t>
      </w:r>
      <w:r w:rsidRPr="00495D47">
        <w:rPr>
          <w:noProof/>
        </w:rPr>
        <w:t xml:space="preserve"> 47:525-531. doi: 10.1111/j.1550-7408.2000.tb00085.x.</w:t>
      </w:r>
    </w:p>
    <w:p w14:paraId="7326D854" w14:textId="77777777" w:rsidR="00495D47" w:rsidRPr="00495D47" w:rsidRDefault="00495D47" w:rsidP="00495D47">
      <w:pPr>
        <w:pStyle w:val="EndNoteBibliography"/>
        <w:spacing w:after="0"/>
        <w:ind w:left="720" w:hanging="720"/>
        <w:rPr>
          <w:noProof/>
        </w:rPr>
      </w:pPr>
      <w:r w:rsidRPr="00495D47">
        <w:rPr>
          <w:noProof/>
        </w:rPr>
        <w:t xml:space="preserve">Schmidt, H.A., E. Petzold, M. Vingron, and A. von Haeseler. 2003. "Molecular phylogenetics: parallelized parameter estimation and quartet puzzling."  </w:t>
      </w:r>
      <w:r w:rsidRPr="00495D47">
        <w:rPr>
          <w:i/>
          <w:noProof/>
        </w:rPr>
        <w:t>Journal of Parallel and Distributed Computing</w:t>
      </w:r>
      <w:r w:rsidRPr="00495D47">
        <w:rPr>
          <w:noProof/>
        </w:rPr>
        <w:t xml:space="preserve"> 63:719-727. doi: 10.1016/S0743-7315(03)00129-1.</w:t>
      </w:r>
    </w:p>
    <w:p w14:paraId="7D6AA947" w14:textId="77777777" w:rsidR="00495D47" w:rsidRPr="00495D47" w:rsidRDefault="00495D47" w:rsidP="00495D47">
      <w:pPr>
        <w:pStyle w:val="EndNoteBibliography"/>
        <w:spacing w:after="0"/>
        <w:ind w:left="720" w:hanging="720"/>
        <w:rPr>
          <w:noProof/>
        </w:rPr>
      </w:pPr>
      <w:r w:rsidRPr="00495D47">
        <w:rPr>
          <w:noProof/>
        </w:rPr>
        <w:t xml:space="preserve">Schmitt, Thomas, David N. Messina, Fabian Schreiber, and Erik L L Sonnhammer. 2011. "Letter to the Editor: SeqXML and orthoXML: Standards for sequence and orthology information."  </w:t>
      </w:r>
      <w:r w:rsidRPr="00495D47">
        <w:rPr>
          <w:i/>
          <w:noProof/>
        </w:rPr>
        <w:t>Briefings in Bioinformatics</w:t>
      </w:r>
      <w:r w:rsidRPr="00495D47">
        <w:rPr>
          <w:noProof/>
        </w:rPr>
        <w:t xml:space="preserve"> 12:485-488. doi: 10.1093/bib/bbr025.</w:t>
      </w:r>
    </w:p>
    <w:p w14:paraId="0A11AA72" w14:textId="77777777" w:rsidR="00495D47" w:rsidRPr="00495D47" w:rsidRDefault="00495D47" w:rsidP="00495D47">
      <w:pPr>
        <w:pStyle w:val="EndNoteBibliography"/>
        <w:spacing w:after="0"/>
        <w:ind w:left="720" w:hanging="720"/>
        <w:rPr>
          <w:noProof/>
        </w:rPr>
      </w:pPr>
      <w:r w:rsidRPr="00495D47">
        <w:rPr>
          <w:noProof/>
        </w:rPr>
        <w:t xml:space="preserve">Shimodaira, H., and M. Hasegawa. 1999. "Multiple Comparisons of Log-Likelihoods with Applications to Phylogenetic Inference."  </w:t>
      </w:r>
      <w:r w:rsidRPr="00495D47">
        <w:rPr>
          <w:i/>
          <w:noProof/>
        </w:rPr>
        <w:t>Molecular Biology and Evolution</w:t>
      </w:r>
      <w:r w:rsidRPr="00495D47">
        <w:rPr>
          <w:noProof/>
        </w:rPr>
        <w:t xml:space="preserve"> 16:1114-1116. doi: 10.1093/oxfordjournals.molbev.a026201.</w:t>
      </w:r>
    </w:p>
    <w:p w14:paraId="7B06556F" w14:textId="77777777" w:rsidR="00495D47" w:rsidRPr="00495D47" w:rsidRDefault="00495D47" w:rsidP="00495D47">
      <w:pPr>
        <w:pStyle w:val="EndNoteBibliography"/>
        <w:spacing w:after="0"/>
        <w:ind w:left="720" w:hanging="720"/>
        <w:rPr>
          <w:noProof/>
        </w:rPr>
      </w:pPr>
      <w:r w:rsidRPr="00495D47">
        <w:rPr>
          <w:noProof/>
        </w:rPr>
        <w:t xml:space="preserve">Shimodaira, H., and M. Hasegawa. 2001. "CONSEL: for assessing the confidence of phylogenetic tree selection."  </w:t>
      </w:r>
      <w:r w:rsidRPr="00495D47">
        <w:rPr>
          <w:i/>
          <w:noProof/>
        </w:rPr>
        <w:t>Bioinformatics (Oxford, England)</w:t>
      </w:r>
      <w:r w:rsidRPr="00495D47">
        <w:rPr>
          <w:noProof/>
        </w:rPr>
        <w:t xml:space="preserve"> 17:1246-1247.</w:t>
      </w:r>
    </w:p>
    <w:p w14:paraId="1DDC4570" w14:textId="77777777" w:rsidR="00495D47" w:rsidRPr="00495D47" w:rsidRDefault="00495D47" w:rsidP="00495D47">
      <w:pPr>
        <w:pStyle w:val="EndNoteBibliography"/>
        <w:spacing w:after="0"/>
        <w:ind w:left="720" w:hanging="720"/>
        <w:rPr>
          <w:noProof/>
        </w:rPr>
      </w:pPr>
      <w:r w:rsidRPr="00495D47">
        <w:rPr>
          <w:noProof/>
        </w:rPr>
        <w:t xml:space="preserve">Shimodaira, Hidetoshi. 2002. "An Approximately Unbiased Test of Phylogenetic Tree Selection."  </w:t>
      </w:r>
      <w:r w:rsidRPr="00495D47">
        <w:rPr>
          <w:i/>
          <w:noProof/>
        </w:rPr>
        <w:t>Systematic Biology</w:t>
      </w:r>
      <w:r w:rsidRPr="00495D47">
        <w:rPr>
          <w:noProof/>
        </w:rPr>
        <w:t xml:space="preserve"> 51:492-508. doi: 10.1080/10635150290069913.</w:t>
      </w:r>
    </w:p>
    <w:p w14:paraId="60D518C6" w14:textId="77777777" w:rsidR="00495D47" w:rsidRPr="00495D47" w:rsidRDefault="00495D47" w:rsidP="00495D47">
      <w:pPr>
        <w:pStyle w:val="EndNoteBibliography"/>
        <w:spacing w:after="0"/>
        <w:ind w:left="720" w:hanging="720"/>
        <w:rPr>
          <w:noProof/>
        </w:rPr>
      </w:pPr>
      <w:r w:rsidRPr="00495D47">
        <w:rPr>
          <w:noProof/>
        </w:rPr>
        <w:t xml:space="preserve">Slamovits, Claudio H, Naomi M Fast, Joyce S Law, and Patrick J Keeling. 2004. "Genome Compaction and Stability in Microsporidian Intracellular Parasites."  </w:t>
      </w:r>
      <w:r w:rsidRPr="00495D47">
        <w:rPr>
          <w:i/>
          <w:noProof/>
        </w:rPr>
        <w:t>Current Biology</w:t>
      </w:r>
      <w:r w:rsidRPr="00495D47">
        <w:rPr>
          <w:noProof/>
        </w:rPr>
        <w:t xml:space="preserve"> 14:891-896. doi: 10.1016/j.cub.2004.04.041.</w:t>
      </w:r>
    </w:p>
    <w:p w14:paraId="6660F1DE" w14:textId="77777777" w:rsidR="00495D47" w:rsidRPr="00495D47" w:rsidRDefault="00495D47" w:rsidP="00495D47">
      <w:pPr>
        <w:pStyle w:val="EndNoteBibliography"/>
        <w:spacing w:after="0"/>
        <w:ind w:left="720" w:hanging="720"/>
        <w:rPr>
          <w:noProof/>
        </w:rPr>
      </w:pPr>
      <w:r w:rsidRPr="00495D47">
        <w:rPr>
          <w:noProof/>
        </w:rPr>
        <w:t xml:space="preserve">Soltis, Douglas E., and Pamela S. Soltis. 2003. "The Role of Phylogenetics in Comparative  Genetics."  </w:t>
      </w:r>
      <w:r w:rsidRPr="00495D47">
        <w:rPr>
          <w:i/>
          <w:noProof/>
        </w:rPr>
        <w:t>Plant Physiology</w:t>
      </w:r>
      <w:r w:rsidRPr="00495D47">
        <w:rPr>
          <w:noProof/>
        </w:rPr>
        <w:t xml:space="preserve"> 132:1790-1800. doi: 10.1104/pp.103.022509.</w:t>
      </w:r>
    </w:p>
    <w:p w14:paraId="2712DB8B" w14:textId="77777777" w:rsidR="00495D47" w:rsidRPr="00495D47" w:rsidRDefault="00495D47" w:rsidP="00495D47">
      <w:pPr>
        <w:pStyle w:val="EndNoteBibliography"/>
        <w:spacing w:after="0"/>
        <w:ind w:left="720" w:hanging="720"/>
        <w:rPr>
          <w:noProof/>
        </w:rPr>
      </w:pPr>
      <w:r w:rsidRPr="00495D47">
        <w:rPr>
          <w:noProof/>
        </w:rPr>
        <w:t xml:space="preserve">Stamatakis, Alexandros. 2014. "RAxML version 8: A tool for phylogenetic analysis and post-analysis of large phylogenies."  </w:t>
      </w:r>
      <w:r w:rsidRPr="00495D47">
        <w:rPr>
          <w:i/>
          <w:noProof/>
        </w:rPr>
        <w:t>Bioinformatics</w:t>
      </w:r>
      <w:r w:rsidRPr="00495D47">
        <w:rPr>
          <w:noProof/>
        </w:rPr>
        <w:t xml:space="preserve"> 30:1312-1313. doi: 10.1093/bioinformatics/btu033.</w:t>
      </w:r>
    </w:p>
    <w:p w14:paraId="747E9FB9" w14:textId="77777777" w:rsidR="00495D47" w:rsidRPr="00495D47" w:rsidRDefault="00495D47" w:rsidP="00495D47">
      <w:pPr>
        <w:pStyle w:val="EndNoteBibliography"/>
        <w:spacing w:after="0"/>
        <w:ind w:left="720" w:hanging="720"/>
        <w:rPr>
          <w:noProof/>
        </w:rPr>
      </w:pPr>
      <w:r w:rsidRPr="00495D47">
        <w:rPr>
          <w:noProof/>
        </w:rPr>
        <w:t xml:space="preserve">Steel, Mike, Daniel Huson, and Peter J Lockhart. 2000. "Invariable Sites Models and Their Use in Phylogeny Reconstruction."  </w:t>
      </w:r>
      <w:r w:rsidRPr="00495D47">
        <w:rPr>
          <w:i/>
          <w:noProof/>
        </w:rPr>
        <w:t>Systematic Biology</w:t>
      </w:r>
      <w:r w:rsidRPr="00495D47">
        <w:rPr>
          <w:noProof/>
        </w:rPr>
        <w:t>:8.</w:t>
      </w:r>
    </w:p>
    <w:p w14:paraId="6E7BA6D2" w14:textId="77777777" w:rsidR="00495D47" w:rsidRPr="00495D47" w:rsidRDefault="00495D47" w:rsidP="00495D47">
      <w:pPr>
        <w:pStyle w:val="EndNoteBibliography"/>
        <w:spacing w:after="0"/>
        <w:ind w:left="720" w:hanging="720"/>
        <w:rPr>
          <w:noProof/>
        </w:rPr>
      </w:pPr>
      <w:r w:rsidRPr="00495D47">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95D47">
        <w:rPr>
          <w:i/>
          <w:noProof/>
        </w:rPr>
        <w:t>Trends in parasitology</w:t>
      </w:r>
      <w:r w:rsidRPr="00495D47">
        <w:rPr>
          <w:noProof/>
        </w:rPr>
        <w:t xml:space="preserve"> 32:336-348. doi: 10.1016/j.pt.2015.12.004.</w:t>
      </w:r>
    </w:p>
    <w:p w14:paraId="73E921E7" w14:textId="77777777" w:rsidR="00495D47" w:rsidRPr="00495D47" w:rsidRDefault="00495D47" w:rsidP="00495D47">
      <w:pPr>
        <w:pStyle w:val="EndNoteBibliography"/>
        <w:spacing w:after="0"/>
        <w:ind w:left="720" w:hanging="720"/>
        <w:rPr>
          <w:noProof/>
        </w:rPr>
      </w:pPr>
      <w:r w:rsidRPr="00495D47">
        <w:rPr>
          <w:noProof/>
        </w:rPr>
        <w:t xml:space="preserve">Studer, Romain A., and Marc Robinson-Rechavi. 2009. "How confident can we be that orthologs are similar, but paralogs differ?"  </w:t>
      </w:r>
      <w:r w:rsidRPr="00495D47">
        <w:rPr>
          <w:i/>
          <w:noProof/>
        </w:rPr>
        <w:t>Trends in Genetics</w:t>
      </w:r>
      <w:r w:rsidRPr="00495D47">
        <w:rPr>
          <w:noProof/>
        </w:rPr>
        <w:t xml:space="preserve"> 25:210-216. doi: 10.1016/j.tig.2009.03.004.</w:t>
      </w:r>
    </w:p>
    <w:p w14:paraId="3D90A3B0" w14:textId="77777777" w:rsidR="00495D47" w:rsidRPr="00495D47" w:rsidRDefault="00495D47" w:rsidP="00495D47">
      <w:pPr>
        <w:pStyle w:val="EndNoteBibliography"/>
        <w:spacing w:after="0"/>
        <w:ind w:left="720" w:hanging="720"/>
        <w:rPr>
          <w:noProof/>
        </w:rPr>
      </w:pPr>
      <w:r w:rsidRPr="00495D47">
        <w:rPr>
          <w:noProof/>
        </w:rPr>
        <w:t xml:space="preserve">Sukumaran, Jeet, and Mark T. Holder. 2010. "DendroPy: a Python library for phylogenetic computing."  </w:t>
      </w:r>
      <w:r w:rsidRPr="00495D47">
        <w:rPr>
          <w:i/>
          <w:noProof/>
        </w:rPr>
        <w:t>Bioinformatics</w:t>
      </w:r>
      <w:r w:rsidRPr="00495D47">
        <w:rPr>
          <w:noProof/>
        </w:rPr>
        <w:t xml:space="preserve"> 26:1569-1571. doi: 10.1093/bioinformatics/btq228.</w:t>
      </w:r>
    </w:p>
    <w:p w14:paraId="5D222039" w14:textId="77777777" w:rsidR="00495D47" w:rsidRPr="00495D47" w:rsidRDefault="00495D47" w:rsidP="00495D47">
      <w:pPr>
        <w:pStyle w:val="EndNoteBibliography"/>
        <w:spacing w:after="0"/>
        <w:ind w:left="720" w:hanging="720"/>
        <w:rPr>
          <w:noProof/>
        </w:rPr>
      </w:pPr>
      <w:r w:rsidRPr="00495D47">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95D47">
        <w:rPr>
          <w:i/>
          <w:noProof/>
        </w:rPr>
        <w:t>Nucleic Acids Research</w:t>
      </w:r>
      <w:r w:rsidRPr="00495D47">
        <w:rPr>
          <w:noProof/>
        </w:rPr>
        <w:t xml:space="preserve"> 43:D447-D452. doi: 10.1093/nar/gku1003.</w:t>
      </w:r>
    </w:p>
    <w:p w14:paraId="210A4E87" w14:textId="77777777" w:rsidR="00495D47" w:rsidRPr="00495D47" w:rsidRDefault="00495D47" w:rsidP="00495D47">
      <w:pPr>
        <w:pStyle w:val="EndNoteBibliography"/>
        <w:spacing w:after="0"/>
        <w:ind w:left="720" w:hanging="720"/>
        <w:rPr>
          <w:noProof/>
        </w:rPr>
      </w:pPr>
      <w:r w:rsidRPr="00495D47">
        <w:rPr>
          <w:noProof/>
        </w:rPr>
        <w:t xml:space="preserve">Tanabe, Yuuhiko, Makoto M. Watanabe, and Junta Sugiyama. 2002. "Are Microsporidia really related to Fungi?: a reappraisal based on additional gene sequences from basal fungi."  </w:t>
      </w:r>
      <w:r w:rsidRPr="00495D47">
        <w:rPr>
          <w:i/>
          <w:noProof/>
        </w:rPr>
        <w:t>Mycological Research</w:t>
      </w:r>
      <w:r w:rsidRPr="00495D47">
        <w:rPr>
          <w:noProof/>
        </w:rPr>
        <w:t xml:space="preserve"> 106:1380-1391. doi: 10.1017/S095375620200686X.</w:t>
      </w:r>
    </w:p>
    <w:p w14:paraId="2C41491E" w14:textId="77777777" w:rsidR="00495D47" w:rsidRPr="00495D47" w:rsidRDefault="00495D47" w:rsidP="00495D47">
      <w:pPr>
        <w:pStyle w:val="EndNoteBibliography"/>
        <w:spacing w:after="0"/>
        <w:ind w:left="720" w:hanging="720"/>
        <w:rPr>
          <w:noProof/>
        </w:rPr>
      </w:pPr>
      <w:r w:rsidRPr="00495D47">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95D47">
        <w:rPr>
          <w:i/>
          <w:noProof/>
        </w:rPr>
        <w:t>Journal of Molecular Evolution</w:t>
      </w:r>
      <w:r w:rsidRPr="00495D47">
        <w:rPr>
          <w:noProof/>
        </w:rPr>
        <w:t xml:space="preserve"> 59:780-791. doi: 10.1007/s00239-004-2673-0.</w:t>
      </w:r>
    </w:p>
    <w:p w14:paraId="6E580446" w14:textId="77777777" w:rsidR="00495D47" w:rsidRPr="00495D47" w:rsidRDefault="00495D47" w:rsidP="00495D47">
      <w:pPr>
        <w:pStyle w:val="EndNoteBibliography"/>
        <w:spacing w:after="0"/>
        <w:ind w:left="720" w:hanging="720"/>
        <w:rPr>
          <w:noProof/>
        </w:rPr>
      </w:pPr>
      <w:r w:rsidRPr="00495D47">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95D47">
        <w:rPr>
          <w:i/>
          <w:noProof/>
        </w:rPr>
        <w:t>PLoS Computational Biology</w:t>
      </w:r>
      <w:r w:rsidRPr="00495D47">
        <w:rPr>
          <w:noProof/>
        </w:rPr>
        <w:t xml:space="preserve"> 8:e1002386. doi: 10.1371/journal.pcbi.1002386.</w:t>
      </w:r>
    </w:p>
    <w:p w14:paraId="67145AF4" w14:textId="77777777" w:rsidR="00495D47" w:rsidRPr="00495D47" w:rsidRDefault="00495D47" w:rsidP="00495D47">
      <w:pPr>
        <w:pStyle w:val="EndNoteBibliography"/>
        <w:spacing w:after="0"/>
        <w:ind w:left="720" w:hanging="720"/>
        <w:rPr>
          <w:noProof/>
        </w:rPr>
      </w:pPr>
      <w:r w:rsidRPr="00495D47">
        <w:rPr>
          <w:noProof/>
        </w:rPr>
        <w:t xml:space="preserve">Tian, Weidong, and Jeffrey Skolnick. 2003. "How Well is Enzyme Function Conserved as a Function of Pairwise Sequence Identity?"  </w:t>
      </w:r>
      <w:r w:rsidRPr="00495D47">
        <w:rPr>
          <w:i/>
          <w:noProof/>
        </w:rPr>
        <w:t>Journal of Molecular Biology</w:t>
      </w:r>
      <w:r w:rsidRPr="00495D47">
        <w:rPr>
          <w:noProof/>
        </w:rPr>
        <w:t xml:space="preserve"> 333:863-882. doi: 10.1016/j.jmb.2003.08.057.</w:t>
      </w:r>
    </w:p>
    <w:p w14:paraId="1ABFCF98" w14:textId="77777777" w:rsidR="00495D47" w:rsidRPr="00495D47" w:rsidRDefault="00495D47" w:rsidP="00495D47">
      <w:pPr>
        <w:pStyle w:val="EndNoteBibliography"/>
        <w:spacing w:after="0"/>
        <w:ind w:left="720" w:hanging="720"/>
        <w:rPr>
          <w:noProof/>
        </w:rPr>
      </w:pPr>
      <w:r w:rsidRPr="00495D47">
        <w:rPr>
          <w:noProof/>
        </w:rPr>
        <w:t xml:space="preserve">Trachana, Kalliopi, Tomas a Larsson, Sean Powell, Wei-Hua Chen, Tobias Doerks, Jean Muller, and Peer Bork. 2011. "Orthology prediction methods: a quality assessment using curated protein families."  </w:t>
      </w:r>
      <w:r w:rsidRPr="00495D47">
        <w:rPr>
          <w:i/>
          <w:noProof/>
        </w:rPr>
        <w:t>BioEssays : news and reviews in molecular, cellular and developmental biology</w:t>
      </w:r>
      <w:r w:rsidRPr="00495D47">
        <w:rPr>
          <w:noProof/>
        </w:rPr>
        <w:t xml:space="preserve"> 33:769-80. doi: 10.1002/bies.201100062.</w:t>
      </w:r>
    </w:p>
    <w:p w14:paraId="11F560C8" w14:textId="77777777" w:rsidR="00495D47" w:rsidRPr="00495D47" w:rsidRDefault="00495D47" w:rsidP="00495D47">
      <w:pPr>
        <w:pStyle w:val="EndNoteBibliography"/>
        <w:spacing w:after="0"/>
        <w:ind w:left="720" w:hanging="720"/>
        <w:rPr>
          <w:noProof/>
        </w:rPr>
      </w:pPr>
      <w:r w:rsidRPr="00495D47">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95D47">
        <w:rPr>
          <w:i/>
          <w:noProof/>
        </w:rPr>
        <w:t>Bioinformatics</w:t>
      </w:r>
      <w:r w:rsidRPr="00495D47">
        <w:rPr>
          <w:noProof/>
        </w:rPr>
        <w:t xml:space="preserve"> 33:i75-i82. doi: 10.1093/bioinformatics/btx229.</w:t>
      </w:r>
    </w:p>
    <w:p w14:paraId="31327F8F" w14:textId="77777777" w:rsidR="00495D47" w:rsidRPr="00495D47" w:rsidRDefault="00495D47" w:rsidP="00495D47">
      <w:pPr>
        <w:pStyle w:val="EndNoteBibliography"/>
        <w:spacing w:after="0"/>
        <w:ind w:left="720" w:hanging="720"/>
        <w:rPr>
          <w:noProof/>
        </w:rPr>
      </w:pPr>
      <w:r w:rsidRPr="00495D47">
        <w:rPr>
          <w:noProof/>
        </w:rPr>
        <w:t xml:space="preserve">Tran, Ngoc-Vinh, Bastian Greshake Tzovaras, and Ingo Ebersberger. 2018. "PhyloProfile: Dynamic visualization and exploration of multi-layered phylogenetic profiles."  </w:t>
      </w:r>
      <w:r w:rsidRPr="00495D47">
        <w:rPr>
          <w:i/>
          <w:noProof/>
        </w:rPr>
        <w:t>Bioinformatics</w:t>
      </w:r>
      <w:r w:rsidRPr="00495D47">
        <w:rPr>
          <w:noProof/>
        </w:rPr>
        <w:t>. doi: 10.1093/bioinformatics/bty225.</w:t>
      </w:r>
    </w:p>
    <w:p w14:paraId="1CC0750F" w14:textId="77777777" w:rsidR="00495D47" w:rsidRPr="00495D47" w:rsidRDefault="00495D47" w:rsidP="00495D47">
      <w:pPr>
        <w:pStyle w:val="EndNoteBibliography"/>
        <w:spacing w:after="0"/>
        <w:ind w:left="720" w:hanging="720"/>
        <w:rPr>
          <w:noProof/>
        </w:rPr>
      </w:pPr>
      <w:r w:rsidRPr="00495D47">
        <w:rPr>
          <w:noProof/>
        </w:rPr>
        <w:t xml:space="preserve">Tsaousis, Anastasios D., Edmund R S Kunji, Alina V. Goldberg, John M. Lucocq, Robert P. Hirt, and T. Martin Embley. 2008. "A novel route for ATP acquisition by the remnant mitochondria of Encephalitozoon cuniculi."  </w:t>
      </w:r>
      <w:r w:rsidRPr="00495D47">
        <w:rPr>
          <w:i/>
          <w:noProof/>
        </w:rPr>
        <w:t>Nature</w:t>
      </w:r>
      <w:r w:rsidRPr="00495D47">
        <w:rPr>
          <w:noProof/>
        </w:rPr>
        <w:t xml:space="preserve"> 453:553-556. doi: 10.1038/nature06903.</w:t>
      </w:r>
    </w:p>
    <w:p w14:paraId="268890C2" w14:textId="77777777" w:rsidR="00495D47" w:rsidRPr="00495D47" w:rsidRDefault="00495D47" w:rsidP="00495D47">
      <w:pPr>
        <w:pStyle w:val="EndNoteBibliography"/>
        <w:spacing w:after="0"/>
        <w:ind w:left="720" w:hanging="720"/>
        <w:rPr>
          <w:noProof/>
        </w:rPr>
      </w:pPr>
      <w:r w:rsidRPr="00495D47">
        <w:rPr>
          <w:noProof/>
        </w:rPr>
        <w:t xml:space="preserve">van Dongen, Stjin. 2000. "Graph clustering by flow simulation."  </w:t>
      </w:r>
      <w:r w:rsidRPr="00495D47">
        <w:rPr>
          <w:i/>
          <w:noProof/>
        </w:rPr>
        <w:t>Graph stimulation by flow clustering</w:t>
      </w:r>
      <w:r w:rsidRPr="00495D47">
        <w:rPr>
          <w:noProof/>
        </w:rPr>
        <w:t xml:space="preserve"> PhD thesis:University of Utrecht-University of Utrecht. doi: 10.1016/j.cosrev.2007.05.001.</w:t>
      </w:r>
    </w:p>
    <w:p w14:paraId="5B7FED66" w14:textId="77777777" w:rsidR="00495D47" w:rsidRPr="00495D47" w:rsidRDefault="00495D47" w:rsidP="00495D47">
      <w:pPr>
        <w:pStyle w:val="EndNoteBibliography"/>
        <w:spacing w:after="0"/>
        <w:ind w:left="720" w:hanging="720"/>
        <w:rPr>
          <w:noProof/>
        </w:rPr>
      </w:pPr>
      <w:r w:rsidRPr="00495D47">
        <w:rPr>
          <w:noProof/>
        </w:rPr>
        <w:t xml:space="preserve">Vandermeer, J. W., and T. A. Gochnauer. 1971. "Trehalase activity associated with spores of Nosema apis."  </w:t>
      </w:r>
      <w:r w:rsidRPr="00495D47">
        <w:rPr>
          <w:i/>
          <w:noProof/>
        </w:rPr>
        <w:t>Journal of Invertebrate Pathology</w:t>
      </w:r>
      <w:r w:rsidRPr="00495D47">
        <w:rPr>
          <w:noProof/>
        </w:rPr>
        <w:t xml:space="preserve"> 17:38-41. doi: 10.1016/0022-2011(71)90122-4.</w:t>
      </w:r>
    </w:p>
    <w:p w14:paraId="7076F74F" w14:textId="77777777" w:rsidR="00495D47" w:rsidRPr="00495D47" w:rsidRDefault="00495D47" w:rsidP="00495D47">
      <w:pPr>
        <w:pStyle w:val="EndNoteBibliography"/>
        <w:spacing w:after="0"/>
        <w:ind w:left="720" w:hanging="720"/>
        <w:rPr>
          <w:noProof/>
        </w:rPr>
      </w:pPr>
      <w:r w:rsidRPr="00495D47">
        <w:rPr>
          <w:noProof/>
        </w:rPr>
        <w:t xml:space="preserve">Vavra, J. 1965. "Study by electron microscope of the morphology and development of some Microsporidia."  </w:t>
      </w:r>
      <w:r w:rsidRPr="00495D47">
        <w:rPr>
          <w:i/>
          <w:noProof/>
        </w:rPr>
        <w:t>Comptes rendus hebdomadaires des seances de l'Academie des sciences. Serie D: Sciences naturelles</w:t>
      </w:r>
      <w:r w:rsidRPr="00495D47">
        <w:rPr>
          <w:noProof/>
        </w:rPr>
        <w:t xml:space="preserve"> 261:3467-3470.</w:t>
      </w:r>
    </w:p>
    <w:p w14:paraId="0D4EE195" w14:textId="77777777" w:rsidR="00495D47" w:rsidRPr="00495D47" w:rsidRDefault="00495D47" w:rsidP="00495D47">
      <w:pPr>
        <w:pStyle w:val="EndNoteBibliography"/>
        <w:spacing w:after="0"/>
        <w:ind w:left="720" w:hanging="720"/>
        <w:rPr>
          <w:noProof/>
        </w:rPr>
      </w:pPr>
      <w:r w:rsidRPr="00495D47">
        <w:rPr>
          <w:noProof/>
        </w:rPr>
        <w:t xml:space="preserve">Vivarès, CP, and G Méténier. 2001. "The microsporidian Encephalitozoon."  </w:t>
      </w:r>
      <w:r w:rsidRPr="00495D47">
        <w:rPr>
          <w:i/>
          <w:noProof/>
        </w:rPr>
        <w:t>Bioessays</w:t>
      </w:r>
      <w:r w:rsidRPr="00495D47">
        <w:rPr>
          <w:noProof/>
        </w:rPr>
        <w:t>:194-202.</w:t>
      </w:r>
    </w:p>
    <w:p w14:paraId="1B65B579" w14:textId="77777777" w:rsidR="00495D47" w:rsidRPr="00495D47" w:rsidRDefault="00495D47" w:rsidP="00495D47">
      <w:pPr>
        <w:pStyle w:val="EndNoteBibliography"/>
        <w:spacing w:after="0"/>
        <w:ind w:left="720" w:hanging="720"/>
        <w:rPr>
          <w:noProof/>
        </w:rPr>
      </w:pPr>
      <w:r w:rsidRPr="00495D47">
        <w:rPr>
          <w:noProof/>
        </w:rPr>
        <w:t xml:space="preserve">Vossbrinck, C. R., J. V. Maddox, S. Friedman, B. A. Debrunner-Vossbrinck, and C. R. Woese. 1987. "Ribosomal RNA sequence suggests microsporidia are extremely ancient eukaryotes."  </w:t>
      </w:r>
      <w:r w:rsidRPr="00495D47">
        <w:rPr>
          <w:i/>
          <w:noProof/>
        </w:rPr>
        <w:t>Nature</w:t>
      </w:r>
      <w:r w:rsidRPr="00495D47">
        <w:rPr>
          <w:noProof/>
        </w:rPr>
        <w:t xml:space="preserve"> 326:411-414. doi: 10.1038/326411a0.</w:t>
      </w:r>
    </w:p>
    <w:p w14:paraId="00C58370" w14:textId="77777777" w:rsidR="00495D47" w:rsidRPr="00495D47" w:rsidRDefault="00495D47" w:rsidP="00495D47">
      <w:pPr>
        <w:pStyle w:val="EndNoteBibliography"/>
        <w:spacing w:after="0"/>
        <w:ind w:left="720" w:hanging="720"/>
        <w:rPr>
          <w:noProof/>
        </w:rPr>
      </w:pPr>
      <w:r w:rsidRPr="00495D47">
        <w:rPr>
          <w:noProof/>
        </w:rPr>
        <w:t xml:space="preserve">Vossbrinck, Charles R., Bettina A. Debrunner‐Vossbrinck, and Louis M. Weiss. 2014. "Phylogeny of the Microsporidia."  </w:t>
      </w:r>
      <w:r w:rsidRPr="00495D47">
        <w:rPr>
          <w:i/>
          <w:noProof/>
        </w:rPr>
        <w:t>Microsporidia</w:t>
      </w:r>
      <w:r w:rsidRPr="00495D47">
        <w:rPr>
          <w:noProof/>
        </w:rPr>
        <w:t>. doi: 10.1002/9781118395264.ch6.</w:t>
      </w:r>
    </w:p>
    <w:p w14:paraId="7E4C0953" w14:textId="77777777" w:rsidR="00495D47" w:rsidRPr="00495D47" w:rsidRDefault="00495D47" w:rsidP="00495D47">
      <w:pPr>
        <w:pStyle w:val="EndNoteBibliography"/>
        <w:spacing w:after="0"/>
        <w:ind w:left="720" w:hanging="720"/>
        <w:rPr>
          <w:noProof/>
        </w:rPr>
      </w:pPr>
      <w:r w:rsidRPr="00495D47">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95D47">
        <w:rPr>
          <w:i/>
          <w:noProof/>
        </w:rPr>
        <w:t>Cell</w:t>
      </w:r>
      <w:r w:rsidRPr="00495D47">
        <w:rPr>
          <w:noProof/>
        </w:rPr>
        <w:t xml:space="preserve"> 168:890-903.e15. doi: 10.1016/j.cell.2017.01.013.</w:t>
      </w:r>
    </w:p>
    <w:p w14:paraId="49A9749F" w14:textId="77777777" w:rsidR="00495D47" w:rsidRPr="00495D47" w:rsidRDefault="00495D47" w:rsidP="00495D47">
      <w:pPr>
        <w:pStyle w:val="EndNoteBibliography"/>
        <w:spacing w:after="0"/>
        <w:ind w:left="720" w:hanging="720"/>
        <w:rPr>
          <w:noProof/>
        </w:rPr>
      </w:pPr>
      <w:r w:rsidRPr="00495D47">
        <w:rPr>
          <w:noProof/>
        </w:rPr>
        <w:t xml:space="preserve">Watson, James D., and Janet M. Thornton. 2009. "Case Studies: Function Predictions of Structural Genomics Results." In </w:t>
      </w:r>
      <w:r w:rsidRPr="00495D47">
        <w:rPr>
          <w:i/>
          <w:noProof/>
        </w:rPr>
        <w:t>From Protein Structure to Function with Bioinformatics</w:t>
      </w:r>
      <w:r w:rsidRPr="00495D47">
        <w:rPr>
          <w:noProof/>
        </w:rPr>
        <w:t>, 273-291. Springer, Dordrecht.</w:t>
      </w:r>
    </w:p>
    <w:p w14:paraId="661F8F41" w14:textId="77777777" w:rsidR="00495D47" w:rsidRPr="00495D47" w:rsidRDefault="00495D47" w:rsidP="00495D47">
      <w:pPr>
        <w:pStyle w:val="EndNoteBibliography"/>
        <w:spacing w:after="0"/>
        <w:ind w:left="720" w:hanging="720"/>
        <w:rPr>
          <w:noProof/>
        </w:rPr>
      </w:pPr>
      <w:r w:rsidRPr="00495D47">
        <w:rPr>
          <w:noProof/>
        </w:rPr>
        <w:t xml:space="preserve">Webb, Edwin C. 1990. "Enzyme Nomenclature." In </w:t>
      </w:r>
      <w:r w:rsidRPr="00495D47">
        <w:rPr>
          <w:i/>
          <w:noProof/>
        </w:rPr>
        <w:t>The Terminology of Biotechnology: A Multidisciplinary Problem</w:t>
      </w:r>
      <w:r w:rsidRPr="00495D47">
        <w:rPr>
          <w:noProof/>
        </w:rPr>
        <w:t>, 51-60. Springer, Berlin, Heidelberg.</w:t>
      </w:r>
    </w:p>
    <w:p w14:paraId="22C54305" w14:textId="77777777" w:rsidR="00495D47" w:rsidRPr="00495D47" w:rsidRDefault="00495D47" w:rsidP="00495D47">
      <w:pPr>
        <w:pStyle w:val="EndNoteBibliography"/>
        <w:spacing w:after="0"/>
        <w:ind w:left="720" w:hanging="720"/>
        <w:rPr>
          <w:noProof/>
        </w:rPr>
      </w:pPr>
      <w:r w:rsidRPr="00495D47">
        <w:rPr>
          <w:noProof/>
        </w:rPr>
        <w:t xml:space="preserve">Weiser, Jaroslav. 1964. "On the taxonomic position of the genus Encephalitozoon."  </w:t>
      </w:r>
      <w:r w:rsidRPr="00495D47">
        <w:rPr>
          <w:i/>
          <w:noProof/>
        </w:rPr>
        <w:t>Parasitology</w:t>
      </w:r>
      <w:r w:rsidRPr="00495D47">
        <w:rPr>
          <w:noProof/>
        </w:rPr>
        <w:t xml:space="preserve"> 54:749-751. doi: 10.1017/S0031182000082755.</w:t>
      </w:r>
    </w:p>
    <w:p w14:paraId="5E48042B" w14:textId="77777777" w:rsidR="00495D47" w:rsidRPr="00495D47" w:rsidRDefault="00495D47" w:rsidP="00495D47">
      <w:pPr>
        <w:pStyle w:val="EndNoteBibliography"/>
        <w:spacing w:after="0"/>
        <w:ind w:left="720" w:hanging="720"/>
        <w:rPr>
          <w:noProof/>
        </w:rPr>
      </w:pPr>
      <w:r w:rsidRPr="00495D47">
        <w:rPr>
          <w:noProof/>
        </w:rPr>
        <w:t xml:space="preserve">Weiser, Jaroslav. 1976. "Microsporidia in Invertebrates: Host-Parasite Relations at the Organismal Level." In </w:t>
      </w:r>
      <w:r w:rsidRPr="00495D47">
        <w:rPr>
          <w:i/>
          <w:noProof/>
        </w:rPr>
        <w:t>Biology of the Microsporidia</w:t>
      </w:r>
      <w:r w:rsidRPr="00495D47">
        <w:rPr>
          <w:noProof/>
        </w:rPr>
        <w:t>, 163-201. Springer, Boston, MA.</w:t>
      </w:r>
    </w:p>
    <w:p w14:paraId="43C8B89A" w14:textId="77777777" w:rsidR="00495D47" w:rsidRPr="00495D47" w:rsidRDefault="00495D47" w:rsidP="00495D47">
      <w:pPr>
        <w:pStyle w:val="EndNoteBibliography"/>
        <w:spacing w:after="0"/>
        <w:ind w:left="720" w:hanging="720"/>
        <w:rPr>
          <w:noProof/>
        </w:rPr>
      </w:pPr>
      <w:r w:rsidRPr="00495D47">
        <w:rPr>
          <w:noProof/>
        </w:rPr>
        <w:t xml:space="preserve">Weiss, Louis M., and James J. Becnel. 2014. </w:t>
      </w:r>
      <w:r w:rsidRPr="00495D47">
        <w:rPr>
          <w:i/>
          <w:noProof/>
        </w:rPr>
        <w:t>Microsporidia: Pathogens of Opportunity</w:t>
      </w:r>
      <w:r w:rsidRPr="00495D47">
        <w:rPr>
          <w:noProof/>
        </w:rPr>
        <w:t>: John Wiley &amp; Sons.</w:t>
      </w:r>
    </w:p>
    <w:p w14:paraId="6F9D6E2A" w14:textId="77777777" w:rsidR="00495D47" w:rsidRPr="00495D47" w:rsidRDefault="00495D47" w:rsidP="00495D47">
      <w:pPr>
        <w:pStyle w:val="EndNoteBibliography"/>
        <w:spacing w:after="0"/>
        <w:ind w:left="720" w:hanging="720"/>
        <w:rPr>
          <w:noProof/>
        </w:rPr>
      </w:pPr>
      <w:r w:rsidRPr="00495D47">
        <w:rPr>
          <w:noProof/>
        </w:rPr>
        <w:t xml:space="preserve">Whisstock, James C., and Arthur M. Lesk. 2003. "Prediction of protein function from protein sequence and structure."  </w:t>
      </w:r>
      <w:r w:rsidRPr="00495D47">
        <w:rPr>
          <w:i/>
          <w:noProof/>
        </w:rPr>
        <w:t>Quarterly Reviews of Biophysics</w:t>
      </w:r>
      <w:r w:rsidRPr="00495D47">
        <w:rPr>
          <w:noProof/>
        </w:rPr>
        <w:t xml:space="preserve"> 36:307-340.</w:t>
      </w:r>
    </w:p>
    <w:p w14:paraId="38CFCEC2" w14:textId="77777777" w:rsidR="00495D47" w:rsidRPr="00495D47" w:rsidRDefault="00495D47" w:rsidP="00495D47">
      <w:pPr>
        <w:pStyle w:val="EndNoteBibliography"/>
        <w:spacing w:after="0"/>
        <w:ind w:left="720" w:hanging="720"/>
        <w:rPr>
          <w:noProof/>
        </w:rPr>
      </w:pPr>
      <w:r w:rsidRPr="00495D47">
        <w:rPr>
          <w:noProof/>
        </w:rPr>
        <w:t xml:space="preserve">Williams, Bryony A. P. 2009. "Unique physiology of host–parasite interactions in microsporidia infections."  </w:t>
      </w:r>
      <w:r w:rsidRPr="00495D47">
        <w:rPr>
          <w:i/>
          <w:noProof/>
        </w:rPr>
        <w:t>Cellular Microbiology</w:t>
      </w:r>
      <w:r w:rsidRPr="00495D47">
        <w:rPr>
          <w:noProof/>
        </w:rPr>
        <w:t xml:space="preserve"> 11:1551-1560. doi: 10.1111/j.1462-5822.2009.01362.x.</w:t>
      </w:r>
    </w:p>
    <w:p w14:paraId="1A44DA05" w14:textId="77777777" w:rsidR="00495D47" w:rsidRPr="00495D47" w:rsidRDefault="00495D47" w:rsidP="00495D47">
      <w:pPr>
        <w:pStyle w:val="EndNoteBibliography"/>
        <w:spacing w:after="0"/>
        <w:ind w:left="720" w:hanging="720"/>
        <w:rPr>
          <w:noProof/>
        </w:rPr>
      </w:pPr>
      <w:r w:rsidRPr="00495D47">
        <w:rPr>
          <w:noProof/>
        </w:rPr>
        <w:t xml:space="preserve">Williams, Bryony A. P., and Patrick J. Keeling. 2011. "Microsporidia – Highly Reduced and Derived Relatives of Fungi." In </w:t>
      </w:r>
      <w:r w:rsidRPr="00495D47">
        <w:rPr>
          <w:i/>
          <w:noProof/>
        </w:rPr>
        <w:t>Evolution of Fungi and Fungal-Like Organisms</w:t>
      </w:r>
      <w:r w:rsidRPr="00495D47">
        <w:rPr>
          <w:noProof/>
        </w:rPr>
        <w:t>, 25-36. Springer, Berlin, Heidelberg.</w:t>
      </w:r>
    </w:p>
    <w:p w14:paraId="7C710775" w14:textId="77777777" w:rsidR="00495D47" w:rsidRPr="00495D47" w:rsidRDefault="00495D47" w:rsidP="00495D47">
      <w:pPr>
        <w:pStyle w:val="EndNoteBibliography"/>
        <w:spacing w:after="0"/>
        <w:ind w:left="720" w:hanging="720"/>
        <w:rPr>
          <w:noProof/>
        </w:rPr>
      </w:pPr>
      <w:r w:rsidRPr="00495D47">
        <w:rPr>
          <w:noProof/>
        </w:rPr>
        <w:t xml:space="preserve">Williams, Simon G., and Simon C. Lovell. 2009. "The Effect of Sequence Evolution on Protein Structural Divergence."  </w:t>
      </w:r>
      <w:r w:rsidRPr="00495D47">
        <w:rPr>
          <w:i/>
          <w:noProof/>
        </w:rPr>
        <w:t>Molecular Biology and Evolution</w:t>
      </w:r>
      <w:r w:rsidRPr="00495D47">
        <w:rPr>
          <w:noProof/>
        </w:rPr>
        <w:t xml:space="preserve"> 26:1055-1065. doi: 10.1093/molbev/msp020.</w:t>
      </w:r>
    </w:p>
    <w:p w14:paraId="59ECD460" w14:textId="77777777" w:rsidR="00495D47" w:rsidRPr="00495D47" w:rsidRDefault="00495D47" w:rsidP="00495D47">
      <w:pPr>
        <w:pStyle w:val="EndNoteBibliography"/>
        <w:spacing w:after="0"/>
        <w:ind w:left="720" w:hanging="720"/>
        <w:rPr>
          <w:noProof/>
        </w:rPr>
      </w:pPr>
      <w:r w:rsidRPr="00495D47">
        <w:rPr>
          <w:noProof/>
        </w:rPr>
        <w:t xml:space="preserve">Wilson, Cyrus A., Julia Kreychman, and Mark Gerstein. 2000. "Assessing annotation transfer for genomics: quantifying the relations between protein sequence, structure and function through traditional and probabilistic scores."  </w:t>
      </w:r>
      <w:r w:rsidRPr="00495D47">
        <w:rPr>
          <w:i/>
          <w:noProof/>
        </w:rPr>
        <w:t>Journal of Molecular Biology</w:t>
      </w:r>
      <w:r w:rsidRPr="00495D47">
        <w:rPr>
          <w:noProof/>
        </w:rPr>
        <w:t xml:space="preserve"> 297:233-249. doi: 10.1006/jmbi.2000.3550.</w:t>
      </w:r>
    </w:p>
    <w:p w14:paraId="20630579" w14:textId="77777777" w:rsidR="00495D47" w:rsidRPr="00495D47" w:rsidRDefault="00495D47" w:rsidP="00495D47">
      <w:pPr>
        <w:pStyle w:val="EndNoteBibliography"/>
        <w:spacing w:after="0"/>
        <w:ind w:left="720" w:hanging="720"/>
        <w:rPr>
          <w:noProof/>
        </w:rPr>
      </w:pPr>
      <w:r w:rsidRPr="00495D47">
        <w:rPr>
          <w:noProof/>
        </w:rPr>
        <w:t xml:space="preserve">Winkler, Herbert H., and H. Ekkehard Neuhaus. 1999. "Non-mitochondrial ATP transport."  </w:t>
      </w:r>
      <w:r w:rsidRPr="00495D47">
        <w:rPr>
          <w:i/>
          <w:noProof/>
        </w:rPr>
        <w:t>Trends in Biochemical Sciences</w:t>
      </w:r>
      <w:r w:rsidRPr="00495D47">
        <w:rPr>
          <w:noProof/>
        </w:rPr>
        <w:t xml:space="preserve"> 24:64-68. doi: 10.1016/S0968-0004(98)01334-6.</w:t>
      </w:r>
    </w:p>
    <w:p w14:paraId="2A9D0D86" w14:textId="77777777" w:rsidR="00495D47" w:rsidRPr="00495D47" w:rsidRDefault="00495D47" w:rsidP="00495D47">
      <w:pPr>
        <w:pStyle w:val="EndNoteBibliography"/>
        <w:spacing w:after="0"/>
        <w:ind w:left="720" w:hanging="720"/>
        <w:rPr>
          <w:noProof/>
        </w:rPr>
      </w:pPr>
      <w:r w:rsidRPr="00495D47">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95D47">
        <w:rPr>
          <w:i/>
          <w:noProof/>
        </w:rPr>
        <w:t>Environmental Microbiology</w:t>
      </w:r>
      <w:r w:rsidRPr="00495D47">
        <w:rPr>
          <w:noProof/>
        </w:rPr>
        <w:t xml:space="preserve"> 19:2077-2089. doi: 10.1111/1462-2920.13734.</w:t>
      </w:r>
    </w:p>
    <w:p w14:paraId="15D632AE" w14:textId="77777777" w:rsidR="00495D47" w:rsidRPr="00495D47" w:rsidRDefault="00495D47" w:rsidP="00495D47">
      <w:pPr>
        <w:pStyle w:val="EndNoteBibliography"/>
        <w:spacing w:after="0"/>
        <w:ind w:left="720" w:hanging="720"/>
        <w:rPr>
          <w:noProof/>
        </w:rPr>
      </w:pPr>
      <w:r w:rsidRPr="00495D47">
        <w:rPr>
          <w:noProof/>
        </w:rPr>
        <w:t xml:space="preserve">Woese, C R, O Kandler, and M L Wheelis. 1990. "Towards a natural system of organisms: proposal for the domains Archaea, Bacteria, and Eucarya."  </w:t>
      </w:r>
      <w:r w:rsidRPr="00495D47">
        <w:rPr>
          <w:i/>
          <w:noProof/>
        </w:rPr>
        <w:t>Proceedings of the National Academy of Sciences of the United States of America</w:t>
      </w:r>
      <w:r w:rsidRPr="00495D47">
        <w:rPr>
          <w:noProof/>
        </w:rPr>
        <w:t xml:space="preserve"> 87:4576-4579.</w:t>
      </w:r>
    </w:p>
    <w:p w14:paraId="4A2B66C7" w14:textId="77777777" w:rsidR="00495D47" w:rsidRPr="00495D47" w:rsidRDefault="00495D47" w:rsidP="00495D47">
      <w:pPr>
        <w:pStyle w:val="EndNoteBibliography"/>
        <w:spacing w:after="0"/>
        <w:ind w:left="720" w:hanging="720"/>
        <w:rPr>
          <w:noProof/>
        </w:rPr>
      </w:pPr>
      <w:r w:rsidRPr="00495D47">
        <w:rPr>
          <w:noProof/>
        </w:rPr>
        <w:t xml:space="preserve">Yin, Hang, ShaoPeng Wang, Yu-Hang Zhang, Yu-Dong Cai, and Hailin Liu. 2016. "Analysis of Important Gene Ontology Terms and Biological Pathways Related to Pancreatic Cancer."  </w:t>
      </w:r>
      <w:r w:rsidRPr="00495D47">
        <w:rPr>
          <w:i/>
          <w:noProof/>
        </w:rPr>
        <w:t>BioMed Research International</w:t>
      </w:r>
      <w:r w:rsidRPr="00495D47">
        <w:rPr>
          <w:noProof/>
        </w:rPr>
        <w:t xml:space="preserve"> 2016. doi: 10.1155/2016/7861274.</w:t>
      </w:r>
    </w:p>
    <w:p w14:paraId="58BCE40D" w14:textId="77777777" w:rsidR="00495D47" w:rsidRPr="00495D47" w:rsidRDefault="00495D47" w:rsidP="00495D47">
      <w:pPr>
        <w:pStyle w:val="EndNoteBibliography"/>
        <w:spacing w:after="0"/>
        <w:ind w:left="720" w:hanging="720"/>
        <w:rPr>
          <w:noProof/>
        </w:rPr>
      </w:pPr>
      <w:r w:rsidRPr="00495D47">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95D47">
        <w:rPr>
          <w:i/>
          <w:noProof/>
        </w:rPr>
        <w:t>Science</w:t>
      </w:r>
      <w:r w:rsidRPr="00495D47">
        <w:rPr>
          <w:noProof/>
        </w:rPr>
        <w:t xml:space="preserve"> 322:104-110. doi: 10.1126/science.1158684.</w:t>
      </w:r>
    </w:p>
    <w:p w14:paraId="6D5609D1" w14:textId="77777777" w:rsidR="00495D47" w:rsidRPr="00495D47" w:rsidRDefault="00495D47" w:rsidP="00495D47">
      <w:pPr>
        <w:pStyle w:val="EndNoteBibliography"/>
        <w:spacing w:after="0"/>
        <w:ind w:left="720" w:hanging="720"/>
        <w:rPr>
          <w:noProof/>
        </w:rPr>
      </w:pPr>
      <w:r w:rsidRPr="00495D47">
        <w:rPr>
          <w:noProof/>
        </w:rPr>
        <w:t xml:space="preserve">Zhang, Chengxin, Peter L. Freddolino, and Yang Zhang. 2017. "COFACTOR: improved protein function prediction by combining structure, sequence and protein–protein interaction information."  </w:t>
      </w:r>
      <w:r w:rsidRPr="00495D47">
        <w:rPr>
          <w:i/>
          <w:noProof/>
        </w:rPr>
        <w:t>Nucleic Acids Research</w:t>
      </w:r>
      <w:r w:rsidRPr="00495D47">
        <w:rPr>
          <w:noProof/>
        </w:rPr>
        <w:t xml:space="preserve"> 45:W291-W299. doi: 10.1093/nar/gkx366.</w:t>
      </w:r>
    </w:p>
    <w:p w14:paraId="035B711B" w14:textId="77777777" w:rsidR="00495D47" w:rsidRPr="00495D47" w:rsidRDefault="00495D47" w:rsidP="00495D47">
      <w:pPr>
        <w:pStyle w:val="EndNoteBibliography"/>
        <w:spacing w:after="0"/>
        <w:ind w:left="720" w:hanging="720"/>
        <w:rPr>
          <w:noProof/>
        </w:rPr>
      </w:pPr>
      <w:r w:rsidRPr="00495D47">
        <w:rPr>
          <w:noProof/>
        </w:rPr>
        <w:t xml:space="preserve">Zudilova-Seinstra, Elena, Tony Adriaansen, and Robert van Liere. 2009. "Overview of Interactive Visualization." In </w:t>
      </w:r>
      <w:r w:rsidRPr="00495D47">
        <w:rPr>
          <w:i/>
          <w:noProof/>
        </w:rPr>
        <w:t>Advanced Information and Knowledge Processing</w:t>
      </w:r>
      <w:r w:rsidRPr="00495D47">
        <w:rPr>
          <w:noProof/>
        </w:rPr>
        <w:t>, 3-15.</w:t>
      </w:r>
    </w:p>
    <w:p w14:paraId="476369CA" w14:textId="77777777" w:rsidR="00495D47" w:rsidRPr="00495D47" w:rsidRDefault="00495D47" w:rsidP="00495D47">
      <w:pPr>
        <w:pStyle w:val="EndNoteBibliography"/>
        <w:ind w:left="720" w:hanging="720"/>
        <w:rPr>
          <w:noProof/>
        </w:rPr>
      </w:pPr>
      <w:r w:rsidRPr="00495D47">
        <w:rPr>
          <w:noProof/>
        </w:rPr>
        <w:t xml:space="preserve">Zwickl, Derrick J., and David M. Hillis. 2002. "Increased Taxon Sampling Greatly Reduces Phylogenetic Error."  </w:t>
      </w:r>
      <w:r w:rsidRPr="00495D47">
        <w:rPr>
          <w:i/>
          <w:noProof/>
        </w:rPr>
        <w:t>Systematic Biology</w:t>
      </w:r>
      <w:r w:rsidRPr="00495D47">
        <w:rPr>
          <w:noProof/>
        </w:rPr>
        <w:t xml:space="preserve"> 51:588-598. doi: 10.1080/10635150290102339.</w:t>
      </w:r>
    </w:p>
    <w:p w14:paraId="592BE48D" w14:textId="61B71311"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581" w:name="_Toc384627480"/>
      <w:bookmarkStart w:id="582" w:name="_Toc387400412"/>
      <w:r w:rsidRPr="00076E91">
        <w:rPr>
          <w:rFonts w:ascii="Palatino Linotype" w:hAnsi="Palatino Linotype"/>
          <w:sz w:val="24"/>
          <w:szCs w:val="24"/>
        </w:rPr>
        <w:lastRenderedPageBreak/>
        <w:t>Appendix</w:t>
      </w:r>
      <w:bookmarkEnd w:id="581"/>
      <w:bookmarkEnd w:id="582"/>
    </w:p>
    <w:p w14:paraId="3845406E" w14:textId="5EB483C5" w:rsidR="003955E8" w:rsidRDefault="003955E8" w:rsidP="00785690">
      <w:pPr>
        <w:pStyle w:val="Heading2"/>
        <w:numPr>
          <w:ilvl w:val="0"/>
          <w:numId w:val="0"/>
        </w:numPr>
      </w:pPr>
      <w:bookmarkStart w:id="583" w:name="_Toc387400413"/>
      <w:r w:rsidRPr="00785690">
        <w:t>Tables</w:t>
      </w:r>
      <w:bookmarkEnd w:id="583"/>
    </w:p>
    <w:p w14:paraId="328D328F" w14:textId="77777777" w:rsidR="002C44D0" w:rsidRDefault="002C44D0" w:rsidP="008D799A">
      <w:pPr>
        <w:spacing w:after="0" w:line="360" w:lineRule="auto"/>
        <w:rPr>
          <w:szCs w:val="24"/>
        </w:rPr>
      </w:pPr>
    </w:p>
    <w:p w14:paraId="5A6ABEB2" w14:textId="505B09C1" w:rsidR="007C0D28" w:rsidRPr="00076E91" w:rsidRDefault="007C0D28" w:rsidP="00BA2B31">
      <w:pPr>
        <w:pStyle w:val="Caption"/>
        <w:keepNext/>
        <w:spacing w:after="0" w:line="360" w:lineRule="auto"/>
        <w:jc w:val="both"/>
      </w:pPr>
      <w:bookmarkStart w:id="584" w:name="_Ref381452965"/>
      <w:bookmarkStart w:id="585" w:name="_Toc387398560"/>
      <w:r w:rsidRPr="00076E91">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1</w:t>
      </w:r>
      <w:r w:rsidR="005A2798">
        <w:fldChar w:fldCharType="end"/>
      </w:r>
      <w:bookmarkEnd w:id="584"/>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58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586" w:author="Ingo Ebersberger" w:date="2018-05-07T22:51:00Z">
                  <w:rPr>
                    <w:i/>
                    <w:szCs w:val="24"/>
                  </w:rPr>
                </w:rPrChange>
              </w:rPr>
            </w:pPr>
            <w:r w:rsidRPr="00B35B92">
              <w:rPr>
                <w:i/>
                <w:szCs w:val="24"/>
                <w:lang w:val="de-DE"/>
                <w:rPrChange w:id="587"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1BE9D37" w:rsidR="00695DD6" w:rsidRDefault="00695DD6" w:rsidP="00695DD6">
      <w:pPr>
        <w:pStyle w:val="Caption"/>
        <w:keepNext/>
      </w:pPr>
      <w:bookmarkStart w:id="588" w:name="_Ref386346463"/>
      <w:bookmarkStart w:id="589" w:name="_Toc387398561"/>
      <w:r>
        <w:lastRenderedPageBreak/>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2</w:t>
      </w:r>
      <w:r w:rsidR="005A2798">
        <w:fldChar w:fldCharType="end"/>
      </w:r>
      <w:bookmarkEnd w:id="588"/>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589"/>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2607AE35" w:rsidR="002748E0" w:rsidRPr="00076E91" w:rsidRDefault="002748E0" w:rsidP="00BA2B31">
      <w:pPr>
        <w:pStyle w:val="Caption"/>
        <w:keepNext/>
        <w:spacing w:after="0" w:line="360" w:lineRule="auto"/>
        <w:jc w:val="both"/>
      </w:pPr>
      <w:bookmarkStart w:id="590" w:name="_Ref384421859"/>
      <w:bookmarkStart w:id="591" w:name="_Toc387398562"/>
      <w:r w:rsidRPr="00076E91">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3</w:t>
      </w:r>
      <w:r w:rsidR="005A2798">
        <w:fldChar w:fldCharType="end"/>
      </w:r>
      <w:bookmarkEnd w:id="590"/>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591"/>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381ED07D" w:rsidR="004934D2" w:rsidRDefault="004934D2" w:rsidP="00BA2B31">
      <w:pPr>
        <w:pStyle w:val="Caption"/>
        <w:keepNext/>
        <w:jc w:val="both"/>
      </w:pPr>
      <w:bookmarkStart w:id="592" w:name="_Ref383861995"/>
      <w:bookmarkStart w:id="593" w:name="_Toc387398563"/>
      <w:r>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4</w:t>
      </w:r>
      <w:r w:rsidR="005A2798">
        <w:fldChar w:fldCharType="end"/>
      </w:r>
      <w:bookmarkEnd w:id="592"/>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593"/>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49631F77" w:rsidR="00956134" w:rsidRDefault="00956134" w:rsidP="00BA2B31">
      <w:pPr>
        <w:pStyle w:val="Caption"/>
        <w:keepNext/>
        <w:jc w:val="both"/>
      </w:pPr>
      <w:bookmarkStart w:id="594" w:name="_Ref383964119"/>
      <w:bookmarkStart w:id="595" w:name="_Toc387398564"/>
      <w:r>
        <w:lastRenderedPageBreak/>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5</w:t>
      </w:r>
      <w:r w:rsidR="005A2798">
        <w:fldChar w:fldCharType="end"/>
      </w:r>
      <w:bookmarkEnd w:id="594"/>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595"/>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7FA33309" w:rsidR="006B0DD0" w:rsidRDefault="006B0DD0" w:rsidP="006B0DD0">
      <w:pPr>
        <w:pStyle w:val="Caption"/>
        <w:keepNext/>
      </w:pPr>
      <w:bookmarkStart w:id="596" w:name="_Ref387073152"/>
      <w:bookmarkStart w:id="597" w:name="_Toc387398565"/>
      <w:r>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6</w:t>
      </w:r>
      <w:r w:rsidR="005A2798">
        <w:fldChar w:fldCharType="end"/>
      </w:r>
      <w:bookmarkEnd w:id="596"/>
      <w:r>
        <w:t>: List of 80 microsporidian core genes with the description</w:t>
      </w:r>
      <w:r w:rsidR="00E56467">
        <w:t>s</w:t>
      </w:r>
      <w:r>
        <w:t xml:space="preserve"> from </w:t>
      </w:r>
      <w:r w:rsidRPr="006B0DD0">
        <w:rPr>
          <w:i/>
        </w:rPr>
        <w:t>Saccharomyces cerevisiae</w:t>
      </w:r>
      <w:r>
        <w:t>.</w:t>
      </w:r>
      <w:bookmarkEnd w:id="597"/>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598"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598"/>
    <w:p w14:paraId="35909B72" w14:textId="7F1D1EEA" w:rsidR="0076636F" w:rsidRDefault="0076636F" w:rsidP="00BA2B31">
      <w:pPr>
        <w:pStyle w:val="Caption"/>
        <w:keepNext/>
        <w:jc w:val="both"/>
      </w:pPr>
    </w:p>
    <w:p w14:paraId="476D3E8D" w14:textId="373FD4D8" w:rsidR="005A2798" w:rsidRDefault="005A2798" w:rsidP="005A2798">
      <w:pPr>
        <w:pStyle w:val="Caption"/>
        <w:keepNext/>
      </w:pPr>
      <w:bookmarkStart w:id="599" w:name="_Ref387268997"/>
      <w:bookmarkStart w:id="600" w:name="_Toc387398566"/>
      <w:r>
        <w:t xml:space="preserve">Table </w:t>
      </w:r>
      <w:r>
        <w:fldChar w:fldCharType="begin"/>
      </w:r>
      <w:r>
        <w:instrText xml:space="preserve"> STYLEREF 1 \s </w:instrText>
      </w:r>
      <w:r>
        <w:fldChar w:fldCharType="separate"/>
      </w:r>
      <w:r w:rsidR="00A878B2">
        <w:rPr>
          <w:noProof/>
        </w:rPr>
        <w:t>A</w:t>
      </w:r>
      <w:r>
        <w:fldChar w:fldCharType="end"/>
      </w:r>
      <w:r>
        <w:noBreakHyphen/>
      </w:r>
      <w:r>
        <w:fldChar w:fldCharType="begin"/>
      </w:r>
      <w:r>
        <w:instrText xml:space="preserve"> SEQ Table \* ARABIC \s 1 </w:instrText>
      </w:r>
      <w:r>
        <w:fldChar w:fldCharType="separate"/>
      </w:r>
      <w:r w:rsidR="00A878B2">
        <w:rPr>
          <w:noProof/>
        </w:rPr>
        <w:t>7</w:t>
      </w:r>
      <w:r>
        <w:fldChar w:fldCharType="end"/>
      </w:r>
      <w:bookmarkEnd w:id="599"/>
      <w:r>
        <w:t xml:space="preserve">: </w:t>
      </w:r>
      <w:r w:rsidR="00540C7B">
        <w:t>Annotated microsporidian proteins for PDH complex, trehalose synthesis and degradation, as well as NTT proteins</w:t>
      </w:r>
      <w:bookmarkEnd w:id="600"/>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601" w:name="_Toc387400414"/>
      <w:r>
        <w:lastRenderedPageBreak/>
        <w:t>Figures</w:t>
      </w:r>
      <w:bookmarkEnd w:id="601"/>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0F3FD0B7" w:rsidR="005F6E7F" w:rsidRPr="00076E91" w:rsidRDefault="005F6E7F" w:rsidP="00BA2B31">
      <w:pPr>
        <w:pStyle w:val="Caption"/>
        <w:spacing w:after="0" w:line="360" w:lineRule="auto"/>
        <w:jc w:val="both"/>
      </w:pPr>
      <w:bookmarkStart w:id="602" w:name="_Ref374253196"/>
      <w:bookmarkStart w:id="603" w:name="_Toc387398540"/>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602"/>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603"/>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D719213" w:rsidR="005B5758" w:rsidRPr="00076E91" w:rsidRDefault="005B5758" w:rsidP="00BA2B31">
      <w:pPr>
        <w:pStyle w:val="Caption"/>
        <w:spacing w:after="0" w:line="360" w:lineRule="auto"/>
        <w:jc w:val="both"/>
        <w:rPr>
          <w:u w:val="single"/>
        </w:rPr>
      </w:pPr>
      <w:bookmarkStart w:id="604" w:name="_Ref374250743"/>
      <w:bookmarkStart w:id="605" w:name="_Toc387398541"/>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604"/>
      <w:r w:rsidRPr="00076E91">
        <w:t>: Phylogenetic profile of 44 HamFAS-only proteins that annotated based on archaea and bacterial orthologs.</w:t>
      </w:r>
      <w:bookmarkEnd w:id="605"/>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61BE3EF" w:rsidR="005B5758" w:rsidRPr="00076E91" w:rsidRDefault="005B5758" w:rsidP="00BA2B31">
      <w:pPr>
        <w:pStyle w:val="Caption"/>
        <w:spacing w:after="0" w:line="360" w:lineRule="auto"/>
        <w:jc w:val="both"/>
        <w:rPr>
          <w:u w:val="single"/>
        </w:rPr>
      </w:pPr>
      <w:bookmarkStart w:id="606" w:name="_Ref374250746"/>
      <w:bookmarkStart w:id="607" w:name="_Toc387398542"/>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606"/>
      <w:r w:rsidRPr="00076E91">
        <w:t>: Phylogenetic profile of 12 un-annotated proteins that annotated by HamFAS and at least one other approach (BlastKOALA and/or KAAS), where their annotations originate from archaea or bacteria reference taxa.</w:t>
      </w:r>
      <w:bookmarkEnd w:id="607"/>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49375428" w:rsidR="00FA7EC7" w:rsidRDefault="007A3836" w:rsidP="007A3836">
      <w:pPr>
        <w:pStyle w:val="Caption"/>
        <w:jc w:val="both"/>
      </w:pPr>
      <w:bookmarkStart w:id="608" w:name="_Ref384395857"/>
      <w:bookmarkStart w:id="609" w:name="_Toc387398543"/>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608"/>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609"/>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7CD717B9" w:rsidR="00FA7EC7" w:rsidRDefault="00C13985" w:rsidP="00C13985">
      <w:pPr>
        <w:pStyle w:val="Caption"/>
        <w:jc w:val="both"/>
      </w:pPr>
      <w:bookmarkStart w:id="610" w:name="_Ref384395862"/>
      <w:bookmarkStart w:id="611" w:name="_Toc387398544"/>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610"/>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611"/>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CDFF3EC" w:rsidR="00FA7EC7" w:rsidRDefault="0007274F" w:rsidP="0007274F">
      <w:pPr>
        <w:pStyle w:val="Caption"/>
        <w:jc w:val="both"/>
      </w:pPr>
      <w:bookmarkStart w:id="612" w:name="_Ref384395863"/>
      <w:bookmarkStart w:id="613" w:name="_Toc387398545"/>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612"/>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613"/>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8661CFA" w:rsidR="00FA7EC7" w:rsidRPr="00076E91" w:rsidRDefault="00FA5A52" w:rsidP="00FA5A52">
      <w:pPr>
        <w:pStyle w:val="Caption"/>
        <w:jc w:val="both"/>
        <w:rPr>
          <w:szCs w:val="24"/>
        </w:rPr>
      </w:pPr>
      <w:bookmarkStart w:id="614" w:name="_Ref384395865"/>
      <w:bookmarkStart w:id="615" w:name="_Toc387398546"/>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614"/>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615"/>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C442192" w:rsidR="00386C41" w:rsidRPr="00EF3117" w:rsidRDefault="00386C41" w:rsidP="00BA2B31">
      <w:pPr>
        <w:pStyle w:val="Caption"/>
        <w:spacing w:after="0" w:line="360" w:lineRule="auto"/>
        <w:jc w:val="both"/>
      </w:pPr>
      <w:bookmarkStart w:id="616" w:name="_Ref381628048"/>
      <w:bookmarkStart w:id="617" w:name="_Toc387398547"/>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616"/>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617"/>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2F81912F" w:rsidR="00317CE4" w:rsidRDefault="00317CE4" w:rsidP="00BA2B31">
      <w:pPr>
        <w:pStyle w:val="Caption"/>
        <w:jc w:val="both"/>
      </w:pPr>
      <w:bookmarkStart w:id="618" w:name="_Ref384391787"/>
      <w:bookmarkStart w:id="619" w:name="_Toc387398548"/>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618"/>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619"/>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782390A2" w:rsidR="00317CE4" w:rsidRDefault="00317CE4" w:rsidP="00BA2B31">
      <w:pPr>
        <w:pStyle w:val="Caption"/>
        <w:jc w:val="both"/>
      </w:pPr>
      <w:bookmarkStart w:id="620" w:name="_Ref384391789"/>
      <w:bookmarkStart w:id="621" w:name="_Toc387398549"/>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0</w:t>
      </w:r>
      <w:r w:rsidR="00FC2406">
        <w:fldChar w:fldCharType="end"/>
      </w:r>
      <w:bookmarkEnd w:id="620"/>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621"/>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3F97728" w:rsidR="00507BD2" w:rsidRDefault="00317CE4" w:rsidP="00BA2B31">
      <w:pPr>
        <w:pStyle w:val="Caption"/>
        <w:jc w:val="both"/>
      </w:pPr>
      <w:bookmarkStart w:id="622" w:name="_Ref384391790"/>
      <w:bookmarkStart w:id="623" w:name="_Toc387398550"/>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1</w:t>
      </w:r>
      <w:r w:rsidR="00FC2406">
        <w:fldChar w:fldCharType="end"/>
      </w:r>
      <w:bookmarkEnd w:id="622"/>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623"/>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624" w:name="_Toc387400415"/>
      <w:r>
        <w:lastRenderedPageBreak/>
        <w:t>Acknowledgements</w:t>
      </w:r>
      <w:bookmarkEnd w:id="624"/>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625" w:name="_Toc387400416"/>
      <w:r>
        <w:lastRenderedPageBreak/>
        <w:t>Curriculum Vitae</w:t>
      </w:r>
      <w:bookmarkEnd w:id="625"/>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V" w:date="2018-05-01T22:48:00Z" w:initials="V">
    <w:p w14:paraId="5995FE21" w14:textId="77777777" w:rsidR="00671FC2" w:rsidRDefault="00671FC2"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671FC2" w:rsidRDefault="00671FC2">
      <w:pPr>
        <w:pStyle w:val="CommentText"/>
      </w:pPr>
      <w:r>
        <w:t xml:space="preserve">[19] </w:t>
      </w:r>
      <w:proofErr w:type="gramStart"/>
      <w:r>
        <w:t>is</w:t>
      </w:r>
      <w:proofErr w:type="gramEnd"/>
      <w:r>
        <w:t xml:space="preserve"> the paper of Gabaldon.</w:t>
      </w:r>
    </w:p>
  </w:comment>
  <w:comment w:id="25" w:author="Ingo Ebersberger" w:date="2018-05-07T23:25:00Z" w:initials="IE">
    <w:p w14:paraId="712022B4" w14:textId="18D46DB2" w:rsidR="00671FC2" w:rsidRDefault="00671FC2">
      <w:pPr>
        <w:pStyle w:val="CommentText"/>
      </w:pPr>
      <w:r>
        <w:rPr>
          <w:rStyle w:val="CommentReference"/>
        </w:rPr>
        <w:annotationRef/>
      </w:r>
      <w:r>
        <w:t xml:space="preserve">Ok, so they write that there is conflicting evidence, so just capture this in one or two sentences. </w:t>
      </w:r>
    </w:p>
  </w:comment>
  <w:comment w:id="33" w:author="Ingo Ebersberger" w:date="2018-05-08T00:14:00Z" w:initials="IE">
    <w:p w14:paraId="46054B97" w14:textId="1779678C" w:rsidR="00671FC2" w:rsidRDefault="00671FC2">
      <w:pPr>
        <w:pStyle w:val="CommentText"/>
      </w:pPr>
      <w:r>
        <w:rPr>
          <w:rStyle w:val="CommentReference"/>
        </w:rPr>
        <w:annotationRef/>
      </w:r>
      <w:r>
        <w:t xml:space="preserve">Here, one sentence is missing that explains why you do this. … </w:t>
      </w:r>
      <w:proofErr w:type="gramStart"/>
      <w:r>
        <w:t>in</w:t>
      </w:r>
      <w:proofErr w:type="gramEnd"/>
      <w:r>
        <w:t xml:space="preserve"> order to delineate the evolutionary events that shaped and streamlined the contemporary genomes… or something. I am somehow missing one of our research questions: ‘was the microsporidian LCA already that reduced? </w:t>
      </w:r>
    </w:p>
  </w:comment>
  <w:comment w:id="34" w:author="Ingo Ebersberger" w:date="2018-05-08T00:17:00Z" w:initials="IE">
    <w:p w14:paraId="77870297" w14:textId="0749A007" w:rsidR="00671FC2" w:rsidRDefault="00671FC2">
      <w:pPr>
        <w:pStyle w:val="CommentText"/>
      </w:pPr>
      <w:r>
        <w:rPr>
          <w:rStyle w:val="CommentReference"/>
        </w:rPr>
        <w:annotationRef/>
      </w:r>
      <w:r>
        <w:t>This should belong further up, and before you mention the chapters. I suggest to shorten it, and to make clear that one of the main questions is: When did the microsporidia start becoming reduced. Was their LCA already as reduced, then the LCA gene set should be functionally similar to what we see nowadays. If it was more complex, then we could assume independent reductions on the various lineages.</w:t>
      </w:r>
    </w:p>
  </w:comment>
  <w:comment w:id="37" w:author="Ingo Ebersberger" w:date="2018-05-08T01:16:00Z" w:initials="IE">
    <w:p w14:paraId="50B041E5" w14:textId="34EC3300" w:rsidR="00671FC2" w:rsidRDefault="00671FC2">
      <w:pPr>
        <w:pStyle w:val="CommentText"/>
      </w:pPr>
      <w:r>
        <w:rPr>
          <w:rStyle w:val="CommentReference"/>
        </w:rPr>
        <w:annotationRef/>
      </w:r>
      <w:r>
        <w:t>Later you talk about co-orthologs, i.e. a certain seed protein is represented by two or more sequences in a species that are more closely related to each other than they are to the seed. Consider adding this information here.</w:t>
      </w:r>
    </w:p>
  </w:comment>
  <w:comment w:id="48" w:author="Ingo Ebersberger" w:date="2018-05-08T00:22:00Z" w:initials="IE">
    <w:p w14:paraId="3E7243C9" w14:textId="3CFDC31E" w:rsidR="00671FC2" w:rsidRDefault="00671FC2">
      <w:pPr>
        <w:pStyle w:val="CommentText"/>
      </w:pPr>
      <w:r>
        <w:rPr>
          <w:rStyle w:val="CommentReference"/>
        </w:rPr>
        <w:annotationRef/>
      </w:r>
      <w:r>
        <w:t>Ref.</w:t>
      </w:r>
    </w:p>
  </w:comment>
  <w:comment w:id="43" w:author="Ingo Ebersberger" w:date="2018-05-08T00:36:00Z" w:initials="IE">
    <w:p w14:paraId="14B39AE7" w14:textId="2CF3F435" w:rsidR="00671FC2" w:rsidRDefault="00671FC2">
      <w:pPr>
        <w:pStyle w:val="CommentText"/>
      </w:pPr>
      <w:r>
        <w:rPr>
          <w:rStyle w:val="CommentReference"/>
        </w:rPr>
        <w:annotationRef/>
      </w:r>
      <w:r>
        <w:t>Check carefully, if all is correct what I have written…</w:t>
      </w:r>
    </w:p>
  </w:comment>
  <w:comment w:id="83" w:author="Ingo Ebersberger" w:date="2018-05-08T00:36:00Z" w:initials="IE">
    <w:p w14:paraId="4D35C08D" w14:textId="5D388ED8" w:rsidR="00671FC2" w:rsidRDefault="00671FC2">
      <w:pPr>
        <w:pStyle w:val="CommentText"/>
      </w:pPr>
      <w:r>
        <w:rPr>
          <w:rStyle w:val="CommentReference"/>
        </w:rPr>
        <w:annotationRef/>
      </w:r>
      <w:r>
        <w:t>Check!</w:t>
      </w:r>
    </w:p>
  </w:comment>
  <w:comment w:id="130" w:author="Ingo Ebersberger" w:date="2018-05-08T00:57:00Z" w:initials="IE">
    <w:p w14:paraId="0BCF2EFA" w14:textId="2D6453CC" w:rsidR="00671FC2" w:rsidRDefault="00671FC2">
      <w:pPr>
        <w:pStyle w:val="CommentText"/>
      </w:pPr>
      <w:r>
        <w:rPr>
          <w:rStyle w:val="CommentReference"/>
        </w:rPr>
        <w:annotationRef/>
      </w:r>
      <w:r>
        <w:t>What format?</w:t>
      </w:r>
    </w:p>
  </w:comment>
  <w:comment w:id="142" w:author="Ingo Ebersberger" w:date="2018-05-08T01:00:00Z" w:initials="IE">
    <w:p w14:paraId="03B39892" w14:textId="1546E3B4" w:rsidR="00671FC2" w:rsidRDefault="00671FC2">
      <w:pPr>
        <w:pStyle w:val="CommentText"/>
      </w:pPr>
      <w:r>
        <w:rPr>
          <w:rStyle w:val="CommentReference"/>
        </w:rPr>
        <w:annotationRef/>
      </w:r>
      <w:r>
        <w:t>Only this part is the title of the caption. The rest is additional text.</w:t>
      </w:r>
    </w:p>
  </w:comment>
  <w:comment w:id="144" w:author="Ingo Ebersberger" w:date="2018-05-08T01:15:00Z" w:initials="IE">
    <w:p w14:paraId="059C151A" w14:textId="15DF637F" w:rsidR="00671FC2" w:rsidRDefault="00671FC2">
      <w:pPr>
        <w:pStyle w:val="CommentText"/>
      </w:pPr>
      <w:r>
        <w:rPr>
          <w:rStyle w:val="CommentReference"/>
        </w:rPr>
        <w:annotationRef/>
      </w:r>
      <w:r>
        <w:t>Not introduced so far.</w:t>
      </w:r>
    </w:p>
  </w:comment>
  <w:comment w:id="145" w:author="Ingo Ebersberger" w:date="2018-05-08T01:18:00Z" w:initials="IE">
    <w:p w14:paraId="25D96BBF" w14:textId="1BE82726" w:rsidR="00671FC2" w:rsidRDefault="00671FC2">
      <w:pPr>
        <w:pStyle w:val="CommentText"/>
      </w:pPr>
      <w:r>
        <w:rPr>
          <w:rStyle w:val="CommentReference"/>
        </w:rPr>
        <w:annotationRef/>
      </w:r>
      <w:r>
        <w:t>This bit of information is not really comprehensible.</w:t>
      </w:r>
    </w:p>
  </w:comment>
  <w:comment w:id="147" w:author="Ingo Ebersberger" w:date="2018-05-08T01:18:00Z" w:initials="IE">
    <w:p w14:paraId="7C87D767" w14:textId="2ED547EA" w:rsidR="00671FC2" w:rsidRDefault="00671FC2">
      <w:pPr>
        <w:pStyle w:val="CommentText"/>
      </w:pPr>
      <w:r>
        <w:rPr>
          <w:rStyle w:val="CommentReference"/>
        </w:rPr>
        <w:annotationRef/>
      </w:r>
      <w:r>
        <w:t xml:space="preserve">I think this is information that should come before the input section, and as the first sub-section in this section. </w:t>
      </w:r>
    </w:p>
  </w:comment>
  <w:comment w:id="150" w:author="Ingo Ebersberger" w:date="2018-05-08T01:20:00Z" w:initials="IE">
    <w:p w14:paraId="084D9E4B" w14:textId="3945E994" w:rsidR="00671FC2" w:rsidRDefault="00671FC2">
      <w:pPr>
        <w:pStyle w:val="CommentText"/>
      </w:pPr>
      <w:r>
        <w:rPr>
          <w:rStyle w:val="CommentReference"/>
        </w:rPr>
        <w:annotationRef/>
      </w:r>
      <w:r>
        <w:t>What feature?</w:t>
      </w:r>
    </w:p>
  </w:comment>
  <w:comment w:id="153" w:author="Ingo Ebersberger" w:date="2018-05-08T01:20:00Z" w:initials="IE">
    <w:p w14:paraId="28BA88FA" w14:textId="7842F70E" w:rsidR="00671FC2" w:rsidRDefault="00671FC2">
      <w:pPr>
        <w:pStyle w:val="CommentText"/>
      </w:pPr>
      <w:r>
        <w:rPr>
          <w:rStyle w:val="CommentReference"/>
        </w:rPr>
        <w:annotationRef/>
      </w:r>
      <w:r>
        <w:t>Caption heading up to here.</w:t>
      </w:r>
    </w:p>
  </w:comment>
  <w:comment w:id="159" w:author="Ingo Ebersberger" w:date="2018-05-08T01:21:00Z" w:initials="IE">
    <w:p w14:paraId="49A2DBEE" w14:textId="43710539" w:rsidR="00671FC2" w:rsidRDefault="00671FC2">
      <w:pPr>
        <w:pStyle w:val="CommentText"/>
      </w:pPr>
      <w:r>
        <w:rPr>
          <w:rStyle w:val="CommentReference"/>
        </w:rPr>
        <w:annotationRef/>
      </w:r>
      <w:r>
        <w:t xml:space="preserve">You, so far, did not explain the reader in full detail that you can group taxa at certain taxonomical levels into supertaxa. </w:t>
      </w:r>
    </w:p>
  </w:comment>
  <w:comment w:id="214" w:author="Ingo Ebersberger" w:date="2018-05-08T01:42:00Z" w:initials="IE">
    <w:p w14:paraId="591BB3DE" w14:textId="28DA9AF2" w:rsidR="00671FC2" w:rsidRDefault="00671FC2">
      <w:pPr>
        <w:pStyle w:val="CommentText"/>
      </w:pPr>
      <w:r>
        <w:rPr>
          <w:rStyle w:val="CommentReference"/>
        </w:rPr>
        <w:annotationRef/>
      </w:r>
      <w:r>
        <w:t>What does this mean?</w:t>
      </w:r>
    </w:p>
  </w:comment>
  <w:comment w:id="230" w:author="Ingo Ebersberger" w:date="2018-05-08T01:57:00Z" w:initials="IE">
    <w:p w14:paraId="304C7ED4" w14:textId="3696058B" w:rsidR="00671FC2" w:rsidRDefault="00671FC2">
      <w:pPr>
        <w:pStyle w:val="CommentText"/>
      </w:pPr>
      <w:r>
        <w:rPr>
          <w:rStyle w:val="CommentReference"/>
        </w:rPr>
        <w:annotationRef/>
      </w:r>
      <w:r>
        <w:t>Methods information is missing.</w:t>
      </w:r>
    </w:p>
  </w:comment>
  <w:comment w:id="232" w:author="Ingo Ebersberger" w:date="2018-05-08T01:46:00Z" w:initials="IE">
    <w:p w14:paraId="4F56A5E2" w14:textId="0F2F81E1" w:rsidR="00671FC2" w:rsidRDefault="00671FC2">
      <w:pPr>
        <w:pStyle w:val="CommentText"/>
      </w:pPr>
      <w:r>
        <w:rPr>
          <w:rStyle w:val="CommentReference"/>
        </w:rPr>
        <w:annotationRef/>
      </w:r>
      <w:r>
        <w:t xml:space="preserve">Wrong place for this information. Needs to go to Input format. Better to start with ‘why do you order species along a tree? Simply, because it allows a more meaningful interpretation of evolutionary events, if taxa are arranged such that the time to the last common ancestor shared with the seed taxon increases from left to right (assuming that taxa label the columns). </w:t>
      </w:r>
    </w:p>
  </w:comment>
  <w:comment w:id="251" w:author="Ingo Ebersberger" w:date="2018-05-08T01:54:00Z" w:initials="IE">
    <w:p w14:paraId="49BAC89F" w14:textId="6827507A" w:rsidR="00671FC2" w:rsidRDefault="00671FC2">
      <w:pPr>
        <w:pStyle w:val="CommentText"/>
      </w:pPr>
      <w:r>
        <w:rPr>
          <w:rStyle w:val="CommentReference"/>
        </w:rPr>
        <w:annotationRef/>
      </w:r>
      <w:r>
        <w:t>How do you do this? Any methods specified?</w:t>
      </w:r>
    </w:p>
  </w:comment>
  <w:comment w:id="263" w:author="Ingo Ebersberger" w:date="2018-05-08T01:55:00Z" w:initials="IE">
    <w:p w14:paraId="16757A58" w14:textId="5DE06553" w:rsidR="00671FC2" w:rsidRDefault="00671FC2">
      <w:pPr>
        <w:pStyle w:val="CommentText"/>
      </w:pPr>
      <w:r>
        <w:rPr>
          <w:rStyle w:val="CommentReference"/>
        </w:rPr>
        <w:annotationRef/>
      </w:r>
      <w:r>
        <w:t>Check if true.</w:t>
      </w:r>
    </w:p>
  </w:comment>
  <w:comment w:id="269" w:author="Ingo Ebersberger" w:date="2018-05-08T01:55:00Z" w:initials="IE">
    <w:p w14:paraId="71F17E0D" w14:textId="0DDFEEFD" w:rsidR="00671FC2" w:rsidRDefault="00671FC2">
      <w:pPr>
        <w:pStyle w:val="CommentText"/>
      </w:pPr>
      <w:r>
        <w:rPr>
          <w:rStyle w:val="CommentReference"/>
        </w:rPr>
        <w:annotationRef/>
      </w:r>
      <w:r>
        <w:t>How?</w:t>
      </w:r>
    </w:p>
  </w:comment>
  <w:comment w:id="274" w:author="Ingo Ebersberger" w:date="2018-05-08T01:56:00Z" w:initials="IE">
    <w:p w14:paraId="54EB332D" w14:textId="1FBC5AFC" w:rsidR="00671FC2" w:rsidRDefault="00671FC2">
      <w:pPr>
        <w:pStyle w:val="CommentText"/>
      </w:pPr>
      <w:r>
        <w:rPr>
          <w:rStyle w:val="CommentReference"/>
        </w:rPr>
        <w:annotationRef/>
      </w:r>
      <w:r>
        <w:t>What does this mean?</w:t>
      </w:r>
    </w:p>
  </w:comment>
  <w:comment w:id="307" w:author="Ingo Ebersberger" w:date="2018-05-08T02:02:00Z" w:initials="IE">
    <w:p w14:paraId="373BB575" w14:textId="77777777" w:rsidR="00671FC2" w:rsidRDefault="00671FC2" w:rsidP="00CC3941">
      <w:pPr>
        <w:pStyle w:val="CommentText"/>
      </w:pPr>
      <w:r>
        <w:rPr>
          <w:rStyle w:val="CommentReference"/>
        </w:rPr>
        <w:annotationRef/>
      </w:r>
      <w:r>
        <w:t>Make this figure a screen shot of the customized profile page. Move the figure that is currently listed under figure 2-4 further down and into section 2-5, where it belongs to.</w:t>
      </w:r>
    </w:p>
  </w:comment>
  <w:comment w:id="318" w:author="Ingo Ebersberger" w:date="2018-05-08T02:02:00Z" w:initials="IE">
    <w:p w14:paraId="5E35152C" w14:textId="18117187" w:rsidR="00671FC2" w:rsidRDefault="00671FC2">
      <w:pPr>
        <w:pStyle w:val="CommentText"/>
      </w:pPr>
      <w:r>
        <w:rPr>
          <w:rStyle w:val="CommentReference"/>
        </w:rPr>
        <w:annotationRef/>
      </w:r>
      <w:r>
        <w:t>Make this figure a screen shot of the customized profile page. Move the figure that is currently listed under figure 2-4 further down and into section 2-5, where it belongs to.</w:t>
      </w:r>
    </w:p>
  </w:comment>
  <w:comment w:id="321" w:author="Ingo Ebersberger" w:date="2018-05-08T02:05:00Z" w:initials="IE">
    <w:p w14:paraId="152A903B" w14:textId="24848FC5" w:rsidR="00671FC2" w:rsidRDefault="00671FC2">
      <w:pPr>
        <w:pStyle w:val="CommentText"/>
      </w:pPr>
      <w:r>
        <w:rPr>
          <w:rStyle w:val="CommentReference"/>
        </w:rPr>
        <w:annotationRef/>
      </w:r>
      <w:r>
        <w:t>Move to section 2.5</w:t>
      </w:r>
    </w:p>
  </w:comment>
  <w:comment w:id="322" w:author="Ingo Ebersberger" w:date="2018-05-08T02:07:00Z" w:initials="IE">
    <w:p w14:paraId="0E490883" w14:textId="24C209AA" w:rsidR="00671FC2" w:rsidRDefault="00671FC2">
      <w:pPr>
        <w:pStyle w:val="CommentText"/>
      </w:pPr>
      <w:r>
        <w:rPr>
          <w:rStyle w:val="CommentReference"/>
        </w:rPr>
        <w:annotationRef/>
      </w:r>
      <w:r>
        <w:t>Move this bit further up. Filtering can also been done in the main profile plot. As something along these lines is already written above, integrate it with the existing text.</w:t>
      </w:r>
    </w:p>
  </w:comment>
  <w:comment w:id="329" w:author="Ingo Ebersberger" w:date="2018-05-08T02:09:00Z" w:initials="IE">
    <w:p w14:paraId="0EB8C85A" w14:textId="4C9111F3" w:rsidR="00671FC2" w:rsidRDefault="00671FC2">
      <w:pPr>
        <w:pStyle w:val="CommentText"/>
      </w:pPr>
      <w:r>
        <w:rPr>
          <w:rStyle w:val="CommentReference"/>
        </w:rPr>
        <w:annotationRef/>
      </w:r>
      <w:r>
        <w:t>Nice, but how do you do it? Is there an R package, if so, specify it.</w:t>
      </w:r>
    </w:p>
  </w:comment>
  <w:comment w:id="331" w:author="Ingo Ebersberger" w:date="2018-05-08T02:11:00Z" w:initials="IE">
    <w:p w14:paraId="5399C8FB" w14:textId="740AD344" w:rsidR="00671FC2" w:rsidRDefault="00671FC2">
      <w:pPr>
        <w:pStyle w:val="CommentText"/>
      </w:pPr>
      <w:r>
        <w:rPr>
          <w:rStyle w:val="CommentReference"/>
        </w:rPr>
        <w:annotationRef/>
      </w:r>
      <w:r>
        <w:t>Geneate this table.</w:t>
      </w:r>
    </w:p>
  </w:comment>
  <w:comment w:id="341" w:author="Ingo Ebersberger" w:date="2018-05-08T02:15:00Z" w:initials="IE">
    <w:p w14:paraId="7C6A6636" w14:textId="27A861B8" w:rsidR="00671FC2" w:rsidRDefault="00671FC2">
      <w:pPr>
        <w:pStyle w:val="CommentText"/>
      </w:pPr>
      <w:r>
        <w:rPr>
          <w:rStyle w:val="CommentReference"/>
        </w:rPr>
        <w:annotationRef/>
      </w:r>
      <w:r>
        <w:t>Cite the NAR paper from me about the yeast ribosome biogenesis pathway.</w:t>
      </w:r>
    </w:p>
  </w:comment>
  <w:comment w:id="410" w:author="Ingo Ebersberger" w:date="2018-05-08T02:36:00Z" w:initials="IE">
    <w:p w14:paraId="39B9D895" w14:textId="426C2A62" w:rsidR="00671FC2" w:rsidRDefault="00671FC2">
      <w:pPr>
        <w:pStyle w:val="CommentText"/>
      </w:pPr>
      <w:r>
        <w:rPr>
          <w:rStyle w:val="CommentReference"/>
        </w:rPr>
        <w:annotationRef/>
      </w:r>
      <w:r>
        <w:t>Display one of them, e.g. the AMPK TOR set!!</w:t>
      </w:r>
    </w:p>
  </w:comment>
  <w:comment w:id="414" w:author="Ingo Ebersberger" w:date="2018-05-08T09:43:00Z" w:initials="IE">
    <w:p w14:paraId="18A7CE77" w14:textId="4E5A43D4" w:rsidR="00671FC2" w:rsidRDefault="00671FC2">
      <w:pPr>
        <w:pStyle w:val="CommentText"/>
      </w:pPr>
      <w:r>
        <w:rPr>
          <w:rStyle w:val="CommentReference"/>
        </w:rPr>
        <w:annotationRef/>
      </w:r>
      <w:r>
        <w:t>Give reference</w:t>
      </w:r>
    </w:p>
  </w:comment>
  <w:comment w:id="423" w:author="Ingo Ebersberger" w:date="2018-05-08T09:51:00Z" w:initials="IE">
    <w:p w14:paraId="5CDA02EA" w14:textId="053B6A31" w:rsidR="00671FC2" w:rsidRDefault="00671FC2">
      <w:pPr>
        <w:pStyle w:val="CommentText"/>
      </w:pPr>
      <w:r>
        <w:rPr>
          <w:rStyle w:val="CommentReference"/>
        </w:rPr>
        <w:annotationRef/>
      </w:r>
      <w:r>
        <w:t>This is, so far, not reflected in the text above. Probably, this idea is good for the Abstract / Summary</w:t>
      </w:r>
    </w:p>
  </w:comment>
  <w:comment w:id="472" w:author="Ingo Ebersberger" w:date="2018-05-01T15:33:00Z" w:initials="IE">
    <w:p w14:paraId="6FCBAE46" w14:textId="77777777" w:rsidR="00671FC2" w:rsidRDefault="00671FC2"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473" w:author="V" w:date="2018-05-02T10:27:00Z" w:initials="V">
    <w:p w14:paraId="758C4113" w14:textId="1D08F30C" w:rsidR="00671FC2" w:rsidRDefault="00671FC2">
      <w:pPr>
        <w:pStyle w:val="CommentText"/>
      </w:pPr>
      <w:r>
        <w:rPr>
          <w:rStyle w:val="CommentReference"/>
        </w:rPr>
        <w:annotationRef/>
      </w:r>
      <w:proofErr w:type="gramStart"/>
      <w:r>
        <w:t>this</w:t>
      </w:r>
      <w:proofErr w:type="gramEnd"/>
      <w:r>
        <w:t xml:space="preserve"> title must be changed, since I combine all studies of micros together.</w:t>
      </w:r>
    </w:p>
  </w:comment>
  <w:comment w:id="475" w:author="Ingo Ebersberger" w:date="2018-04-11T21:55:00Z" w:initials="IE">
    <w:p w14:paraId="19FEAFBA" w14:textId="4BB59CB4" w:rsidR="00671FC2" w:rsidRDefault="00671FC2">
      <w:pPr>
        <w:pStyle w:val="CommentText"/>
      </w:pPr>
      <w:r>
        <w:rPr>
          <w:rStyle w:val="CommentReference"/>
        </w:rPr>
        <w:annotationRef/>
      </w:r>
      <w:r>
        <w:t>This introduction is not an introduction, to be honest. It is only 7 lines…</w:t>
      </w:r>
    </w:p>
    <w:p w14:paraId="5843D9DC" w14:textId="3ACCBE73" w:rsidR="00671FC2" w:rsidRDefault="00671FC2">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76" w:author="V" w:date="2018-05-02T10:28:00Z" w:initials="V">
    <w:p w14:paraId="02900816" w14:textId="70DD0888" w:rsidR="00671FC2" w:rsidRDefault="00671FC2">
      <w:pPr>
        <w:pStyle w:val="CommentText"/>
      </w:pPr>
      <w:r>
        <w:rPr>
          <w:rStyle w:val="CommentReference"/>
        </w:rPr>
        <w:annotationRef/>
      </w:r>
      <w:r>
        <w:t>I still have to work on this introduction</w:t>
      </w:r>
    </w:p>
  </w:comment>
  <w:comment w:id="502" w:author="Ingo Ebersberger" w:date="2018-05-01T15:50:00Z" w:initials="IE">
    <w:p w14:paraId="67F1379D" w14:textId="77777777" w:rsidR="00671FC2" w:rsidRDefault="00671FC2" w:rsidP="00E64D2C">
      <w:pPr>
        <w:pStyle w:val="CommentText"/>
      </w:pPr>
      <w:r>
        <w:rPr>
          <w:rStyle w:val="CommentReference"/>
        </w:rPr>
        <w:annotationRef/>
      </w:r>
      <w:r>
        <w:t>What are they used for? Morover, if you select the seed, they are no longer random. Or do I miss something?</w:t>
      </w:r>
    </w:p>
  </w:comment>
  <w:comment w:id="503" w:author="V" w:date="2018-05-02T02:50:00Z" w:initials="V">
    <w:p w14:paraId="21543F76" w14:textId="6363422C" w:rsidR="00671FC2" w:rsidRDefault="00671FC2">
      <w:pPr>
        <w:pStyle w:val="CommentText"/>
      </w:pPr>
      <w:r>
        <w:rPr>
          <w:rStyle w:val="CommentReference"/>
        </w:rPr>
        <w:annotationRef/>
      </w:r>
      <w:proofErr w:type="gramStart"/>
      <w:r>
        <w:t>the</w:t>
      </w:r>
      <w:proofErr w:type="gramEnd"/>
      <w:r>
        <w:t xml:space="preserve"> desc for them: </w:t>
      </w:r>
    </w:p>
    <w:p w14:paraId="0D619476" w14:textId="218FA644" w:rsidR="00671FC2" w:rsidRPr="006177F7" w:rsidRDefault="00671FC2"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671FC2" w:rsidRPr="009F5467" w:rsidRDefault="00671FC2"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507" w:author="Ingo Ebersberger" w:date="2018-05-01T15:54:00Z" w:initials="IE">
    <w:p w14:paraId="2CBB7497" w14:textId="77777777" w:rsidR="00671FC2" w:rsidRDefault="00671FC2" w:rsidP="00433E40">
      <w:pPr>
        <w:pStyle w:val="CommentText"/>
      </w:pPr>
      <w:r>
        <w:rPr>
          <w:rStyle w:val="CommentReference"/>
        </w:rPr>
        <w:annotationRef/>
      </w:r>
      <w:proofErr w:type="gramStart"/>
      <w:r>
        <w:t>as</w:t>
      </w:r>
      <w:proofErr w:type="gramEnd"/>
      <w:r>
        <w:t xml:space="preserve"> you have writte it, give it a name and put it on the CD.</w:t>
      </w:r>
    </w:p>
  </w:comment>
  <w:comment w:id="576" w:author="Ingo Ebersberger" w:date="2018-04-26T17:19:00Z" w:initials="IE">
    <w:p w14:paraId="04C3905F" w14:textId="77777777" w:rsidR="00671FC2" w:rsidRDefault="00671FC2" w:rsidP="001E1A6C">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671FC2" w:rsidRDefault="00671FC2" w:rsidP="000A17B2">
      <w:pPr>
        <w:spacing w:after="0" w:line="240" w:lineRule="auto"/>
      </w:pPr>
      <w:r>
        <w:separator/>
      </w:r>
    </w:p>
  </w:endnote>
  <w:endnote w:type="continuationSeparator" w:id="0">
    <w:p w14:paraId="63AD2E3C" w14:textId="77777777" w:rsidR="00671FC2" w:rsidRDefault="00671FC2"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671FC2" w:rsidRDefault="00671FC2" w:rsidP="009F2A64">
    <w:pPr>
      <w:pStyle w:val="Footer"/>
      <w:jc w:val="center"/>
    </w:pPr>
  </w:p>
  <w:p w14:paraId="5AA1AD57" w14:textId="4C9ABF92" w:rsidR="00671FC2" w:rsidRDefault="00671FC2"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671FC2" w:rsidRDefault="00671FC2" w:rsidP="009F2A64">
    <w:pPr>
      <w:pStyle w:val="Footer"/>
      <w:jc w:val="center"/>
    </w:pPr>
  </w:p>
  <w:p w14:paraId="05A32A18" w14:textId="570DA275" w:rsidR="00671FC2" w:rsidRDefault="00671FC2"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671FC2" w:rsidRDefault="00671FC2" w:rsidP="009F2A64">
    <w:pPr>
      <w:pStyle w:val="Footer"/>
      <w:jc w:val="center"/>
    </w:pPr>
  </w:p>
  <w:p w14:paraId="5CB59BD7" w14:textId="48F38D2B" w:rsidR="00671FC2" w:rsidRDefault="00671FC2"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671FC2" w:rsidRDefault="00671FC2" w:rsidP="009F2A64">
    <w:pPr>
      <w:pStyle w:val="Footer"/>
      <w:jc w:val="center"/>
    </w:pPr>
  </w:p>
  <w:p w14:paraId="03B6962C" w14:textId="70F00EA3" w:rsidR="00671FC2" w:rsidRDefault="00671FC2"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671FC2" w:rsidRDefault="00671FC2" w:rsidP="009F2A64">
    <w:pPr>
      <w:pStyle w:val="Footer"/>
      <w:jc w:val="center"/>
    </w:pPr>
  </w:p>
  <w:p w14:paraId="6DF37147" w14:textId="4B2AFAF3" w:rsidR="00671FC2" w:rsidRDefault="00671FC2"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495D47">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671FC2" w:rsidRDefault="00671FC2" w:rsidP="009F2A64">
    <w:pPr>
      <w:pStyle w:val="Footer"/>
      <w:jc w:val="center"/>
    </w:pPr>
  </w:p>
  <w:p w14:paraId="3A381F25" w14:textId="77777777" w:rsidR="00671FC2" w:rsidRDefault="00671FC2"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5C4975">
          <w:rPr>
            <w:rStyle w:val="PageNumber"/>
            <w:noProof/>
          </w:rPr>
          <w:t>11</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671FC2" w:rsidRDefault="00671FC2" w:rsidP="000A17B2">
      <w:pPr>
        <w:spacing w:after="0" w:line="240" w:lineRule="auto"/>
      </w:pPr>
      <w:r>
        <w:separator/>
      </w:r>
    </w:p>
  </w:footnote>
  <w:footnote w:type="continuationSeparator" w:id="0">
    <w:p w14:paraId="682CFE71" w14:textId="77777777" w:rsidR="00671FC2" w:rsidRDefault="00671FC2"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671FC2" w:rsidRPr="000A17B2" w:rsidRDefault="00671FC2">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54E8"/>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612"/>
    <w:rsid w:val="00080A10"/>
    <w:rsid w:val="00080E9E"/>
    <w:rsid w:val="0008121D"/>
    <w:rsid w:val="00081538"/>
    <w:rsid w:val="00081718"/>
    <w:rsid w:val="00081B4D"/>
    <w:rsid w:val="00081BB4"/>
    <w:rsid w:val="00081D25"/>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091"/>
    <w:rsid w:val="0009622A"/>
    <w:rsid w:val="0009637F"/>
    <w:rsid w:val="000965B1"/>
    <w:rsid w:val="000969F3"/>
    <w:rsid w:val="00096CEE"/>
    <w:rsid w:val="00096E83"/>
    <w:rsid w:val="000975BB"/>
    <w:rsid w:val="000975D2"/>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9EB"/>
    <w:rsid w:val="000A3A29"/>
    <w:rsid w:val="000A3D5D"/>
    <w:rsid w:val="000A4688"/>
    <w:rsid w:val="000A472B"/>
    <w:rsid w:val="000A4D3D"/>
    <w:rsid w:val="000A575F"/>
    <w:rsid w:val="000A581C"/>
    <w:rsid w:val="000A6116"/>
    <w:rsid w:val="000A612C"/>
    <w:rsid w:val="000A65FC"/>
    <w:rsid w:val="000A674C"/>
    <w:rsid w:val="000A6C78"/>
    <w:rsid w:val="000A6CDD"/>
    <w:rsid w:val="000A7134"/>
    <w:rsid w:val="000A7AAB"/>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422"/>
    <w:rsid w:val="00111AE4"/>
    <w:rsid w:val="00111BBD"/>
    <w:rsid w:val="00111C43"/>
    <w:rsid w:val="00112222"/>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A3B"/>
    <w:rsid w:val="00150B56"/>
    <w:rsid w:val="00150B9A"/>
    <w:rsid w:val="001514DF"/>
    <w:rsid w:val="00151566"/>
    <w:rsid w:val="00151AEF"/>
    <w:rsid w:val="00151F7B"/>
    <w:rsid w:val="001521DE"/>
    <w:rsid w:val="00153738"/>
    <w:rsid w:val="00153D9B"/>
    <w:rsid w:val="001541B2"/>
    <w:rsid w:val="001547C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CEA"/>
    <w:rsid w:val="001A7DB3"/>
    <w:rsid w:val="001A7EC0"/>
    <w:rsid w:val="001A7FB3"/>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38B"/>
    <w:rsid w:val="001C7DEC"/>
    <w:rsid w:val="001C7E7E"/>
    <w:rsid w:val="001D0241"/>
    <w:rsid w:val="001D0282"/>
    <w:rsid w:val="001D0983"/>
    <w:rsid w:val="001D0DEC"/>
    <w:rsid w:val="001D184A"/>
    <w:rsid w:val="001D18B2"/>
    <w:rsid w:val="001D1BD9"/>
    <w:rsid w:val="001D1C23"/>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546"/>
    <w:rsid w:val="001E4AF9"/>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2B8"/>
    <w:rsid w:val="002045C0"/>
    <w:rsid w:val="0020488C"/>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E7A"/>
    <w:rsid w:val="002242D5"/>
    <w:rsid w:val="002243D1"/>
    <w:rsid w:val="002246AA"/>
    <w:rsid w:val="002248F8"/>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D63"/>
    <w:rsid w:val="00255F10"/>
    <w:rsid w:val="00256202"/>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34"/>
    <w:rsid w:val="002F5B72"/>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2BE"/>
    <w:rsid w:val="003965F1"/>
    <w:rsid w:val="00396C1C"/>
    <w:rsid w:val="00396DF4"/>
    <w:rsid w:val="003A06F6"/>
    <w:rsid w:val="003A072D"/>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6F4"/>
    <w:rsid w:val="00401795"/>
    <w:rsid w:val="00401934"/>
    <w:rsid w:val="0040220E"/>
    <w:rsid w:val="004025A7"/>
    <w:rsid w:val="004026BB"/>
    <w:rsid w:val="0040279E"/>
    <w:rsid w:val="004028D8"/>
    <w:rsid w:val="00402CA4"/>
    <w:rsid w:val="00403023"/>
    <w:rsid w:val="00403955"/>
    <w:rsid w:val="00403A73"/>
    <w:rsid w:val="004045DB"/>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6305"/>
    <w:rsid w:val="004A630F"/>
    <w:rsid w:val="004A6403"/>
    <w:rsid w:val="004A680A"/>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793"/>
    <w:rsid w:val="004B78A9"/>
    <w:rsid w:val="004C022B"/>
    <w:rsid w:val="004C0357"/>
    <w:rsid w:val="004C0B0D"/>
    <w:rsid w:val="004C1684"/>
    <w:rsid w:val="004C1E21"/>
    <w:rsid w:val="004C2433"/>
    <w:rsid w:val="004C27C8"/>
    <w:rsid w:val="004C2E0C"/>
    <w:rsid w:val="004C2FF5"/>
    <w:rsid w:val="004C32E9"/>
    <w:rsid w:val="004C32FB"/>
    <w:rsid w:val="004C3337"/>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AE8"/>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99B"/>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18E"/>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C1E"/>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B3A"/>
    <w:rsid w:val="005E5CD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BD6"/>
    <w:rsid w:val="005F5C11"/>
    <w:rsid w:val="005F5E7E"/>
    <w:rsid w:val="005F5E87"/>
    <w:rsid w:val="005F61D7"/>
    <w:rsid w:val="005F688D"/>
    <w:rsid w:val="005F6A51"/>
    <w:rsid w:val="005F6E7F"/>
    <w:rsid w:val="005F712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1317"/>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9CE"/>
    <w:rsid w:val="006E2ABB"/>
    <w:rsid w:val="006E2EF1"/>
    <w:rsid w:val="006E324D"/>
    <w:rsid w:val="006E354B"/>
    <w:rsid w:val="006E371D"/>
    <w:rsid w:val="006E3845"/>
    <w:rsid w:val="006E3B4F"/>
    <w:rsid w:val="006E4741"/>
    <w:rsid w:val="006E4A46"/>
    <w:rsid w:val="006E4A96"/>
    <w:rsid w:val="006E4F46"/>
    <w:rsid w:val="006E4FEA"/>
    <w:rsid w:val="006E5019"/>
    <w:rsid w:val="006E5831"/>
    <w:rsid w:val="006E5F5B"/>
    <w:rsid w:val="006E60E9"/>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278"/>
    <w:rsid w:val="00711971"/>
    <w:rsid w:val="00711BA2"/>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B29"/>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6A"/>
    <w:rsid w:val="007D5248"/>
    <w:rsid w:val="007D57EA"/>
    <w:rsid w:val="007D6152"/>
    <w:rsid w:val="007D6C81"/>
    <w:rsid w:val="007D6E53"/>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C56"/>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A7"/>
    <w:rsid w:val="009264D9"/>
    <w:rsid w:val="0092654C"/>
    <w:rsid w:val="00926E23"/>
    <w:rsid w:val="00927028"/>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AB4"/>
    <w:rsid w:val="00936B40"/>
    <w:rsid w:val="00936FD8"/>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EFC"/>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963"/>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96D"/>
    <w:rsid w:val="00A02AC9"/>
    <w:rsid w:val="00A02CB7"/>
    <w:rsid w:val="00A037F5"/>
    <w:rsid w:val="00A041BA"/>
    <w:rsid w:val="00A04322"/>
    <w:rsid w:val="00A04591"/>
    <w:rsid w:val="00A04801"/>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0E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D81"/>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A46"/>
    <w:rsid w:val="00A52FA6"/>
    <w:rsid w:val="00A53DA7"/>
    <w:rsid w:val="00A53E92"/>
    <w:rsid w:val="00A5403F"/>
    <w:rsid w:val="00A54080"/>
    <w:rsid w:val="00A54C5A"/>
    <w:rsid w:val="00A54EBA"/>
    <w:rsid w:val="00A56156"/>
    <w:rsid w:val="00A561E9"/>
    <w:rsid w:val="00A5621E"/>
    <w:rsid w:val="00A56487"/>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9000F"/>
    <w:rsid w:val="00A90134"/>
    <w:rsid w:val="00A901AC"/>
    <w:rsid w:val="00A91001"/>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39D"/>
    <w:rsid w:val="00AD46B5"/>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D10"/>
    <w:rsid w:val="00BE7061"/>
    <w:rsid w:val="00BE783A"/>
    <w:rsid w:val="00BE7EEF"/>
    <w:rsid w:val="00BF0047"/>
    <w:rsid w:val="00BF0178"/>
    <w:rsid w:val="00BF05E3"/>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F9E"/>
    <w:rsid w:val="00CB69C7"/>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42FB"/>
    <w:rsid w:val="00D44552"/>
    <w:rsid w:val="00D44812"/>
    <w:rsid w:val="00D44AA1"/>
    <w:rsid w:val="00D44D77"/>
    <w:rsid w:val="00D44E34"/>
    <w:rsid w:val="00D450F2"/>
    <w:rsid w:val="00D452C7"/>
    <w:rsid w:val="00D4588C"/>
    <w:rsid w:val="00D45B10"/>
    <w:rsid w:val="00D4615F"/>
    <w:rsid w:val="00D463A7"/>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C5B"/>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94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11CF"/>
    <w:rsid w:val="00E612B8"/>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D50"/>
    <w:rsid w:val="00EE1D5A"/>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D76"/>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jp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pn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emf"/><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emf"/><Relationship Id="rId42" Type="http://schemas.openxmlformats.org/officeDocument/2006/relationships/image" Target="media/image26.jpg"/><Relationship Id="rId43" Type="http://schemas.openxmlformats.org/officeDocument/2006/relationships/image" Target="media/image27.emf"/><Relationship Id="rId44" Type="http://schemas.openxmlformats.org/officeDocument/2006/relationships/image" Target="media/image28.emf"/><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jpe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png"/><Relationship Id="rId71" Type="http://schemas.openxmlformats.org/officeDocument/2006/relationships/image" Target="media/image55.emf"/><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fontTable" Target="fontTable.xml"/><Relationship Id="rId76" Type="http://schemas.openxmlformats.org/officeDocument/2006/relationships/theme" Target="theme/theme1.xml"/><Relationship Id="rId77" Type="http://schemas.microsoft.com/office/2011/relationships/commentsExtended" Target="commentsExtended.xml"/><Relationship Id="rId78" Type="http://schemas.microsoft.com/office/2016/09/relationships/commentsIds" Target="commentsIds.xml"/><Relationship Id="rId79" Type="http://schemas.microsoft.com/office/2011/relationships/people" Target="people.xml"/><Relationship Id="rId60" Type="http://schemas.openxmlformats.org/officeDocument/2006/relationships/image" Target="media/image44.emf"/><Relationship Id="rId61" Type="http://schemas.openxmlformats.org/officeDocument/2006/relationships/image" Target="media/image45.pn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6250C8CB-3300-D04B-9D87-7E22A8749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66</Pages>
  <Words>77497</Words>
  <Characters>441735</Characters>
  <Application>Microsoft Macintosh Word</Application>
  <DocSecurity>0</DocSecurity>
  <Lines>3681</Lines>
  <Paragraphs>10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8</cp:revision>
  <cp:lastPrinted>2018-05-06T21:35:00Z</cp:lastPrinted>
  <dcterms:created xsi:type="dcterms:W3CDTF">2018-05-08T09:24:00Z</dcterms:created>
  <dcterms:modified xsi:type="dcterms:W3CDTF">2018-05-08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